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AB4B513" w14:textId="77777777" w:rsidR="00623D41" w:rsidRDefault="00623D41" w:rsidP="00692A32">
      <w:pPr>
        <w:spacing w:line="480" w:lineRule="auto"/>
        <w:jc w:val="center"/>
        <w:rPr>
          <w:b/>
          <w:sz w:val="40"/>
          <w:szCs w:val="40"/>
        </w:rPr>
      </w:pPr>
      <w:bookmarkStart w:id="0" w:name="_GoBack"/>
      <w:bookmarkEnd w:id="0"/>
    </w:p>
    <w:p w14:paraId="56C8A2F9" w14:textId="57D25286" w:rsidR="00692A32" w:rsidRPr="009247E6" w:rsidRDefault="00692A32" w:rsidP="00692A32">
      <w:pPr>
        <w:spacing w:line="480" w:lineRule="auto"/>
        <w:jc w:val="center"/>
        <w:rPr>
          <w:b/>
          <w:sz w:val="40"/>
          <w:szCs w:val="40"/>
        </w:rPr>
      </w:pPr>
      <w:r w:rsidRPr="009247E6">
        <w:rPr>
          <w:b/>
          <w:sz w:val="40"/>
          <w:szCs w:val="40"/>
        </w:rPr>
        <w:t>BASE EXCISION REPAIR AND ITS IMPLI</w:t>
      </w:r>
      <w:r>
        <w:rPr>
          <w:b/>
          <w:sz w:val="40"/>
          <w:szCs w:val="40"/>
        </w:rPr>
        <w:t>C</w:t>
      </w:r>
      <w:r w:rsidRPr="009247E6">
        <w:rPr>
          <w:b/>
          <w:sz w:val="40"/>
          <w:szCs w:val="40"/>
        </w:rPr>
        <w:t>ATIONS TO CANCER THERAPY</w:t>
      </w:r>
    </w:p>
    <w:p w14:paraId="6A210AD0" w14:textId="77777777" w:rsidR="00692A32" w:rsidRDefault="00692A32" w:rsidP="00692A32">
      <w:pPr>
        <w:spacing w:line="480" w:lineRule="auto"/>
        <w:jc w:val="center"/>
        <w:rPr>
          <w:sz w:val="24"/>
          <w:szCs w:val="24"/>
        </w:rPr>
      </w:pPr>
      <w:r>
        <w:rPr>
          <w:sz w:val="24"/>
          <w:szCs w:val="24"/>
        </w:rPr>
        <w:t>Gabrielle J. Grundy and Jason L. Parsons*</w:t>
      </w:r>
    </w:p>
    <w:p w14:paraId="10A8CC6B" w14:textId="77777777" w:rsidR="00692A32" w:rsidRDefault="00692A32" w:rsidP="00692A32">
      <w:pPr>
        <w:spacing w:line="480" w:lineRule="auto"/>
        <w:rPr>
          <w:sz w:val="24"/>
          <w:szCs w:val="24"/>
        </w:rPr>
      </w:pPr>
      <w:r>
        <w:rPr>
          <w:sz w:val="24"/>
          <w:szCs w:val="24"/>
        </w:rPr>
        <w:t>Cancer Research Centre, Department of Molecular and Clinical Cancer Medicine, University of Liverpool, 200 London Road, Liverpool, L3 9TA, UK</w:t>
      </w:r>
    </w:p>
    <w:p w14:paraId="36B6EC34" w14:textId="77777777" w:rsidR="00692A32" w:rsidRDefault="00692A32" w:rsidP="00692A32">
      <w:pPr>
        <w:spacing w:after="0" w:line="480" w:lineRule="auto"/>
        <w:rPr>
          <w:sz w:val="24"/>
          <w:szCs w:val="24"/>
        </w:rPr>
      </w:pPr>
      <w:r>
        <w:rPr>
          <w:sz w:val="24"/>
          <w:szCs w:val="24"/>
        </w:rPr>
        <w:t>*Corresponding author</w:t>
      </w:r>
    </w:p>
    <w:p w14:paraId="22905DBC" w14:textId="77777777" w:rsidR="00692A32" w:rsidRDefault="00692A32" w:rsidP="00692A32">
      <w:pPr>
        <w:spacing w:after="0" w:line="480" w:lineRule="auto"/>
        <w:rPr>
          <w:sz w:val="24"/>
          <w:szCs w:val="24"/>
        </w:rPr>
      </w:pPr>
      <w:r>
        <w:rPr>
          <w:sz w:val="24"/>
          <w:szCs w:val="24"/>
        </w:rPr>
        <w:t>Tel: +44 151 794 8848; Email: j.parsons@liverpool.ac.uk</w:t>
      </w:r>
    </w:p>
    <w:p w14:paraId="281F0313" w14:textId="77777777" w:rsidR="00692A32" w:rsidRDefault="00692A32">
      <w:pPr>
        <w:rPr>
          <w:rFonts w:asciiTheme="majorHAnsi" w:eastAsiaTheme="majorEastAsia" w:hAnsiTheme="majorHAnsi" w:cstheme="majorBidi"/>
          <w:b/>
          <w:bCs/>
          <w:caps/>
          <w:spacing w:val="4"/>
          <w:sz w:val="28"/>
          <w:szCs w:val="28"/>
        </w:rPr>
      </w:pPr>
      <w:r>
        <w:br w:type="page"/>
      </w:r>
    </w:p>
    <w:p w14:paraId="78F989C9" w14:textId="77777777" w:rsidR="00D06378" w:rsidRDefault="00DB1993" w:rsidP="008522D6">
      <w:pPr>
        <w:pStyle w:val="Heading1"/>
        <w:spacing w:line="360" w:lineRule="auto"/>
      </w:pPr>
      <w:r>
        <w:lastRenderedPageBreak/>
        <w:t>Abstract</w:t>
      </w:r>
    </w:p>
    <w:p w14:paraId="1827E68C" w14:textId="45C05213" w:rsidR="00577541" w:rsidRDefault="00577541" w:rsidP="008522D6">
      <w:pPr>
        <w:spacing w:line="360" w:lineRule="auto"/>
      </w:pPr>
      <w:r>
        <w:t xml:space="preserve">Base excision repair </w:t>
      </w:r>
      <w:r w:rsidR="00862351">
        <w:t xml:space="preserve">(BER) </w:t>
      </w:r>
      <w:r>
        <w:t xml:space="preserve">has evolved to preserve the integrity of DNA following cellular oxidative stress and </w:t>
      </w:r>
      <w:r w:rsidR="00785F23">
        <w:t>in response to</w:t>
      </w:r>
      <w:r>
        <w:t xml:space="preserve"> exogenous insults. The pathway is a coordinated, sequential process involving 30 proteins or more</w:t>
      </w:r>
      <w:r w:rsidR="0041396E">
        <w:t xml:space="preserve"> in which single strand breaks are </w:t>
      </w:r>
      <w:r w:rsidR="00785F23">
        <w:t>generated as intermediates during</w:t>
      </w:r>
      <w:r w:rsidR="0041396E">
        <w:t xml:space="preserve"> the repair process</w:t>
      </w:r>
      <w:r>
        <w:t xml:space="preserve">. While deficiencies in BER </w:t>
      </w:r>
      <w:r w:rsidR="00DA0831">
        <w:t xml:space="preserve">activity </w:t>
      </w:r>
      <w:r>
        <w:t xml:space="preserve">can lead to high mutation rates and tumorigenesis, cancer cells often rely on </w:t>
      </w:r>
      <w:r w:rsidR="0041396E">
        <w:t xml:space="preserve">increased </w:t>
      </w:r>
      <w:r>
        <w:t>BER</w:t>
      </w:r>
      <w:r w:rsidR="0041396E">
        <w:t xml:space="preserve"> activity</w:t>
      </w:r>
      <w:r>
        <w:t xml:space="preserve"> to tolerate oxidative stress. </w:t>
      </w:r>
      <w:r w:rsidR="0041396E">
        <w:t>Targeting BER has been an attractive strategy to overwhelm cancer cells with DNA damage</w:t>
      </w:r>
      <w:r w:rsidR="002D268A">
        <w:t>,</w:t>
      </w:r>
      <w:r w:rsidR="0041396E">
        <w:t xml:space="preserve"> improve the efficacy of radiotherapy </w:t>
      </w:r>
      <w:r w:rsidR="002D268A">
        <w:t>and/</w:t>
      </w:r>
      <w:r w:rsidR="0041396E">
        <w:t>or chemotherapy</w:t>
      </w:r>
      <w:r w:rsidR="002D268A">
        <w:t>,</w:t>
      </w:r>
      <w:r w:rsidR="0041396E">
        <w:t xml:space="preserve"> or </w:t>
      </w:r>
      <w:r w:rsidR="00CC2C75">
        <w:t>form</w:t>
      </w:r>
      <w:r w:rsidR="0041396E">
        <w:t xml:space="preserve"> part of</w:t>
      </w:r>
      <w:r w:rsidR="00CC2C75">
        <w:t xml:space="preserve"> a</w:t>
      </w:r>
      <w:r w:rsidR="0041396E">
        <w:t xml:space="preserve"> lethal combination with a cancer specific mutation/loss of function. </w:t>
      </w:r>
      <w:r w:rsidR="00CC2C75">
        <w:t>We provide an update on the progress of inhibitors to enzymes</w:t>
      </w:r>
      <w:r w:rsidR="00862351">
        <w:t xml:space="preserve"> involved in BER</w:t>
      </w:r>
      <w:r w:rsidR="002D268A">
        <w:t>,</w:t>
      </w:r>
      <w:r w:rsidR="00862351">
        <w:t xml:space="preserve"> </w:t>
      </w:r>
      <w:r w:rsidR="00CC2C75">
        <w:t>and some of the challenges faced with targeting the BER pathway.</w:t>
      </w:r>
    </w:p>
    <w:p w14:paraId="7E198D72" w14:textId="355459DB" w:rsidR="00633AD0" w:rsidRDefault="00633AD0">
      <w:r>
        <w:br w:type="page"/>
      </w:r>
    </w:p>
    <w:p w14:paraId="4DC44C85" w14:textId="77777777" w:rsidR="00DB1993" w:rsidRDefault="00DB1993" w:rsidP="00633AD0">
      <w:pPr>
        <w:pStyle w:val="Heading1"/>
        <w:numPr>
          <w:ilvl w:val="0"/>
          <w:numId w:val="4"/>
        </w:numPr>
        <w:spacing w:line="360" w:lineRule="auto"/>
        <w:ind w:left="284" w:hanging="284"/>
      </w:pPr>
      <w:r>
        <w:lastRenderedPageBreak/>
        <w:t>Introduction</w:t>
      </w:r>
    </w:p>
    <w:p w14:paraId="7EB864FA" w14:textId="4E37D866" w:rsidR="00D06378" w:rsidRDefault="007905A8" w:rsidP="00633AD0">
      <w:pPr>
        <w:pStyle w:val="Heading2"/>
        <w:tabs>
          <w:tab w:val="left" w:pos="567"/>
        </w:tabs>
        <w:spacing w:line="360" w:lineRule="auto"/>
      </w:pPr>
      <w:r>
        <w:t>1.1</w:t>
      </w:r>
      <w:r w:rsidR="00633AD0">
        <w:t>.</w:t>
      </w:r>
      <w:r>
        <w:t xml:space="preserve"> </w:t>
      </w:r>
      <w:r w:rsidR="00C84BEA">
        <w:tab/>
      </w:r>
      <w:r w:rsidR="00A90B2E">
        <w:t xml:space="preserve">Overview of the </w:t>
      </w:r>
      <w:r w:rsidR="00D06378">
        <w:t>BER pathway</w:t>
      </w:r>
    </w:p>
    <w:p w14:paraId="356B4527" w14:textId="4F10F6DC" w:rsidR="00D930EB" w:rsidRDefault="007074F9" w:rsidP="008522D6">
      <w:pPr>
        <w:spacing w:line="360" w:lineRule="auto"/>
      </w:pPr>
      <w:r>
        <w:t>Base excision repair is a h</w:t>
      </w:r>
      <w:r w:rsidR="00D930EB">
        <w:t>ighly conserved mechanism deal</w:t>
      </w:r>
      <w:r w:rsidR="007C2392">
        <w:t>ing</w:t>
      </w:r>
      <w:r w:rsidR="00D930EB">
        <w:t xml:space="preserve"> with oxidative damage </w:t>
      </w:r>
      <w:r w:rsidR="007C2392">
        <w:t xml:space="preserve">generated by </w:t>
      </w:r>
      <w:r w:rsidR="00D930EB">
        <w:t>respiration</w:t>
      </w:r>
      <w:r w:rsidR="000E44AC">
        <w:t>, natural</w:t>
      </w:r>
      <w:r w:rsidR="00D930EB">
        <w:t xml:space="preserve"> </w:t>
      </w:r>
      <w:r w:rsidR="000E44AC">
        <w:t>hydrolysis and alkylation reactions that occur in each cell, many thousand</w:t>
      </w:r>
      <w:r w:rsidR="00424C0A">
        <w:t>s of</w:t>
      </w:r>
      <w:r w:rsidR="000E44AC">
        <w:t xml:space="preserve"> times a day</w:t>
      </w:r>
      <w:r w:rsidR="00FB19AB">
        <w:t xml:space="preserve"> </w:t>
      </w:r>
      <w:r w:rsidR="004073EA">
        <w:fldChar w:fldCharType="begin"/>
      </w:r>
      <w:r w:rsidR="004073EA">
        <w:instrText xml:space="preserve"> ADDIN EN.CITE &lt;EndNote&gt;&lt;Cite&gt;&lt;Author&gt;Lindahl&lt;/Author&gt;&lt;Year&gt;1993&lt;/Year&gt;&lt;RecNum&gt;129&lt;/RecNum&gt;&lt;DisplayText&gt;(1)&lt;/DisplayText&gt;&lt;record&gt;&lt;rec-number&gt;129&lt;/rec-number&gt;&lt;foreign-keys&gt;&lt;key app="EN" db-id="9z5d9xzs4dsfrnet0w7x0sz3zvtfrxe2adtt" timestamp="1588674201"&gt;129&lt;/key&gt;&lt;/foreign-keys&gt;&lt;ref-type name="Journal Article"&gt;17&lt;/ref-type&gt;&lt;contributors&gt;&lt;authors&gt;&lt;author&gt;Lindahl, T.&lt;/author&gt;&lt;/authors&gt;&lt;/contributors&gt;&lt;auth-address&gt;Imperial Cancer Research Fund, Clare Hall Laboratories, South Mimms, Hertfordshire, UK.&lt;/auth-address&gt;&lt;titles&gt;&lt;title&gt;Instability and decay of the primary structure of DNA&lt;/title&gt;&lt;secondary-title&gt;Nature&lt;/secondary-title&gt;&lt;/titles&gt;&lt;periodical&gt;&lt;full-title&gt;Nature&lt;/full-title&gt;&lt;/periodical&gt;&lt;pages&gt;709-15&lt;/pages&gt;&lt;volume&gt;362&lt;/volume&gt;&lt;number&gt;6422&lt;/number&gt;&lt;edition&gt;1993/04/22&lt;/edition&gt;&lt;keywords&gt;&lt;keyword&gt;Aging/genetics&lt;/keyword&gt;&lt;keyword&gt;Animals&lt;/keyword&gt;&lt;keyword&gt;Base Sequence&lt;/keyword&gt;&lt;keyword&gt;Carcinogens/pharmacology&lt;/keyword&gt;&lt;keyword&gt;DNA/*chemistry&lt;/keyword&gt;&lt;keyword&gt;Humans&lt;/keyword&gt;&lt;keyword&gt;Hydrolysis&lt;/keyword&gt;&lt;keyword&gt;Methylation&lt;/keyword&gt;&lt;keyword&gt;Molecular Sequence Data&lt;/keyword&gt;&lt;keyword&gt;Mutagenesis&lt;/keyword&gt;&lt;keyword&gt;Nucleic Acid Denaturation&lt;/keyword&gt;&lt;keyword&gt;Oxidation-Reduction&lt;/keyword&gt;&lt;keyword&gt;Paleontology&lt;/keyword&gt;&lt;keyword&gt;Spores&lt;/keyword&gt;&lt;/keywords&gt;&lt;dates&gt;&lt;year&gt;1993&lt;/year&gt;&lt;pub-dates&gt;&lt;date&gt;Apr 22&lt;/date&gt;&lt;/pub-dates&gt;&lt;/dates&gt;&lt;isbn&gt;0028-0836 (Print)&amp;#xD;0028-0836 (Linking)&lt;/isbn&gt;&lt;accession-num&gt;8469282&lt;/accession-num&gt;&lt;urls&gt;&lt;related-urls&gt;&lt;url&gt;https://www.ncbi.nlm.nih.gov/pubmed/8469282&lt;/url&gt;&lt;/related-urls&gt;&lt;/urls&gt;&lt;electronic-resource-num&gt;10.1038/362709a0&lt;/electronic-resource-num&gt;&lt;/record&gt;&lt;/Cite&gt;&lt;/EndNote&gt;</w:instrText>
      </w:r>
      <w:r w:rsidR="004073EA">
        <w:fldChar w:fldCharType="separate"/>
      </w:r>
      <w:r w:rsidR="004073EA">
        <w:rPr>
          <w:noProof/>
        </w:rPr>
        <w:t>(1)</w:t>
      </w:r>
      <w:r w:rsidR="004073EA">
        <w:fldChar w:fldCharType="end"/>
      </w:r>
      <w:r w:rsidR="000E44AC">
        <w:t>.</w:t>
      </w:r>
      <w:r>
        <w:t xml:space="preserve"> </w:t>
      </w:r>
      <w:r w:rsidR="000E44AC">
        <w:t xml:space="preserve">In </w:t>
      </w:r>
      <w:r>
        <w:t>humans at least 30 proteins are involve</w:t>
      </w:r>
      <w:r w:rsidR="00D724BF">
        <w:t>d in both short patch repair</w:t>
      </w:r>
      <w:r w:rsidR="000753A3">
        <w:t xml:space="preserve"> (SP-BER)</w:t>
      </w:r>
      <w:r w:rsidR="000E44AC">
        <w:t xml:space="preserve">, </w:t>
      </w:r>
      <w:r w:rsidR="00D724BF">
        <w:t xml:space="preserve">the removal of a single </w:t>
      </w:r>
      <w:r w:rsidR="00AD10B6">
        <w:t xml:space="preserve">non-bulky </w:t>
      </w:r>
      <w:r w:rsidR="00D724BF">
        <w:t>damaged base; and</w:t>
      </w:r>
      <w:r>
        <w:t xml:space="preserve"> long patch repair</w:t>
      </w:r>
      <w:r w:rsidR="000753A3">
        <w:t xml:space="preserve"> </w:t>
      </w:r>
      <w:r w:rsidR="002D268A">
        <w:t>(</w:t>
      </w:r>
      <w:r w:rsidR="000753A3">
        <w:t>LP-BER</w:t>
      </w:r>
      <w:r w:rsidR="002D268A">
        <w:t>)</w:t>
      </w:r>
      <w:r>
        <w:t xml:space="preserve">, where 2-13 nucleotides are synthesised </w:t>
      </w:r>
      <w:r w:rsidR="00394B26">
        <w:t>to displace</w:t>
      </w:r>
      <w:r>
        <w:t xml:space="preserve"> the damaged area</w:t>
      </w:r>
      <w:r w:rsidR="006916B0">
        <w:t xml:space="preserve"> (Fig.1)</w:t>
      </w:r>
      <w:r>
        <w:t>.</w:t>
      </w:r>
      <w:r w:rsidR="007C2392">
        <w:t xml:space="preserve"> </w:t>
      </w:r>
      <w:r>
        <w:t xml:space="preserve">The first step of </w:t>
      </w:r>
      <w:r w:rsidR="009C3CCB">
        <w:t xml:space="preserve">the </w:t>
      </w:r>
      <w:r w:rsidR="00F660DD">
        <w:t xml:space="preserve">BER pathway is the recognition and removal of base damage by </w:t>
      </w:r>
      <w:r w:rsidR="007C2392">
        <w:t xml:space="preserve">damage-specific </w:t>
      </w:r>
      <w:r w:rsidR="00F660DD">
        <w:t>DNA glycosylases</w:t>
      </w:r>
      <w:r w:rsidR="004073EA">
        <w:t xml:space="preserve"> </w:t>
      </w:r>
      <w:r w:rsidR="004073EA">
        <w:fldChar w:fldCharType="begin"/>
      </w:r>
      <w:r w:rsidR="0027542A">
        <w:instrText xml:space="preserve"> ADDIN EN.CITE &lt;EndNote&gt;&lt;Cite&gt;&lt;Author&gt;Jacobs&lt;/Author&gt;&lt;Year&gt;2012&lt;/Year&gt;&lt;RecNum&gt;9109&lt;/RecNum&gt;&lt;DisplayText&gt;(2)&lt;/DisplayText&gt;&lt;record&gt;&lt;rec-number&gt;9109&lt;/rec-number&gt;&lt;foreign-keys&gt;&lt;key app="EN" db-id="ate520wrp2fsxkepvxn5te5y9srazwe2fptp" timestamp="0"&gt;9109&lt;/key&gt;&lt;/foreign-keys&gt;&lt;ref-type name="Journal Article"&gt;17&lt;/ref-type&gt;&lt;contributors&gt;&lt;authors&gt;&lt;author&gt;Jacobs, A. L.&lt;/author&gt;&lt;author&gt;Schar, P.&lt;/author&gt;&lt;/authors&gt;&lt;/contributors&gt;&lt;auth-address&gt;Department of Biomedicine, Institute of Biochemistry and Genetics, University of Basel, Mattenstrasse 28, 4058 Basel, Switzerland.&lt;/auth-address&gt;&lt;titles&gt;&lt;title&gt;DNA glycosylases: in DNA repair and beyond&lt;/title&gt;&lt;secondary-title&gt;Chromosoma&lt;/secondary-title&gt;&lt;/titles&gt;&lt;pages&gt;1-20&lt;/pages&gt;&lt;volume&gt;121&lt;/volume&gt;&lt;number&gt;1&lt;/number&gt;&lt;keywords&gt;&lt;keyword&gt;Animals&lt;/keyword&gt;&lt;keyword&gt;Base Sequence&lt;/keyword&gt;&lt;keyword&gt;DNA Glycosylases/chemistry/genetics/metabolism/*physiology&lt;/keyword&gt;&lt;keyword&gt;DNA Repair/*genetics/physiology&lt;/keyword&gt;&lt;keyword&gt;Genomic Instability/genetics/physiology&lt;/keyword&gt;&lt;keyword&gt;Humans&lt;/keyword&gt;&lt;keyword&gt;Models, Biological&lt;/keyword&gt;&lt;keyword&gt;Models, Molecular&lt;/keyword&gt;&lt;keyword&gt;Molecular Sequence Data&lt;/keyword&gt;&lt;keyword&gt;Structure-Activity Relationship&lt;/keyword&gt;&lt;/keywords&gt;&lt;dates&gt;&lt;year&gt;2012&lt;/year&gt;&lt;pub-dates&gt;&lt;date&gt;Feb&lt;/date&gt;&lt;/pub-dates&gt;&lt;/dates&gt;&lt;isbn&gt;1432-0886 (Electronic)&amp;#xD;0009-5915 (Linking)&lt;/isbn&gt;&lt;accession-num&gt;22048164&lt;/accession-num&gt;&lt;urls&gt;&lt;related-urls&gt;&lt;url&gt;http://www.ncbi.nlm.nih.gov/pubmed/22048164&lt;/url&gt;&lt;url&gt;https://www.ncbi.nlm.nih.gov/pmc/articles/PMC3260424/pdf/412_2011_Article_347.pdf&lt;/url&gt;&lt;/related-urls&gt;&lt;/urls&gt;&lt;custom2&gt;3260424&lt;/custom2&gt;&lt;electronic-resource-num&gt;10.1007/s00412-011-0347-4&lt;/electronic-resource-num&gt;&lt;/record&gt;&lt;/Cite&gt;&lt;/EndNote&gt;</w:instrText>
      </w:r>
      <w:r w:rsidR="004073EA">
        <w:fldChar w:fldCharType="separate"/>
      </w:r>
      <w:r w:rsidR="004073EA">
        <w:rPr>
          <w:noProof/>
        </w:rPr>
        <w:t>(2)</w:t>
      </w:r>
      <w:r w:rsidR="004073EA">
        <w:fldChar w:fldCharType="end"/>
      </w:r>
      <w:r w:rsidR="00F660DD">
        <w:t>.</w:t>
      </w:r>
      <w:r w:rsidR="00311713">
        <w:t xml:space="preserve"> </w:t>
      </w:r>
      <w:r w:rsidR="00F660DD">
        <w:t xml:space="preserve">Humans have 11 DNA glycosylases that can be subdivided into </w:t>
      </w:r>
      <w:r w:rsidR="000E44AC">
        <w:t>three</w:t>
      </w:r>
      <w:r w:rsidR="00F660DD">
        <w:t xml:space="preserve"> groups </w:t>
      </w:r>
      <w:r w:rsidR="00DA0831">
        <w:t>(T</w:t>
      </w:r>
      <w:r w:rsidR="00F660DD">
        <w:t>able 1)</w:t>
      </w:r>
      <w:r w:rsidR="000753A3">
        <w:t>:</w:t>
      </w:r>
      <w:r w:rsidR="00F660DD">
        <w:t xml:space="preserve"> </w:t>
      </w:r>
      <w:r w:rsidR="002D268A">
        <w:t>1</w:t>
      </w:r>
      <w:r w:rsidR="000753A3">
        <w:t xml:space="preserve">. </w:t>
      </w:r>
      <w:r w:rsidR="002D268A">
        <w:t>M</w:t>
      </w:r>
      <w:r w:rsidR="00F660DD">
        <w:t>onofunctional</w:t>
      </w:r>
      <w:r w:rsidR="002D3EF2">
        <w:t xml:space="preserve"> </w:t>
      </w:r>
      <w:r w:rsidR="007C2392">
        <w:t>enzymes</w:t>
      </w:r>
      <w:r w:rsidR="00F660DD">
        <w:t xml:space="preserve"> which excise the damaged base leaving an </w:t>
      </w:r>
      <w:r w:rsidR="0081629D">
        <w:t xml:space="preserve">apurinic/apyrimidinic (AP) </w:t>
      </w:r>
      <w:r w:rsidR="00F660DD">
        <w:t>site</w:t>
      </w:r>
      <w:r w:rsidR="00DB1993">
        <w:t xml:space="preserve"> and an intact </w:t>
      </w:r>
      <w:r w:rsidR="007C2392">
        <w:t>phosphodiester</w:t>
      </w:r>
      <w:r w:rsidR="00DB1993">
        <w:t xml:space="preserve"> backbone</w:t>
      </w:r>
      <w:r w:rsidR="000753A3">
        <w:t xml:space="preserve">; </w:t>
      </w:r>
      <w:r w:rsidR="002D268A">
        <w:t>2</w:t>
      </w:r>
      <w:r w:rsidR="000753A3">
        <w:t>.</w:t>
      </w:r>
      <w:r w:rsidR="00F660DD">
        <w:t xml:space="preserve"> </w:t>
      </w:r>
      <w:r w:rsidR="000753A3">
        <w:t>B</w:t>
      </w:r>
      <w:r w:rsidR="00F660DD">
        <w:t>ifunctional</w:t>
      </w:r>
      <w:r w:rsidR="000753A3">
        <w:t xml:space="preserve"> glycosylases</w:t>
      </w:r>
      <w:r w:rsidR="002D3EF2">
        <w:t xml:space="preserve"> </w:t>
      </w:r>
      <w:r w:rsidR="000753A3">
        <w:t xml:space="preserve">that </w:t>
      </w:r>
      <w:r w:rsidR="00F660DD">
        <w:t xml:space="preserve">remove the base </w:t>
      </w:r>
      <w:r w:rsidR="000753A3">
        <w:t xml:space="preserve">and </w:t>
      </w:r>
      <w:r w:rsidR="00F660DD">
        <w:t xml:space="preserve">cleave the phosphodiester bond on the 3’ side of the damaged </w:t>
      </w:r>
      <w:r w:rsidR="002D3EF2">
        <w:t>base</w:t>
      </w:r>
      <w:r w:rsidR="007C2392">
        <w:t xml:space="preserve"> </w:t>
      </w:r>
      <w:r w:rsidR="007F4765">
        <w:t>creating an 3’-</w:t>
      </w:r>
      <w:r w:rsidR="007F4765" w:rsidRPr="00CF235A">
        <w:rPr>
          <w:rFonts w:ascii="Symbol" w:hAnsi="Symbol"/>
        </w:rPr>
        <w:t></w:t>
      </w:r>
      <w:r w:rsidR="007F4765">
        <w:t>,</w:t>
      </w:r>
      <w:r w:rsidR="007F4765" w:rsidRPr="00CF235A">
        <w:rPr>
          <w:rFonts w:ascii="Symbol" w:hAnsi="Symbol"/>
        </w:rPr>
        <w:t></w:t>
      </w:r>
      <w:r w:rsidR="007F4765">
        <w:t xml:space="preserve">-unsaturated aldehyde </w:t>
      </w:r>
      <w:r w:rsidR="007C2392">
        <w:t>(</w:t>
      </w:r>
      <w:r w:rsidR="002D3EF2" w:rsidRPr="00900288">
        <w:rPr>
          <w:rFonts w:ascii="Symbol" w:hAnsi="Symbol"/>
        </w:rPr>
        <w:t></w:t>
      </w:r>
      <w:r w:rsidR="002D3EF2">
        <w:t>-elimination</w:t>
      </w:r>
      <w:r w:rsidR="007C2392">
        <w:t>)</w:t>
      </w:r>
      <w:r w:rsidR="000753A3">
        <w:t xml:space="preserve">; </w:t>
      </w:r>
      <w:r w:rsidR="002D268A">
        <w:t>3</w:t>
      </w:r>
      <w:r w:rsidR="000753A3">
        <w:t xml:space="preserve">. </w:t>
      </w:r>
      <w:r w:rsidR="007C2392">
        <w:t xml:space="preserve"> </w:t>
      </w:r>
      <w:r w:rsidR="002D3EF2">
        <w:t xml:space="preserve">Nei-like DNA glycolysases </w:t>
      </w:r>
      <w:r w:rsidR="007C2392">
        <w:t>that</w:t>
      </w:r>
      <w:r w:rsidR="002D3EF2">
        <w:t xml:space="preserve"> can catalyse a</w:t>
      </w:r>
      <w:r w:rsidR="00900288">
        <w:t xml:space="preserve"> </w:t>
      </w:r>
      <w:r w:rsidR="00900288" w:rsidRPr="00900288">
        <w:rPr>
          <w:rFonts w:ascii="Symbol" w:hAnsi="Symbol"/>
        </w:rPr>
        <w:t></w:t>
      </w:r>
      <w:r w:rsidR="00900288" w:rsidRPr="00900288">
        <w:rPr>
          <w:rFonts w:ascii="Symbol" w:hAnsi="Symbol"/>
        </w:rPr>
        <w:t></w:t>
      </w:r>
      <w:r w:rsidR="002D3EF2" w:rsidRPr="00900288">
        <w:rPr>
          <w:rFonts w:ascii="Symbol" w:hAnsi="Symbol"/>
        </w:rPr>
        <w:t></w:t>
      </w:r>
      <w:r w:rsidR="002D3EF2">
        <w:t xml:space="preserve">-elimination </w:t>
      </w:r>
      <w:r w:rsidR="007C2392">
        <w:t xml:space="preserve">reaction </w:t>
      </w:r>
      <w:r w:rsidR="002D3EF2">
        <w:t xml:space="preserve">where the phosphodiester bond is cleaved </w:t>
      </w:r>
      <w:r w:rsidR="007C2392">
        <w:t xml:space="preserve">either side </w:t>
      </w:r>
      <w:r w:rsidR="00311713">
        <w:t>of the removed lesion.</w:t>
      </w:r>
    </w:p>
    <w:p w14:paraId="75F1B6A7" w14:textId="6FB83453" w:rsidR="005208F6" w:rsidRDefault="006B5BA1" w:rsidP="00576784">
      <w:pPr>
        <w:spacing w:line="360" w:lineRule="auto"/>
      </w:pPr>
      <w:r>
        <w:t xml:space="preserve">Following monofunctional </w:t>
      </w:r>
      <w:r w:rsidR="004B5E67">
        <w:t>DNA glycosylase action</w:t>
      </w:r>
      <w:r>
        <w:t>,</w:t>
      </w:r>
      <w:r w:rsidR="004B5E67">
        <w:t xml:space="preserve"> </w:t>
      </w:r>
      <w:r>
        <w:t>AP endonuclease 1</w:t>
      </w:r>
      <w:r w:rsidR="00DA0831">
        <w:t xml:space="preserve"> (APE1) recognises the</w:t>
      </w:r>
      <w:r w:rsidR="0081629D">
        <w:t xml:space="preserve"> AP</w:t>
      </w:r>
      <w:r w:rsidR="00DA0831">
        <w:t xml:space="preserve"> site</w:t>
      </w:r>
      <w:r w:rsidR="00D81CDD">
        <w:t xml:space="preserve"> </w:t>
      </w:r>
      <w:r w:rsidR="00394B26">
        <w:t>and</w:t>
      </w:r>
      <w:r w:rsidR="00D81CDD">
        <w:t xml:space="preserve"> hydro</w:t>
      </w:r>
      <w:r w:rsidR="00394B26">
        <w:t>lyse</w:t>
      </w:r>
      <w:r w:rsidR="00D81CDD">
        <w:t xml:space="preserve">s the DNA backbone forming a </w:t>
      </w:r>
      <w:r w:rsidR="00DA0FB0">
        <w:t xml:space="preserve">single strand break (SSB) </w:t>
      </w:r>
      <w:r w:rsidR="00D81CDD">
        <w:t>with a 5’</w:t>
      </w:r>
      <w:r>
        <w:t>-</w:t>
      </w:r>
      <w:r w:rsidR="007F4765">
        <w:t>deoxyribose</w:t>
      </w:r>
      <w:r w:rsidR="00D81CDD">
        <w:t xml:space="preserve">phosphate </w:t>
      </w:r>
      <w:r w:rsidR="00E629E0">
        <w:t xml:space="preserve">(dRP) </w:t>
      </w:r>
      <w:r w:rsidR="00D81CDD">
        <w:t>and 3’</w:t>
      </w:r>
      <w:r>
        <w:t>-</w:t>
      </w:r>
      <w:r w:rsidR="00D81CDD">
        <w:t xml:space="preserve">hydroxyl </w:t>
      </w:r>
      <w:r>
        <w:t>ends</w:t>
      </w:r>
      <w:r w:rsidR="00CF235A">
        <w:t xml:space="preserve"> </w:t>
      </w:r>
      <w:r w:rsidR="004073EA">
        <w:fldChar w:fldCharType="begin">
          <w:fldData xml:space="preserve">PEVuZE5vdGU+PENpdGU+PEF1dGhvcj5Sb2Jzb248L0F1dGhvcj48WWVhcj4xOTkxPC9ZZWFyPjxS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</w:fldData>
        </w:fldChar>
      </w:r>
      <w:r w:rsidR="0027542A">
        <w:instrText xml:space="preserve"> ADDIN EN.CITE </w:instrText>
      </w:r>
      <w:r w:rsidR="0027542A">
        <w:fldChar w:fldCharType="begin">
          <w:fldData xml:space="preserve">PEVuZE5vdGU+PENpdGU+PEF1dGhvcj5Sb2Jzb248L0F1dGhvcj48WWVhcj4xOTkxPC9ZZWFyPjxS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</w:fldData>
        </w:fldChar>
      </w:r>
      <w:r w:rsidR="0027542A">
        <w:instrText xml:space="preserve"> ADDIN EN.CITE.DATA </w:instrText>
      </w:r>
      <w:r w:rsidR="0027542A">
        <w:fldChar w:fldCharType="end"/>
      </w:r>
      <w:r w:rsidR="004073EA">
        <w:fldChar w:fldCharType="separate"/>
      </w:r>
      <w:r w:rsidR="004073EA">
        <w:rPr>
          <w:noProof/>
        </w:rPr>
        <w:t>(3, 4)</w:t>
      </w:r>
      <w:r w:rsidR="004073EA">
        <w:fldChar w:fldCharType="end"/>
      </w:r>
      <w:r w:rsidR="00D81CDD">
        <w:t>.  It also acts on the product</w:t>
      </w:r>
      <w:r w:rsidR="007F4765">
        <w:t>s</w:t>
      </w:r>
      <w:r w:rsidR="00D81CDD">
        <w:t xml:space="preserve"> of bifunctional glyco</w:t>
      </w:r>
      <w:r w:rsidR="009937CB">
        <w:t>sy</w:t>
      </w:r>
      <w:r w:rsidR="00D81CDD">
        <w:t xml:space="preserve">lases, where hydrolysis expels the </w:t>
      </w:r>
      <w:r w:rsidR="007F4765">
        <w:t>3’-</w:t>
      </w:r>
      <w:r w:rsidR="007F4765" w:rsidRPr="005E750A">
        <w:rPr>
          <w:rFonts w:ascii="Symbol" w:hAnsi="Symbol"/>
        </w:rPr>
        <w:t></w:t>
      </w:r>
      <w:r w:rsidR="007F4765">
        <w:t>,</w:t>
      </w:r>
      <w:r w:rsidR="007F4765" w:rsidRPr="005E750A">
        <w:rPr>
          <w:rFonts w:ascii="Symbol" w:hAnsi="Symbol"/>
        </w:rPr>
        <w:t></w:t>
      </w:r>
      <w:r w:rsidR="007F4765">
        <w:t xml:space="preserve">-unsaturated aldehyde </w:t>
      </w:r>
      <w:r w:rsidR="00D81CDD">
        <w:t xml:space="preserve">and </w:t>
      </w:r>
      <w:r w:rsidR="007F4765">
        <w:t xml:space="preserve">creates </w:t>
      </w:r>
      <w:r w:rsidR="00D81CDD">
        <w:t xml:space="preserve">a </w:t>
      </w:r>
      <w:r w:rsidR="007F4765">
        <w:t>one nucleotide</w:t>
      </w:r>
      <w:r w:rsidR="00D81CDD">
        <w:t xml:space="preserve"> gap product. The product of the NEIL glycosylase</w:t>
      </w:r>
      <w:r w:rsidR="00394B26">
        <w:t>s</w:t>
      </w:r>
      <w:r w:rsidR="00D81CDD">
        <w:t xml:space="preserve"> </w:t>
      </w:r>
      <w:r w:rsidR="009937CB">
        <w:t>contain</w:t>
      </w:r>
      <w:r w:rsidR="00394B26">
        <w:t>s</w:t>
      </w:r>
      <w:r w:rsidR="009937CB">
        <w:t xml:space="preserve"> a 3’</w:t>
      </w:r>
      <w:r w:rsidR="002D268A">
        <w:t>-</w:t>
      </w:r>
      <w:r w:rsidR="00DA032D">
        <w:t xml:space="preserve">phosphate </w:t>
      </w:r>
      <w:r w:rsidR="009937CB">
        <w:t>group</w:t>
      </w:r>
      <w:r w:rsidR="00394B26">
        <w:t xml:space="preserve"> which </w:t>
      </w:r>
      <w:r w:rsidR="00DA032D">
        <w:t>requires</w:t>
      </w:r>
      <w:r w:rsidR="009937CB">
        <w:t xml:space="preserve"> polynucleotide kinase</w:t>
      </w:r>
      <w:r w:rsidR="00DA032D">
        <w:t xml:space="preserve"> </w:t>
      </w:r>
      <w:r w:rsidR="009937CB">
        <w:t>phosphatase (PNKP)</w:t>
      </w:r>
      <w:r w:rsidR="00DA032D">
        <w:t xml:space="preserve"> to generate a</w:t>
      </w:r>
      <w:r w:rsidR="009937CB">
        <w:t xml:space="preserve"> 3’</w:t>
      </w:r>
      <w:r w:rsidR="00DA032D">
        <w:t>-</w:t>
      </w:r>
      <w:r w:rsidR="009937CB">
        <w:t xml:space="preserve">hydroxyl </w:t>
      </w:r>
      <w:r w:rsidR="00DA032D">
        <w:t xml:space="preserve">end that </w:t>
      </w:r>
      <w:r w:rsidR="009937CB">
        <w:t>is suitable for DNA polymerase action</w:t>
      </w:r>
      <w:r w:rsidR="00CF235A">
        <w:t xml:space="preserve"> </w:t>
      </w:r>
      <w:r w:rsidR="004073EA">
        <w:fldChar w:fldCharType="begin"/>
      </w:r>
      <w:r w:rsidR="0027542A">
        <w:instrText xml:space="preserve"> ADDIN EN.CITE &lt;EndNote&gt;&lt;Cite&gt;&lt;Author&gt;Wiederhold&lt;/Author&gt;&lt;Year&gt;2004&lt;/Year&gt;&lt;RecNum&gt;8564&lt;/RecNum&gt;&lt;DisplayText&gt;(5)&lt;/DisplayText&gt;&lt;record&gt;&lt;rec-number&gt;8564&lt;/rec-number&gt;&lt;foreign-keys&gt;&lt;key app="EN" db-id="ate520wrp2fsxkepvxn5te5y9srazwe2fptp" timestamp="0"&gt;8564&lt;/key&gt;&lt;/foreign-keys&gt;&lt;ref-type name="Journal Article"&gt;17&lt;/ref-type&gt;&lt;contributors&gt;&lt;authors&gt;&lt;author&gt;Wiederhold, L.&lt;/author&gt;&lt;author&gt;Leppard, J. B.&lt;/author&gt;&lt;author&gt;Kedar, P.&lt;/author&gt;&lt;author&gt;Karimi-Busheri, F.&lt;/author&gt;&lt;author&gt;Rasouli-Nia, A.&lt;/author&gt;&lt;author&gt;Weinfeld, M.&lt;/author&gt;&lt;author&gt;Tomkinson, A. E.&lt;/author&gt;&lt;author&gt;Izumi, T.&lt;/author&gt;&lt;author&gt;Prasad, R.&lt;/author&gt;&lt;author&gt;Wilson, S. H.&lt;/author&gt;&lt;author&gt;Mitra, S.&lt;/author&gt;&lt;author&gt;Hazra, T. K.&lt;/author&gt;&lt;/authors&gt;&lt;/contributors&gt;&lt;auth-address&gt;Department of Human Biological Chemistry and Genetics, University of Texas Medical Branch, Galveston 77555, USA.&lt;/auth-address&gt;&lt;titles&gt;&lt;title&gt;AP endonuclease-independent DNA base excision repair in human cells&lt;/title&gt;&lt;secondary-title&gt;Mol Cell&lt;/secondary-title&gt;&lt;/titles&gt;&lt;periodical&gt;&lt;full-title&gt;Mol Cell&lt;/full-title&gt;&lt;/periodical&gt;&lt;pages&gt;209-20&lt;/pages&gt;&lt;volume&gt;15&lt;/volume&gt;&lt;number&gt;2&lt;/number&gt;&lt;dates&gt;&lt;year&gt;2004&lt;/year&gt;&lt;pub-dates&gt;&lt;date&gt;Jul 23&lt;/date&gt;&lt;/pub-dates&gt;&lt;/dates&gt;&lt;accession-num&gt;15260972&lt;/accession-num&gt;&lt;urls&gt;&lt;related-urls&gt;&lt;url&gt;http://www.ncbi.nlm.nih.gov/entrez/query.fcgi?cmd=Retrieve&amp;amp;db=PubMed&amp;amp;dopt=Citation&amp;amp;list_uids=15260972&lt;/url&gt;&lt;url&gt;http://ac.els-cdn.com/S1097276504003363/1-s2.0-S1097276504003363-main.pdf?_tid=784a92ee-68b0-11e7-80f3-00000aacb35d&amp;amp;acdnat=1500049460_a6372283ed4f8b6a1047a946e217690c&lt;/url&gt;&lt;/related-urls&gt;&lt;/urls&gt;&lt;/record&gt;&lt;/Cite&gt;&lt;/EndNote&gt;</w:instrText>
      </w:r>
      <w:r w:rsidR="004073EA">
        <w:fldChar w:fldCharType="separate"/>
      </w:r>
      <w:r w:rsidR="004073EA">
        <w:rPr>
          <w:noProof/>
        </w:rPr>
        <w:t>(5)</w:t>
      </w:r>
      <w:r w:rsidR="004073EA">
        <w:fldChar w:fldCharType="end"/>
      </w:r>
      <w:r w:rsidR="009937CB">
        <w:t>.</w:t>
      </w:r>
      <w:r w:rsidR="00DA032D">
        <w:t xml:space="preserve"> </w:t>
      </w:r>
      <w:r w:rsidR="00DA0FB0">
        <w:t xml:space="preserve">At this point, on the formation of a gap or SSB, poly(ADP-ribose)polymerase-1 (PARP1) is engaged which protects the strand break </w:t>
      </w:r>
      <w:r w:rsidR="004073EA">
        <w:fldChar w:fldCharType="begin"/>
      </w:r>
      <w:r w:rsidR="0027542A">
        <w:instrText xml:space="preserve"> ADDIN EN.CITE &lt;EndNote&gt;&lt;Cite&gt;&lt;Author&gt;Woodhouse&lt;/Author&gt;&lt;Year&gt;2008&lt;/Year&gt;&lt;RecNum&gt;8957&lt;/RecNum&gt;&lt;DisplayText&gt;(6)&lt;/DisplayText&gt;&lt;record&gt;&lt;rec-number&gt;8957&lt;/rec-number&gt;&lt;foreign-keys&gt;&lt;key app="EN" db-id="ate520wrp2fsxkepvxn5te5y9srazwe2fptp" timestamp="0"&gt;8957&lt;/key&gt;&lt;/foreign-keys&gt;&lt;ref-type name="Journal Article"&gt;17&lt;/ref-type&gt;&lt;contributors&gt;&lt;authors&gt;&lt;author&gt;Woodhouse, B. C.&lt;/author&gt;&lt;author&gt;Dianova,, II&lt;/author&gt;&lt;author&gt;Parsons, J. L.&lt;/author&gt;&lt;author&gt;Dianov, G. L.&lt;/author&gt;&lt;/authors&gt;&lt;/contributors&gt;&lt;auth-address&gt;Medical Research Council Radiation Oncology &amp;amp; Biology Unit, University of Oxford, Old Road Campus Research Building, Roosevelt Drive, Oxford OX3 7DQ, UK.&lt;/auth-address&gt;&lt;titles&gt;&lt;title&gt;Poly(ADP-ribose) polymerase-1 modulates DNA repair capacity and prevents formation of DNA double strand breaks&lt;/title&gt;&lt;secondary-title&gt;DNA Repair (Amst)&lt;/secondary-title&gt;&lt;alt-title&gt;DNA repair&lt;/alt-title&gt;&lt;/titles&gt;&lt;periodical&gt;&lt;full-title&gt;DNA Repair (Amst)&lt;/full-title&gt;&lt;/periodical&gt;&lt;pages&gt;932-40&lt;/pages&gt;&lt;volume&gt;7&lt;/volume&gt;&lt;number&gt;6&lt;/number&gt;&lt;edition&gt;2008/05/13&lt;/edition&gt;&lt;keywords&gt;&lt;keyword&gt;Base Sequence&lt;/keyword&gt;&lt;keyword&gt;Cell Line&lt;/keyword&gt;&lt;keyword&gt;Comet Assay&lt;/keyword&gt;&lt;keyword&gt;DNA/drug effects&lt;/keyword&gt;&lt;keyword&gt;*DNA Damage&lt;/keyword&gt;&lt;keyword&gt;*DNA Repair&lt;/keyword&gt;&lt;keyword&gt;Humans&lt;/keyword&gt;&lt;keyword&gt;Hydrogen Peroxide/pharmacology&lt;/keyword&gt;&lt;keyword&gt;Poly(ADP-ribose) Polymerases/*metabolism&lt;/keyword&gt;&lt;keyword&gt;RNA Interference&lt;/keyword&gt;&lt;keyword&gt;RNA, Small Interfering&lt;/keyword&gt;&lt;/keywords&gt;&lt;dates&gt;&lt;year&gt;2008&lt;/year&gt;&lt;pub-dates&gt;&lt;date&gt;Jun 1&lt;/date&gt;&lt;/pub-dates&gt;&lt;/dates&gt;&lt;isbn&gt;1568-7864 (Print)&amp;#xD;1568-7856 (Linking)&lt;/isbn&gt;&lt;accession-num&gt;18472309&lt;/accession-num&gt;&lt;urls&gt;&lt;related-urls&gt;&lt;url&gt;http://www.ncbi.nlm.nih.gov/pubmed/18472309&lt;/url&gt;&lt;/related-urls&gt;&lt;/urls&gt;&lt;electronic-resource-num&gt;10.1016/j.dnarep.2008.03.017&lt;/electronic-resource-num&gt;&lt;language&gt;eng&lt;/language&gt;&lt;/record&gt;&lt;/Cite&gt;&lt;/EndNote&gt;</w:instrText>
      </w:r>
      <w:r w:rsidR="004073EA">
        <w:fldChar w:fldCharType="separate"/>
      </w:r>
      <w:r w:rsidR="004073EA">
        <w:rPr>
          <w:noProof/>
        </w:rPr>
        <w:t>(6)</w:t>
      </w:r>
      <w:r w:rsidR="004073EA">
        <w:fldChar w:fldCharType="end"/>
      </w:r>
      <w:r w:rsidR="009840AB">
        <w:t xml:space="preserve"> </w:t>
      </w:r>
      <w:r w:rsidR="00356344">
        <w:t xml:space="preserve">and </w:t>
      </w:r>
      <w:r w:rsidR="00DA0FB0">
        <w:t>also play</w:t>
      </w:r>
      <w:r w:rsidR="00356344">
        <w:t>s</w:t>
      </w:r>
      <w:r w:rsidR="00DA0FB0">
        <w:t xml:space="preserve"> a role in protein recruitment through its associated poly(ADP-ribosyl)ation activity. </w:t>
      </w:r>
      <w:r w:rsidR="00612DAC">
        <w:t>The</w:t>
      </w:r>
      <w:r w:rsidR="00DA032D">
        <w:t xml:space="preserve"> major polymerase employed during BER is</w:t>
      </w:r>
      <w:r w:rsidR="000742F8">
        <w:t xml:space="preserve"> </w:t>
      </w:r>
      <w:r w:rsidR="00612DAC">
        <w:t>D</w:t>
      </w:r>
      <w:r w:rsidR="00356344">
        <w:t xml:space="preserve">NA polymerase </w:t>
      </w:r>
      <w:r w:rsidR="00356344" w:rsidRPr="002D268A">
        <w:rPr>
          <w:rFonts w:ascii="Symbol" w:hAnsi="Symbol"/>
        </w:rPr>
        <w:t></w:t>
      </w:r>
      <w:r w:rsidR="00356344">
        <w:t xml:space="preserve"> (</w:t>
      </w:r>
      <w:r w:rsidR="009937CB">
        <w:t>P</w:t>
      </w:r>
      <w:r w:rsidR="00AE4EAD">
        <w:t>ol</w:t>
      </w:r>
      <w:r w:rsidR="00AE4EAD" w:rsidRPr="00AE4EAD">
        <w:rPr>
          <w:rFonts w:ascii="Symbol" w:hAnsi="Symbol"/>
        </w:rPr>
        <w:t></w:t>
      </w:r>
      <w:r w:rsidR="00DA032D">
        <w:rPr>
          <w:rFonts w:ascii="Symbol" w:hAnsi="Symbol"/>
        </w:rPr>
        <w:t></w:t>
      </w:r>
      <w:r w:rsidR="002D268A">
        <w:rPr>
          <w:rFonts w:ascii="Symbol" w:hAnsi="Symbol"/>
        </w:rPr>
        <w:t></w:t>
      </w:r>
      <w:r w:rsidR="009937CB">
        <w:t xml:space="preserve"> </w:t>
      </w:r>
      <w:r w:rsidR="00DA032D">
        <w:rPr>
          <w:rFonts w:cstheme="minorHAnsi"/>
        </w:rPr>
        <w:t xml:space="preserve">which fills the gap but also </w:t>
      </w:r>
      <w:r w:rsidR="009937CB">
        <w:t xml:space="preserve">catalyses a lyase reaction that removes the </w:t>
      </w:r>
      <w:r w:rsidR="00A25D81" w:rsidRPr="00A25D81">
        <w:t>5'-</w:t>
      </w:r>
      <w:r w:rsidR="00DA032D">
        <w:t>dRP that may be present</w:t>
      </w:r>
      <w:r w:rsidR="00356344">
        <w:t xml:space="preserve"> </w:t>
      </w:r>
      <w:r w:rsidR="004073EA">
        <w:fldChar w:fldCharType="begin">
          <w:fldData xml:space="preserve">PEVuZE5vdGU+PENpdGU+PEF1dGhvcj5NYXRzdW1vdG88L0F1dGhvcj48WWVhcj4xOTk1PC9ZZWFy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</w:fldData>
        </w:fldChar>
      </w:r>
      <w:r w:rsidR="004073EA">
        <w:instrText xml:space="preserve"> ADDIN EN.CITE </w:instrText>
      </w:r>
      <w:r w:rsidR="004073EA">
        <w:fldChar w:fldCharType="begin">
          <w:fldData xml:space="preserve">PEVuZE5vdGU+PENpdGU+PEF1dGhvcj5NYXRzdW1vdG88L0F1dGhvcj48WWVhcj4xOTk1PC9ZZWFy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</w:fldData>
        </w:fldChar>
      </w:r>
      <w:r w:rsidR="004073EA">
        <w:instrText xml:space="preserve"> ADDIN EN.CITE.DATA </w:instrText>
      </w:r>
      <w:r w:rsidR="004073EA">
        <w:fldChar w:fldCharType="end"/>
      </w:r>
      <w:r w:rsidR="004073EA">
        <w:fldChar w:fldCharType="separate"/>
      </w:r>
      <w:r w:rsidR="004073EA">
        <w:rPr>
          <w:noProof/>
        </w:rPr>
        <w:t>(7, 8)</w:t>
      </w:r>
      <w:r w:rsidR="004073EA">
        <w:fldChar w:fldCharType="end"/>
      </w:r>
      <w:r w:rsidR="00DA032D">
        <w:t xml:space="preserve">. Finally, </w:t>
      </w:r>
      <w:r w:rsidR="001F157D">
        <w:t>DNA ligase III</w:t>
      </w:r>
      <w:r w:rsidR="00A25D81" w:rsidRPr="00A25D81">
        <w:rPr>
          <w:rFonts w:ascii="Symbol" w:hAnsi="Symbol"/>
        </w:rPr>
        <w:t></w:t>
      </w:r>
      <w:r w:rsidR="001F157D">
        <w:t xml:space="preserve"> (</w:t>
      </w:r>
      <w:r w:rsidR="000753A3">
        <w:t>LigIII</w:t>
      </w:r>
      <w:r w:rsidR="000753A3" w:rsidRPr="00A25D81">
        <w:rPr>
          <w:rFonts w:ascii="Symbol" w:hAnsi="Symbol"/>
        </w:rPr>
        <w:t></w:t>
      </w:r>
      <w:r w:rsidR="001F157D">
        <w:t xml:space="preserve">) </w:t>
      </w:r>
      <w:r w:rsidR="00DA032D">
        <w:t xml:space="preserve">in complex with X-ray cross complementing protein 1 (XRCC1) </w:t>
      </w:r>
      <w:r w:rsidR="001F157D">
        <w:t>complete</w:t>
      </w:r>
      <w:r w:rsidR="002D268A">
        <w:t>s</w:t>
      </w:r>
      <w:r w:rsidR="001F157D">
        <w:t xml:space="preserve"> the process of </w:t>
      </w:r>
      <w:r w:rsidR="0081629D">
        <w:t>SP-BER</w:t>
      </w:r>
      <w:r w:rsidR="000753A3">
        <w:t xml:space="preserve"> </w:t>
      </w:r>
      <w:r w:rsidR="006916B0">
        <w:t xml:space="preserve">(Fig.1A) </w:t>
      </w:r>
      <w:r w:rsidR="004073EA">
        <w:fldChar w:fldCharType="begin">
          <w:fldData xml:space="preserve">PEVuZE5vdGU+PENpdGU+PEF1dGhvcj5OYXNoPC9BdXRob3I+PFllYXI+MTk5NzwvWWVhcj48UmVj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</w:fldData>
        </w:fldChar>
      </w:r>
      <w:r w:rsidR="000E72DE">
        <w:instrText xml:space="preserve"> ADDIN EN.CITE </w:instrText>
      </w:r>
      <w:r w:rsidR="000E72DE">
        <w:fldChar w:fldCharType="begin">
          <w:fldData xml:space="preserve">PEVuZE5vdGU+PENpdGU+PEF1dGhvcj5OYXNoPC9BdXRob3I+PFllYXI+MTk5NzwvWWVhcj48UmVj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</w:fldData>
        </w:fldChar>
      </w:r>
      <w:r w:rsidR="000E72DE">
        <w:instrText xml:space="preserve"> ADDIN EN.CITE.DATA </w:instrText>
      </w:r>
      <w:r w:rsidR="000E72DE">
        <w:fldChar w:fldCharType="end"/>
      </w:r>
      <w:r w:rsidR="004073EA">
        <w:fldChar w:fldCharType="separate"/>
      </w:r>
      <w:r w:rsidR="000E72DE">
        <w:rPr>
          <w:noProof/>
        </w:rPr>
        <w:t>(9, 10)</w:t>
      </w:r>
      <w:r w:rsidR="004073EA">
        <w:fldChar w:fldCharType="end"/>
      </w:r>
      <w:r w:rsidR="001F157D">
        <w:t xml:space="preserve">. </w:t>
      </w:r>
      <w:r w:rsidR="0081629D">
        <w:t>LP-BER</w:t>
      </w:r>
      <w:r w:rsidR="000753A3">
        <w:t xml:space="preserve"> </w:t>
      </w:r>
      <w:r w:rsidR="00DA032D">
        <w:t xml:space="preserve"> is employed when the </w:t>
      </w:r>
      <w:r w:rsidR="00FC0B24">
        <w:t>5’-</w:t>
      </w:r>
      <w:r w:rsidR="00DA032D">
        <w:t>DNA ends are not amenable to Pol</w:t>
      </w:r>
      <w:r w:rsidR="00DA032D" w:rsidRPr="00612DAC">
        <w:rPr>
          <w:rFonts w:ascii="Symbol" w:hAnsi="Symbol"/>
        </w:rPr>
        <w:t></w:t>
      </w:r>
      <w:r w:rsidR="00DA032D">
        <w:t xml:space="preserve"> action</w:t>
      </w:r>
      <w:r w:rsidR="009F0454">
        <w:t>.</w:t>
      </w:r>
      <w:r w:rsidR="00DA032D">
        <w:t xml:space="preserve"> </w:t>
      </w:r>
      <w:r w:rsidR="009F0454">
        <w:t>A</w:t>
      </w:r>
      <w:r w:rsidR="00785E4E">
        <w:t xml:space="preserve"> flap of 2-</w:t>
      </w:r>
      <w:r w:rsidR="00DA032D">
        <w:t>8</w:t>
      </w:r>
      <w:r w:rsidR="00785E4E">
        <w:t xml:space="preserve"> nucleotides are synthesised by </w:t>
      </w:r>
      <w:r w:rsidR="00A25D81">
        <w:t>DNA polymerase</w:t>
      </w:r>
      <w:r w:rsidR="009C3CCB">
        <w:t>s</w:t>
      </w:r>
      <w:r w:rsidR="00A25D81">
        <w:t xml:space="preserve"> </w:t>
      </w:r>
      <w:r w:rsidR="00A25D81" w:rsidRPr="00A25D81">
        <w:rPr>
          <w:rFonts w:ascii="Symbol" w:hAnsi="Symbol"/>
        </w:rPr>
        <w:t></w:t>
      </w:r>
      <w:r w:rsidR="00FC0B24">
        <w:rPr>
          <w:rFonts w:ascii="Symbol" w:hAnsi="Symbol"/>
        </w:rPr>
        <w:t></w:t>
      </w:r>
      <w:r w:rsidR="00A25D81" w:rsidRPr="00A25D81">
        <w:rPr>
          <w:rFonts w:ascii="Symbol" w:hAnsi="Symbol"/>
        </w:rPr>
        <w:t></w:t>
      </w:r>
      <w:r w:rsidR="009F0454">
        <w:rPr>
          <w:rFonts w:ascii="Symbol" w:hAnsi="Symbol"/>
        </w:rPr>
        <w:t></w:t>
      </w:r>
      <w:r w:rsidR="00A25D81">
        <w:rPr>
          <w:rFonts w:ascii="Symbol" w:hAnsi="Symbol"/>
        </w:rPr>
        <w:t></w:t>
      </w:r>
      <w:r w:rsidR="009C3CCB">
        <w:rPr>
          <w:rFonts w:cstheme="minorHAnsi"/>
        </w:rPr>
        <w:t xml:space="preserve">which associates with </w:t>
      </w:r>
      <w:r w:rsidR="009C3CCB" w:rsidRPr="009C3CCB">
        <w:rPr>
          <w:rFonts w:cstheme="minorHAnsi"/>
        </w:rPr>
        <w:t>PCNA</w:t>
      </w:r>
      <w:r w:rsidR="009C3CCB">
        <w:rPr>
          <w:rFonts w:cstheme="minorHAnsi"/>
        </w:rPr>
        <w:t>,</w:t>
      </w:r>
      <w:r w:rsidR="009C3CCB">
        <w:t xml:space="preserve"> displacing</w:t>
      </w:r>
      <w:r w:rsidR="00785E4E">
        <w:t xml:space="preserve"> the damaged strand</w:t>
      </w:r>
      <w:r w:rsidR="00CD69DA">
        <w:t xml:space="preserve">. </w:t>
      </w:r>
      <w:r w:rsidR="00E663DE">
        <w:t>F</w:t>
      </w:r>
      <w:r w:rsidR="00CD69DA">
        <w:t>lap</w:t>
      </w:r>
      <w:r w:rsidR="00E663DE">
        <w:t xml:space="preserve"> </w:t>
      </w:r>
      <w:r w:rsidR="00CD69DA">
        <w:t>endonuclease</w:t>
      </w:r>
      <w:r w:rsidR="00E663DE">
        <w:t>-1 (FEN1)</w:t>
      </w:r>
      <w:r w:rsidR="00CD69DA">
        <w:t xml:space="preserve"> activity removes the displaced strand leaving a ligatable nick for DNA </w:t>
      </w:r>
      <w:r w:rsidR="00D03595">
        <w:t>lig</w:t>
      </w:r>
      <w:r w:rsidR="00CD69DA">
        <w:t>ase I</w:t>
      </w:r>
      <w:r w:rsidR="009F0454">
        <w:t>,</w:t>
      </w:r>
      <w:r w:rsidR="00CD69DA">
        <w:t xml:space="preserve"> which associates with the PCNA clamp slider</w:t>
      </w:r>
      <w:r w:rsidR="006916B0">
        <w:t xml:space="preserve"> (Fig.1B)</w:t>
      </w:r>
      <w:r w:rsidR="00517DAC">
        <w:t xml:space="preserve"> </w:t>
      </w:r>
      <w:r w:rsidR="004073EA">
        <w:fldChar w:fldCharType="begin">
          <w:fldData xml:space="preserve">PEVuZE5vdGU+PENpdGU+PEF1dGhvcj5Gcm9zaW5hPC9BdXRob3I+PFllYXI+MTk5NjwvWWVhcj48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</w:fldData>
        </w:fldChar>
      </w:r>
      <w:r w:rsidR="000E72DE">
        <w:instrText xml:space="preserve"> ADDIN EN.CITE </w:instrText>
      </w:r>
      <w:r w:rsidR="000E72DE">
        <w:fldChar w:fldCharType="begin">
          <w:fldData xml:space="preserve">PEVuZE5vdGU+PENpdGU+PEF1dGhvcj5Gcm9zaW5hPC9BdXRob3I+PFllYXI+MTk5NjwvWWVhcj48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</w:fldData>
        </w:fldChar>
      </w:r>
      <w:r w:rsidR="000E72DE">
        <w:instrText xml:space="preserve"> ADDIN EN.CITE.DATA </w:instrText>
      </w:r>
      <w:r w:rsidR="000E72DE">
        <w:fldChar w:fldCharType="end"/>
      </w:r>
      <w:r w:rsidR="004073EA">
        <w:fldChar w:fldCharType="separate"/>
      </w:r>
      <w:r w:rsidR="000E72DE">
        <w:rPr>
          <w:noProof/>
        </w:rPr>
        <w:t>(11, 12)</w:t>
      </w:r>
      <w:r w:rsidR="004073EA">
        <w:fldChar w:fldCharType="end"/>
      </w:r>
      <w:r w:rsidR="00CD69DA">
        <w:t xml:space="preserve">. </w:t>
      </w:r>
    </w:p>
    <w:p w14:paraId="65F5657C" w14:textId="4F759CFE" w:rsidR="00FD7E56" w:rsidRDefault="007905A8" w:rsidP="00633AD0">
      <w:pPr>
        <w:pStyle w:val="Heading2"/>
        <w:tabs>
          <w:tab w:val="left" w:pos="567"/>
        </w:tabs>
        <w:spacing w:line="360" w:lineRule="auto"/>
      </w:pPr>
      <w:r>
        <w:lastRenderedPageBreak/>
        <w:t>1.</w:t>
      </w:r>
      <w:r w:rsidR="00F06F72">
        <w:t>2</w:t>
      </w:r>
      <w:r w:rsidR="00633AD0">
        <w:t>.</w:t>
      </w:r>
      <w:r>
        <w:t xml:space="preserve"> </w:t>
      </w:r>
      <w:r w:rsidR="00C84BEA">
        <w:tab/>
      </w:r>
      <w:r w:rsidR="00FD7E56">
        <w:t xml:space="preserve">BER </w:t>
      </w:r>
      <w:r w:rsidR="00302149">
        <w:t xml:space="preserve">dependence </w:t>
      </w:r>
      <w:r w:rsidR="00C151AA">
        <w:t>following radiotherapy and chemotherapy</w:t>
      </w:r>
    </w:p>
    <w:p w14:paraId="406CE552" w14:textId="5B1B13C9" w:rsidR="00D930EB" w:rsidRDefault="00D02E7B" w:rsidP="008522D6">
      <w:pPr>
        <w:spacing w:line="360" w:lineRule="auto"/>
      </w:pPr>
      <w:r>
        <w:t>Anti-neoplastic drugs inhibit mitosis and many of them do so through alterations to DNA</w:t>
      </w:r>
      <w:r w:rsidR="00C151AA">
        <w:t>,</w:t>
      </w:r>
      <w:r>
        <w:t xml:space="preserve"> which </w:t>
      </w:r>
      <w:r w:rsidR="00C151AA">
        <w:t xml:space="preserve">normally </w:t>
      </w:r>
      <w:r>
        <w:t>would be repaired by cells</w:t>
      </w:r>
      <w:r w:rsidR="00C151AA">
        <w:t>,</w:t>
      </w:r>
      <w:r>
        <w:t xml:space="preserve"> but overwhelm</w:t>
      </w:r>
      <w:r w:rsidR="00C151AA">
        <w:t>s</w:t>
      </w:r>
      <w:r>
        <w:t xml:space="preserve"> rapidly dividing cells </w:t>
      </w:r>
      <w:r w:rsidR="00F06F72">
        <w:t>to</w:t>
      </w:r>
      <w:r>
        <w:t xml:space="preserve"> trigger cell death. Such classes</w:t>
      </w:r>
      <w:r w:rsidR="00A5022F">
        <w:t xml:space="preserve"> of chemotherapy agent</w:t>
      </w:r>
      <w:r>
        <w:t xml:space="preserve"> include</w:t>
      </w:r>
      <w:r w:rsidR="00A5022F">
        <w:t>:</w:t>
      </w:r>
      <w:r>
        <w:t xml:space="preserve"> nucleoside analogues that </w:t>
      </w:r>
      <w:r w:rsidR="00A5022F">
        <w:t>become incorporated</w:t>
      </w:r>
      <w:r>
        <w:t xml:space="preserve"> into DNA</w:t>
      </w:r>
      <w:r w:rsidR="00BE3F52">
        <w:t xml:space="preserve"> (e.g</w:t>
      </w:r>
      <w:r w:rsidR="00F06F72">
        <w:t>.</w:t>
      </w:r>
      <w:r w:rsidR="00BE3F52">
        <w:t xml:space="preserve"> 5</w:t>
      </w:r>
      <w:r w:rsidR="00F06F72">
        <w:t>-fluorouracil</w:t>
      </w:r>
      <w:r w:rsidR="003F1FE4">
        <w:t>, 5-FU</w:t>
      </w:r>
      <w:r w:rsidR="00BE3F52">
        <w:t xml:space="preserve">) </w:t>
      </w:r>
      <w:r w:rsidR="00C778E3">
        <w:t xml:space="preserve"> </w:t>
      </w:r>
      <w:r w:rsidR="00C778E3">
        <w:fldChar w:fldCharType="begin"/>
      </w:r>
      <w:r w:rsidR="000E72DE">
        <w:instrText xml:space="preserve"> ADDIN EN.CITE &lt;EndNote&gt;&lt;Cite&gt;&lt;Author&gt;Longley&lt;/Author&gt;&lt;Year&gt;2003&lt;/Year&gt;&lt;RecNum&gt;27&lt;/RecNum&gt;&lt;DisplayText&gt;(13)&lt;/DisplayText&gt;&lt;record&gt;&lt;rec-number&gt;27&lt;/rec-number&gt;&lt;foreign-keys&gt;&lt;key app="EN" db-id="9z5d9xzs4dsfrnet0w7x0sz3zvtfrxe2adtt" timestamp="1586359077"&gt;27&lt;/key&gt;&lt;/foreign-keys&gt;&lt;ref-type name="Journal Article"&gt;17&lt;/ref-type&gt;&lt;contributors&gt;&lt;authors&gt;&lt;author&gt;Longley, D. B.&lt;/author&gt;&lt;author&gt;Harkin, D. P.&lt;/author&gt;&lt;author&gt;Johnston, P. G.&lt;/author&gt;&lt;/authors&gt;&lt;/contributors&gt;&lt;auth-address&gt;Cancer Research Centre, Department of Oncology, Queen&amp;apos;s University Belfast, University Floor, Belfast City Hospital, 97 Lisburn Road, Belfast BT9 7AB, Northern Ireland.&lt;/auth-address&gt;&lt;titles&gt;&lt;title&gt;5-fluorouracil: mechanisms of action and clinical strategies&lt;/title&gt;&lt;secondary-title&gt;Nat Rev Cancer&lt;/secondary-title&gt;&lt;/titles&gt;&lt;periodical&gt;&lt;full-title&gt;Nat Rev Cancer&lt;/full-title&gt;&lt;/periodical&gt;&lt;pages&gt;330-8&lt;/pages&gt;&lt;volume&gt;3&lt;/volume&gt;&lt;number&gt;5&lt;/number&gt;&lt;edition&gt;2003/05/02&lt;/edition&gt;&lt;keywords&gt;&lt;keyword&gt;Animals&lt;/keyword&gt;&lt;keyword&gt;Antimetabolites, Antineoplastic/*pharmacology&lt;/keyword&gt;&lt;keyword&gt;Biomarkers&lt;/keyword&gt;&lt;keyword&gt;Dihydrouracil Dehydrogenase (NADP)&lt;/keyword&gt;&lt;keyword&gt;Fluorouracil/*pharmacology/therapeutic use&lt;/keyword&gt;&lt;keyword&gt;Humans&lt;/keyword&gt;&lt;keyword&gt;Interferons/pharmacology&lt;/keyword&gt;&lt;keyword&gt;Microsatellite Repeats&lt;/keyword&gt;&lt;keyword&gt;Oligonucleotide Array Sequence Analysis&lt;/keyword&gt;&lt;keyword&gt;Oxidoreductases/antagonists &amp;amp; inhibitors&lt;/keyword&gt;&lt;keyword&gt;RNA/metabolism&lt;/keyword&gt;&lt;keyword&gt;Thymidine Phosphorylase/genetics&lt;/keyword&gt;&lt;keyword&gt;Thymidylate Synthase/genetics&lt;/keyword&gt;&lt;keyword&gt;Tumor Suppressor Protein p53/physiology&lt;/keyword&gt;&lt;/keywords&gt;&lt;dates&gt;&lt;year&gt;2003&lt;/year&gt;&lt;pub-dates&gt;&lt;date&gt;May&lt;/date&gt;&lt;/pub-dates&gt;&lt;/dates&gt;&lt;isbn&gt;1474-175X (Print)&amp;#xD;1474-175X (Linking)&lt;/isbn&gt;&lt;accession-num&gt;12724731&lt;/accession-num&gt;&lt;urls&gt;&lt;related-urls&gt;&lt;url&gt;https://www.ncbi.nlm.nih.gov/pubmed/12724731&lt;/url&gt;&lt;/related-urls&gt;&lt;/urls&gt;&lt;electronic-resource-num&gt;10.1038/nrc1074&lt;/electronic-resource-num&gt;&lt;/record&gt;&lt;/Cite&gt;&lt;/EndNote&gt;</w:instrText>
      </w:r>
      <w:r w:rsidR="00C778E3">
        <w:fldChar w:fldCharType="separate"/>
      </w:r>
      <w:r w:rsidR="000E72DE">
        <w:rPr>
          <w:noProof/>
        </w:rPr>
        <w:t>(13)</w:t>
      </w:r>
      <w:r w:rsidR="00C778E3">
        <w:fldChar w:fldCharType="end"/>
      </w:r>
      <w:r w:rsidR="00A5022F">
        <w:t>;</w:t>
      </w:r>
      <w:r>
        <w:t xml:space="preserve"> antifolates that inhibit the synthesis of </w:t>
      </w:r>
      <w:r w:rsidR="00F06F72">
        <w:t xml:space="preserve">deoxythymidine triphosphate </w:t>
      </w:r>
      <w:r w:rsidR="009C3CCB">
        <w:t>and so</w:t>
      </w:r>
      <w:r w:rsidR="00C3542A">
        <w:t xml:space="preserve"> </w:t>
      </w:r>
      <w:r w:rsidR="009C3CCB">
        <w:t>increase</w:t>
      </w:r>
      <w:r w:rsidR="00056397">
        <w:t xml:space="preserve"> uracil incorporation</w:t>
      </w:r>
      <w:r w:rsidR="00C3542A">
        <w:t xml:space="preserve"> </w:t>
      </w:r>
      <w:r w:rsidR="00BE3F52">
        <w:t xml:space="preserve">(e.g. </w:t>
      </w:r>
      <w:r w:rsidR="00CE2455">
        <w:t>p</w:t>
      </w:r>
      <w:r w:rsidR="00BE3F52">
        <w:t xml:space="preserve">emetrexed) </w:t>
      </w:r>
      <w:r w:rsidR="00C3542A">
        <w:fldChar w:fldCharType="begin"/>
      </w:r>
      <w:r w:rsidR="000E72DE">
        <w:instrText xml:space="preserve"> ADDIN EN.CITE &lt;EndNote&gt;&lt;Cite&gt;&lt;Author&gt;Weeks&lt;/Author&gt;&lt;Year&gt;2013&lt;/Year&gt;&lt;RecNum&gt;8&lt;/RecNum&gt;&lt;DisplayText&gt;(14)&lt;/DisplayText&gt;&lt;record&gt;&lt;rec-number&gt;8&lt;/rec-number&gt;&lt;foreign-keys&gt;&lt;key app="EN" db-id="9z5d9xzs4dsfrnet0w7x0sz3zvtfrxe2adtt" timestamp="1583499608"&gt;8&lt;/key&gt;&lt;/foreign-keys&gt;&lt;ref-type name="Journal Article"&gt;17&lt;/ref-type&gt;&lt;contributors&gt;&lt;authors&gt;&lt;author&gt;Weeks, L. D.&lt;/author&gt;&lt;author&gt;Fu, P.&lt;/author&gt;&lt;author&gt;Gerson, S. L.&lt;/author&gt;&lt;/authors&gt;&lt;/contributors&gt;&lt;auth-address&gt;Corresponding Author: Stanton L. Gerson, Case Comprehensive Cancer Center, Wearn 151, 111000 Euclid Avenue, Cleveland, OH 44106. stanton.gerson@case.edu.&lt;/auth-address&gt;&lt;titles&gt;&lt;title&gt;Uracil-DNA glycosylase expression determines human lung cancer cell sensitivity to pemetrexed&lt;/title&gt;&lt;secondary-title&gt;Mol Cancer Ther&lt;/secondary-title&gt;&lt;/titles&gt;&lt;periodical&gt;&lt;full-title&gt;Mol Cancer Ther&lt;/full-title&gt;&lt;/periodical&gt;&lt;pages&gt;2248-60&lt;/pages&gt;&lt;volume&gt;12&lt;/volume&gt;&lt;number&gt;10&lt;/number&gt;&lt;edition&gt;2013/07/23&lt;/edition&gt;&lt;keywords&gt;&lt;keyword&gt;Cell Line, Tumor&lt;/keyword&gt;&lt;keyword&gt;DNA Breaks, Double-Stranded/drug effects&lt;/keyword&gt;&lt;keyword&gt;DNA Damage/drug effects&lt;/keyword&gt;&lt;keyword&gt;DNA Replication/drug effects&lt;/keyword&gt;&lt;keyword&gt;Drug Resistance, Neoplasm/*genetics&lt;/keyword&gt;&lt;keyword&gt;Gene Expression Regulation, Neoplastic/drug effects&lt;/keyword&gt;&lt;keyword&gt;Glutamates/*administration &amp;amp; dosage&lt;/keyword&gt;&lt;keyword&gt;Guanine/administration &amp;amp; dosage/*analogs &amp;amp; derivatives&lt;/keyword&gt;&lt;keyword&gt;Humans&lt;/keyword&gt;&lt;keyword&gt;Lung Neoplasms/*drug therapy/enzymology/pathology&lt;/keyword&gt;&lt;keyword&gt;Pemetrexed&lt;/keyword&gt;&lt;keyword&gt;RNA, Small Interfering&lt;/keyword&gt;&lt;keyword&gt;Uracil-DNA Glycosidase/*biosynthesis&lt;/keyword&gt;&lt;/keywords&gt;&lt;dates&gt;&lt;year&gt;2013&lt;/year&gt;&lt;pub-dates&gt;&lt;date&gt;Oct&lt;/date&gt;&lt;/pub-dates&gt;&lt;/dates&gt;&lt;isbn&gt;1538-8514 (Electronic)&amp;#xD;1535-7163 (Linking)&lt;/isbn&gt;&lt;accession-num&gt;23873851&lt;/accession-num&gt;&lt;urls&gt;&lt;related-urls&gt;&lt;url&gt;https://www.ncbi.nlm.nih.gov/pubmed/23873851&lt;/url&gt;&lt;/related-urls&gt;&lt;/urls&gt;&lt;custom2&gt;PMC4201938&lt;/custom2&gt;&lt;electronic-resource-num&gt;10.1158/1535-7163.MCT-13-0172&lt;/electronic-resource-num&gt;&lt;/record&gt;&lt;/Cite&gt;&lt;/EndNote&gt;</w:instrText>
      </w:r>
      <w:r w:rsidR="00C3542A">
        <w:fldChar w:fldCharType="separate"/>
      </w:r>
      <w:r w:rsidR="000E72DE">
        <w:rPr>
          <w:noProof/>
        </w:rPr>
        <w:t>(14)</w:t>
      </w:r>
      <w:r w:rsidR="00C3542A">
        <w:fldChar w:fldCharType="end"/>
      </w:r>
      <w:r w:rsidR="00A5022F">
        <w:t>;</w:t>
      </w:r>
      <w:r>
        <w:t xml:space="preserve"> </w:t>
      </w:r>
      <w:r w:rsidR="00C778E3">
        <w:t>demethylating agents</w:t>
      </w:r>
      <w:r w:rsidR="00056397">
        <w:t xml:space="preserve"> that </w:t>
      </w:r>
      <w:r w:rsidR="00BE3F52">
        <w:t xml:space="preserve">cause </w:t>
      </w:r>
      <w:r w:rsidR="00056397" w:rsidRPr="00056397">
        <w:t>DNA damage by trapping DNA methyltran</w:t>
      </w:r>
      <w:r w:rsidR="00F06F72">
        <w:t>s</w:t>
      </w:r>
      <w:r w:rsidR="00056397" w:rsidRPr="00056397">
        <w:t xml:space="preserve">ferases </w:t>
      </w:r>
      <w:r w:rsidR="00056397">
        <w:t>(e.g.</w:t>
      </w:r>
      <w:r w:rsidR="00056397" w:rsidRPr="00056397">
        <w:t xml:space="preserve"> </w:t>
      </w:r>
      <w:r w:rsidR="00CE2455">
        <w:t>d</w:t>
      </w:r>
      <w:r w:rsidR="00056397">
        <w:t xml:space="preserve">ecitabine </w:t>
      </w:r>
      <w:r w:rsidR="00056397" w:rsidRPr="00056397">
        <w:t xml:space="preserve">5-aza-2'-deoxycytidine, 5-azadC) </w:t>
      </w:r>
      <w:r w:rsidR="00056397">
        <w:fldChar w:fldCharType="begin">
          <w:fldData xml:space="preserve">PEVuZE5vdGU+PENpdGU+PEF1dGhvcj5PcnRhPC9BdXRob3I+PFllYXI+MjAxNDwvWWVhcj48UmVj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==
</w:fldData>
        </w:fldChar>
      </w:r>
      <w:r w:rsidR="000E72DE">
        <w:instrText xml:space="preserve"> ADDIN EN.CITE </w:instrText>
      </w:r>
      <w:r w:rsidR="000E72DE">
        <w:fldChar w:fldCharType="begin">
          <w:fldData xml:space="preserve">PEVuZE5vdGU+PENpdGU+PEF1dGhvcj5PcnRhPC9BdXRob3I+PFllYXI+MjAxNDwvWWVhcj48UmVj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==
</w:fldData>
        </w:fldChar>
      </w:r>
      <w:r w:rsidR="000E72DE">
        <w:instrText xml:space="preserve"> ADDIN EN.CITE.DATA </w:instrText>
      </w:r>
      <w:r w:rsidR="000E72DE">
        <w:fldChar w:fldCharType="end"/>
      </w:r>
      <w:r w:rsidR="00056397">
        <w:fldChar w:fldCharType="separate"/>
      </w:r>
      <w:r w:rsidR="000E72DE">
        <w:rPr>
          <w:noProof/>
        </w:rPr>
        <w:t>(15)</w:t>
      </w:r>
      <w:r w:rsidR="00056397">
        <w:fldChar w:fldCharType="end"/>
      </w:r>
      <w:r w:rsidR="00BE3F52">
        <w:t>;</w:t>
      </w:r>
      <w:r w:rsidR="00C778E3">
        <w:t xml:space="preserve"> platinum drugs </w:t>
      </w:r>
      <w:r w:rsidR="00056397">
        <w:t>(e.g. cisplatin</w:t>
      </w:r>
      <w:r w:rsidR="00BE3F52">
        <w:t>)</w:t>
      </w:r>
      <w:r w:rsidR="001931C8">
        <w:t xml:space="preserve"> </w:t>
      </w:r>
      <w:r w:rsidR="00635E21">
        <w:fldChar w:fldCharType="begin">
          <w:fldData xml:space="preserve">PEVuZE5vdGU+PENpdGU+PEF1dGhvcj5Lb3RoYW5kYXBhbmk8L0F1dGhvcj48WWVhcj4yMDExPC9Z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</w:fldData>
        </w:fldChar>
      </w:r>
      <w:r w:rsidR="000E72DE">
        <w:instrText xml:space="preserve"> ADDIN EN.CITE </w:instrText>
      </w:r>
      <w:r w:rsidR="000E72DE">
        <w:fldChar w:fldCharType="begin">
          <w:fldData xml:space="preserve">PEVuZE5vdGU+PENpdGU+PEF1dGhvcj5Lb3RoYW5kYXBhbmk8L0F1dGhvcj48WWVhcj4yMDExPC9Z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</w:fldData>
        </w:fldChar>
      </w:r>
      <w:r w:rsidR="000E72DE">
        <w:instrText xml:space="preserve"> ADDIN EN.CITE.DATA </w:instrText>
      </w:r>
      <w:r w:rsidR="000E72DE">
        <w:fldChar w:fldCharType="end"/>
      </w:r>
      <w:r w:rsidR="00635E21">
        <w:fldChar w:fldCharType="separate"/>
      </w:r>
      <w:r w:rsidR="000E72DE">
        <w:rPr>
          <w:noProof/>
        </w:rPr>
        <w:t>(16, 17)</w:t>
      </w:r>
      <w:r w:rsidR="00635E21">
        <w:fldChar w:fldCharType="end"/>
      </w:r>
      <w:r w:rsidR="00BE3F52">
        <w:t>;</w:t>
      </w:r>
      <w:r w:rsidR="00056397">
        <w:t xml:space="preserve"> </w:t>
      </w:r>
      <w:r>
        <w:t>and alkylating agent</w:t>
      </w:r>
      <w:r w:rsidR="00A5022F">
        <w:t>s that produce DNA adducts</w:t>
      </w:r>
      <w:r>
        <w:t xml:space="preserve"> (e.g. </w:t>
      </w:r>
      <w:r w:rsidR="0056422B">
        <w:t>temozolomide</w:t>
      </w:r>
      <w:r w:rsidR="000753A3">
        <w:t>, TMZ</w:t>
      </w:r>
      <w:r>
        <w:t xml:space="preserve">). </w:t>
      </w:r>
      <w:r w:rsidR="00A5022F">
        <w:t>Thus</w:t>
      </w:r>
      <w:r w:rsidR="003225C1">
        <w:t>,</w:t>
      </w:r>
      <w:r w:rsidR="00A5022F">
        <w:t xml:space="preserve"> </w:t>
      </w:r>
      <w:r w:rsidR="00635E21">
        <w:t>several chemotherapy</w:t>
      </w:r>
      <w:r w:rsidR="00A5022F">
        <w:t xml:space="preserve"> </w:t>
      </w:r>
      <w:r w:rsidR="00635E21">
        <w:t xml:space="preserve">agents </w:t>
      </w:r>
      <w:r w:rsidR="00A5022F">
        <w:t>produce DNA modifications that rely o</w:t>
      </w:r>
      <w:r w:rsidR="00F06F72">
        <w:t>n</w:t>
      </w:r>
      <w:r w:rsidR="00A5022F">
        <w:t xml:space="preserve"> BER for removal</w:t>
      </w:r>
      <w:r w:rsidR="00C778E3">
        <w:t xml:space="preserve"> and </w:t>
      </w:r>
      <w:r w:rsidR="00192D4D">
        <w:t>cytotoxicity</w:t>
      </w:r>
      <w:r w:rsidR="00C778E3">
        <w:t xml:space="preserve"> in cancer cells</w:t>
      </w:r>
      <w:r w:rsidR="00A5022F">
        <w:t>.</w:t>
      </w:r>
      <w:r w:rsidR="00F06F72">
        <w:t xml:space="preserve"> </w:t>
      </w:r>
      <w:r w:rsidR="009407C0">
        <w:t xml:space="preserve">Current </w:t>
      </w:r>
      <w:r w:rsidR="000753A3">
        <w:t xml:space="preserve">external (photon and particle beam) and internal </w:t>
      </w:r>
      <w:r w:rsidR="009407C0">
        <w:t xml:space="preserve">radiotherapy </w:t>
      </w:r>
      <w:r w:rsidR="00D74E10">
        <w:t>approaches</w:t>
      </w:r>
      <w:r w:rsidR="00F06F72">
        <w:t xml:space="preserve"> also generate a large proportion of DNA damage that is a target for BER.</w:t>
      </w:r>
      <w:r w:rsidR="003C19A1">
        <w:t xml:space="preserve"> </w:t>
      </w:r>
      <w:r w:rsidR="00135CCB">
        <w:t>Ionising radiation</w:t>
      </w:r>
      <w:r w:rsidR="00B26A02">
        <w:t xml:space="preserve"> emanating from these sources</w:t>
      </w:r>
      <w:r w:rsidR="00A33845">
        <w:t xml:space="preserve"> either directly </w:t>
      </w:r>
      <w:r w:rsidR="003C19A1">
        <w:t xml:space="preserve">or </w:t>
      </w:r>
      <w:r w:rsidR="00A33845">
        <w:t>indirectly</w:t>
      </w:r>
      <w:r w:rsidR="00B26A02">
        <w:t xml:space="preserve"> </w:t>
      </w:r>
      <w:r w:rsidR="00A33845">
        <w:t>creates a</w:t>
      </w:r>
      <w:r w:rsidR="00B26A02">
        <w:t xml:space="preserve"> mixture</w:t>
      </w:r>
      <w:r w:rsidR="00A33845">
        <w:t xml:space="preserve"> of b</w:t>
      </w:r>
      <w:r w:rsidR="00A90B2E">
        <w:t xml:space="preserve">ase damage, oxidative damage, </w:t>
      </w:r>
      <w:r w:rsidR="003C19A1">
        <w:t xml:space="preserve">and </w:t>
      </w:r>
      <w:r w:rsidR="007E3A3E">
        <w:t xml:space="preserve">SSBs </w:t>
      </w:r>
      <w:r w:rsidR="003C19A1">
        <w:t>that are recognised by the</w:t>
      </w:r>
      <w:r w:rsidR="001B3999">
        <w:t xml:space="preserve"> </w:t>
      </w:r>
      <w:r w:rsidR="00D13BFB">
        <w:t>BER pathway</w:t>
      </w:r>
      <w:r w:rsidR="003C19A1">
        <w:t>.</w:t>
      </w:r>
      <w:r w:rsidR="00D13BFB">
        <w:t xml:space="preserve"> </w:t>
      </w:r>
      <w:r w:rsidR="004E2BC6">
        <w:t xml:space="preserve">The amount of </w:t>
      </w:r>
      <w:r w:rsidR="003C19A1">
        <w:t xml:space="preserve">DNA </w:t>
      </w:r>
      <w:r w:rsidR="004E2BC6">
        <w:t xml:space="preserve">damage caused by </w:t>
      </w:r>
      <w:r w:rsidR="003C19A1">
        <w:t xml:space="preserve">chemotherapy and/or </w:t>
      </w:r>
      <w:r w:rsidR="004E2BC6">
        <w:t>radiotherapy should overwhelm the cancer cell</w:t>
      </w:r>
      <w:r w:rsidR="003C19A1">
        <w:t xml:space="preserve">’s capacity for repair </w:t>
      </w:r>
      <w:r w:rsidR="003225C1">
        <w:t>for therapeutic effectiveness.</w:t>
      </w:r>
    </w:p>
    <w:p w14:paraId="34B477DB" w14:textId="77777777" w:rsidR="00633AD0" w:rsidRDefault="00633AD0" w:rsidP="00633AD0">
      <w:pPr>
        <w:spacing w:after="0" w:line="360" w:lineRule="auto"/>
      </w:pPr>
    </w:p>
    <w:p w14:paraId="2CA64F89" w14:textId="77777777" w:rsidR="005A371C" w:rsidRDefault="00FD7E56" w:rsidP="00633AD0">
      <w:pPr>
        <w:pStyle w:val="Heading1"/>
        <w:numPr>
          <w:ilvl w:val="0"/>
          <w:numId w:val="4"/>
        </w:numPr>
        <w:spacing w:before="0" w:line="360" w:lineRule="auto"/>
        <w:ind w:left="425" w:hanging="425"/>
      </w:pPr>
      <w:r>
        <w:t>I</w:t>
      </w:r>
      <w:r w:rsidR="00D06378">
        <w:t>nhibitors</w:t>
      </w:r>
      <w:r>
        <w:t xml:space="preserve"> to the BER enzymes</w:t>
      </w:r>
    </w:p>
    <w:p w14:paraId="758D0D17" w14:textId="3C87D584" w:rsidR="00EC7612" w:rsidRDefault="00BE1FF5" w:rsidP="008522D6">
      <w:pPr>
        <w:spacing w:line="360" w:lineRule="auto"/>
      </w:pPr>
      <w:r>
        <w:t>One s</w:t>
      </w:r>
      <w:r w:rsidR="0000665A">
        <w:t>trateg</w:t>
      </w:r>
      <w:r>
        <w:t>y</w:t>
      </w:r>
      <w:r w:rsidR="0000665A">
        <w:t xml:space="preserve"> for </w:t>
      </w:r>
      <w:r>
        <w:t xml:space="preserve">cancer therapy is to </w:t>
      </w:r>
      <w:r w:rsidR="0000665A">
        <w:t xml:space="preserve">target BER enzymes </w:t>
      </w:r>
      <w:r w:rsidR="00293D99">
        <w:t xml:space="preserve">with inhibitors, and </w:t>
      </w:r>
      <w:r w:rsidR="0000665A">
        <w:t xml:space="preserve">in </w:t>
      </w:r>
      <w:r w:rsidR="001931C8">
        <w:t>combination with radiotherapy and/or chemotherapy</w:t>
      </w:r>
      <w:r w:rsidR="00293D99">
        <w:t>, this will</w:t>
      </w:r>
      <w:r w:rsidR="001931C8">
        <w:t xml:space="preserve"> create additional damage </w:t>
      </w:r>
      <w:r w:rsidR="00293D99">
        <w:t>that</w:t>
      </w:r>
      <w:r w:rsidR="001931C8">
        <w:t xml:space="preserve"> exceeds the BER </w:t>
      </w:r>
      <w:r w:rsidR="0011742D">
        <w:t xml:space="preserve">ability </w:t>
      </w:r>
      <w:r w:rsidR="001931C8">
        <w:t>of the cancer cells.</w:t>
      </w:r>
      <w:r w:rsidR="001931C8">
        <w:rPr>
          <w:i/>
        </w:rPr>
        <w:t xml:space="preserve"> </w:t>
      </w:r>
      <w:r w:rsidR="001931C8">
        <w:rPr>
          <w:iCs/>
        </w:rPr>
        <w:t>This is particularly important for specific tumour types that contain BER gene and protein overexpression</w:t>
      </w:r>
      <w:r w:rsidR="001931C8">
        <w:rPr>
          <w:i/>
        </w:rPr>
        <w:t>.</w:t>
      </w:r>
      <w:r w:rsidR="001931C8">
        <w:rPr>
          <w:iCs/>
        </w:rPr>
        <w:t xml:space="preserve"> </w:t>
      </w:r>
      <w:r>
        <w:rPr>
          <w:iCs/>
        </w:rPr>
        <w:t>Another desirable</w:t>
      </w:r>
      <w:r w:rsidR="0011742D">
        <w:rPr>
          <w:iCs/>
        </w:rPr>
        <w:t xml:space="preserve"> strategy </w:t>
      </w:r>
      <w:r w:rsidR="0011742D">
        <w:t xml:space="preserve">is </w:t>
      </w:r>
      <w:r w:rsidR="007032C0">
        <w:t xml:space="preserve">where targeting BER enzymes </w:t>
      </w:r>
      <w:r w:rsidR="0011742D">
        <w:t xml:space="preserve">can </w:t>
      </w:r>
      <w:r w:rsidR="007032C0">
        <w:t>lead to specific killing of cancer cells via a synthetic lethal partnership</w:t>
      </w:r>
      <w:r w:rsidR="0011742D">
        <w:t xml:space="preserve">, and where </w:t>
      </w:r>
      <w:r w:rsidR="007032C0">
        <w:t xml:space="preserve">a tumorigenic mutation becomes reliant on BER to survive. </w:t>
      </w:r>
      <w:r w:rsidR="004E2BC6">
        <w:t>In this section</w:t>
      </w:r>
      <w:r w:rsidR="0011742D">
        <w:t>,</w:t>
      </w:r>
      <w:r w:rsidR="004E2BC6">
        <w:t xml:space="preserve"> we review the progress made with developing and characterising inhibitors to several BER enzymes using </w:t>
      </w:r>
      <w:r w:rsidR="0011742D">
        <w:t xml:space="preserve">some of </w:t>
      </w:r>
      <w:r w:rsidR="004E2BC6">
        <w:t>these strategies</w:t>
      </w:r>
      <w:r w:rsidR="00440AF5">
        <w:t xml:space="preserve"> (and summarised in Table</w:t>
      </w:r>
      <w:r w:rsidR="00293D99">
        <w:t>s</w:t>
      </w:r>
      <w:r w:rsidR="00440AF5">
        <w:t xml:space="preserve"> 1</w:t>
      </w:r>
      <w:r w:rsidR="00863331">
        <w:t xml:space="preserve"> and 2</w:t>
      </w:r>
      <w:r w:rsidR="00440AF5">
        <w:t>)</w:t>
      </w:r>
      <w:r w:rsidR="004E2BC6">
        <w:t xml:space="preserve">. </w:t>
      </w:r>
    </w:p>
    <w:p w14:paraId="3F3C11C8" w14:textId="191A7F37" w:rsidR="003E0E91" w:rsidRDefault="007905A8" w:rsidP="00633AD0">
      <w:pPr>
        <w:pStyle w:val="Heading2"/>
        <w:tabs>
          <w:tab w:val="left" w:pos="567"/>
        </w:tabs>
        <w:spacing w:line="360" w:lineRule="auto"/>
      </w:pPr>
      <w:r>
        <w:t>2.1</w:t>
      </w:r>
      <w:r w:rsidR="00633AD0">
        <w:t>.</w:t>
      </w:r>
      <w:r>
        <w:t xml:space="preserve"> </w:t>
      </w:r>
      <w:r w:rsidR="00C84BEA">
        <w:tab/>
      </w:r>
      <w:r w:rsidR="005A371C">
        <w:t>UNG inhibitors</w:t>
      </w:r>
    </w:p>
    <w:p w14:paraId="2EF971AF" w14:textId="070B69A1" w:rsidR="00D0239E" w:rsidRDefault="00984131" w:rsidP="008522D6">
      <w:pPr>
        <w:spacing w:line="360" w:lineRule="auto"/>
      </w:pPr>
      <w:r>
        <w:t>In humans</w:t>
      </w:r>
      <w:r w:rsidR="003359B2">
        <w:t>,</w:t>
      </w:r>
      <w:r>
        <w:t xml:space="preserve"> there are 2 isoforms of Uracil-N-glycosylase </w:t>
      </w:r>
      <w:r w:rsidR="003359B2">
        <w:t xml:space="preserve">(UNG) </w:t>
      </w:r>
      <w:r>
        <w:t>that differ in localisation</w:t>
      </w:r>
      <w:r w:rsidR="003359B2">
        <w:t xml:space="preserve">, as UNG1 is </w:t>
      </w:r>
      <w:r>
        <w:t xml:space="preserve">mitochondrial </w:t>
      </w:r>
      <w:r w:rsidR="003359B2">
        <w:t xml:space="preserve">whereas </w:t>
      </w:r>
      <w:r>
        <w:t>UNG</w:t>
      </w:r>
      <w:r w:rsidR="003359B2">
        <w:t>2 is</w:t>
      </w:r>
      <w:r w:rsidR="00804956" w:rsidRPr="00804956">
        <w:t xml:space="preserve"> </w:t>
      </w:r>
      <w:r w:rsidR="00804956">
        <w:t>nuclear</w:t>
      </w:r>
      <w:r w:rsidR="003359B2">
        <w:t xml:space="preserve">, and these enzymes </w:t>
      </w:r>
      <w:r w:rsidR="006A5C47">
        <w:t xml:space="preserve">recognise U:A and U:G pairs in double stranded DNA. When there </w:t>
      </w:r>
      <w:r w:rsidR="002D5C2E">
        <w:t xml:space="preserve">are </w:t>
      </w:r>
      <w:r w:rsidR="006A5C47">
        <w:t xml:space="preserve">high levels of </w:t>
      </w:r>
      <w:r w:rsidR="003359B2">
        <w:t>uracil</w:t>
      </w:r>
      <w:r w:rsidR="006A5C47">
        <w:t xml:space="preserve"> incorporation in DNA, UNG activity is toxic</w:t>
      </w:r>
      <w:r w:rsidR="003359B2">
        <w:t xml:space="preserve"> as r</w:t>
      </w:r>
      <w:r w:rsidR="006A5C47">
        <w:t xml:space="preserve">epeated attempts to excise </w:t>
      </w:r>
      <w:r w:rsidR="003359B2">
        <w:t xml:space="preserve">the lesion </w:t>
      </w:r>
      <w:r w:rsidR="00F26D18">
        <w:t>result</w:t>
      </w:r>
      <w:r w:rsidR="00CE705C">
        <w:t xml:space="preserve"> </w:t>
      </w:r>
      <w:r w:rsidR="003359B2">
        <w:t xml:space="preserve">in an </w:t>
      </w:r>
      <w:r w:rsidR="00CE705C">
        <w:t xml:space="preserve">increase in </w:t>
      </w:r>
      <w:r w:rsidR="003359B2">
        <w:t xml:space="preserve">strand </w:t>
      </w:r>
      <w:r w:rsidR="006A5C47">
        <w:t xml:space="preserve">breaks. </w:t>
      </w:r>
      <w:r w:rsidR="005D05D7">
        <w:t>The folate analogue pemetrexed</w:t>
      </w:r>
      <w:r w:rsidR="00A00664">
        <w:t xml:space="preserve">, which </w:t>
      </w:r>
      <w:r w:rsidR="00A00664">
        <w:rPr>
          <w:rFonts w:cstheme="minorHAnsi"/>
        </w:rPr>
        <w:t>i</w:t>
      </w:r>
      <w:r w:rsidR="00A00664" w:rsidRPr="00A00664">
        <w:rPr>
          <w:rFonts w:cstheme="minorHAnsi"/>
        </w:rPr>
        <w:t>nhibit</w:t>
      </w:r>
      <w:r w:rsidR="00A00664">
        <w:rPr>
          <w:rFonts w:cstheme="minorHAnsi"/>
        </w:rPr>
        <w:t>s</w:t>
      </w:r>
      <w:r w:rsidR="00A00664" w:rsidRPr="00A00664">
        <w:rPr>
          <w:rFonts w:cstheme="minorHAnsi"/>
        </w:rPr>
        <w:t xml:space="preserve"> thymidylate synthase </w:t>
      </w:r>
      <w:r w:rsidR="00060297">
        <w:rPr>
          <w:rFonts w:cstheme="minorHAnsi"/>
        </w:rPr>
        <w:t xml:space="preserve">to </w:t>
      </w:r>
      <w:r w:rsidR="00A00664" w:rsidRPr="00A00664">
        <w:rPr>
          <w:rFonts w:cstheme="minorHAnsi"/>
        </w:rPr>
        <w:t xml:space="preserve">decrease dTTP levels and </w:t>
      </w:r>
      <w:r w:rsidR="00A00664">
        <w:rPr>
          <w:rFonts w:cstheme="minorHAnsi"/>
        </w:rPr>
        <w:t>thus</w:t>
      </w:r>
      <w:r w:rsidR="00A00664" w:rsidRPr="00A00664">
        <w:rPr>
          <w:rFonts w:cstheme="minorHAnsi"/>
        </w:rPr>
        <w:t xml:space="preserve"> increases uracil misincorporation</w:t>
      </w:r>
      <w:r w:rsidR="00A00664">
        <w:rPr>
          <w:rFonts w:cstheme="minorHAnsi"/>
        </w:rPr>
        <w:t>,</w:t>
      </w:r>
      <w:r w:rsidR="005D05D7" w:rsidRPr="00A00664">
        <w:rPr>
          <w:rFonts w:cstheme="minorHAnsi"/>
        </w:rPr>
        <w:t xml:space="preserve"> </w:t>
      </w:r>
      <w:r w:rsidR="00BE1FF5">
        <w:t xml:space="preserve">is particularly </w:t>
      </w:r>
      <w:r w:rsidR="005D05D7">
        <w:t xml:space="preserve">effective in UNG-deficient colon and lung </w:t>
      </w:r>
      <w:r w:rsidR="002C29C1">
        <w:t>cancer cell lines</w:t>
      </w:r>
      <w:r w:rsidR="005D05D7">
        <w:t xml:space="preserve"> </w:t>
      </w:r>
      <w:r w:rsidR="000E72DE">
        <w:fldChar w:fldCharType="begin"/>
      </w:r>
      <w:r w:rsidR="000E72DE">
        <w:instrText xml:space="preserve"> ADDIN EN.CITE &lt;EndNote&gt;&lt;Cite&gt;&lt;Author&gt;Weeks&lt;/Author&gt;&lt;Year&gt;2013&lt;/Year&gt;&lt;RecNum&gt;8&lt;/RecNum&gt;&lt;DisplayText&gt;(14)&lt;/DisplayText&gt;&lt;record&gt;&lt;rec-number&gt;8&lt;/rec-number&gt;&lt;foreign-keys&gt;&lt;key app="EN" db-id="9z5d9xzs4dsfrnet0w7x0sz3zvtfrxe2adtt" timestamp="1583499608"&gt;8&lt;/key&gt;&lt;/foreign-keys&gt;&lt;ref-type name="Journal Article"&gt;17&lt;/ref-type&gt;&lt;contributors&gt;&lt;authors&gt;&lt;author&gt;Weeks, L. D.&lt;/author&gt;&lt;author&gt;Fu, P.&lt;/author&gt;&lt;author&gt;Gerson, S. L.&lt;/author&gt;&lt;/authors&gt;&lt;/contributors&gt;&lt;auth-address&gt;Corresponding Author: Stanton L. Gerson, Case Comprehensive Cancer Center, Wearn 151, 111000 Euclid Avenue, Cleveland, OH 44106. stanton.gerson@case.edu.&lt;/auth-address&gt;&lt;titles&gt;&lt;title&gt;Uracil-DNA glycosylase expression determines human lung cancer cell sensitivity to pemetrexed&lt;/title&gt;&lt;secondary-title&gt;Mol Cancer Ther&lt;/secondary-title&gt;&lt;/titles&gt;&lt;periodical&gt;&lt;full-title&gt;Mol Cancer Ther&lt;/full-title&gt;&lt;/periodical&gt;&lt;pages&gt;2248-60&lt;/pages&gt;&lt;volume&gt;12&lt;/volume&gt;&lt;number&gt;10&lt;/number&gt;&lt;edition&gt;2013/07/23&lt;/edition&gt;&lt;keywords&gt;&lt;keyword&gt;Cell Line, Tumor&lt;/keyword&gt;&lt;keyword&gt;DNA Breaks, Double-Stranded/drug effects&lt;/keyword&gt;&lt;keyword&gt;DNA Damage/drug effects&lt;/keyword&gt;&lt;keyword&gt;DNA Replication/drug effects&lt;/keyword&gt;&lt;keyword&gt;Drug Resistance, Neoplasm/*genetics&lt;/keyword&gt;&lt;keyword&gt;Gene Expression Regulation, Neoplastic/drug effects&lt;/keyword&gt;&lt;keyword&gt;Glutamates/*administration &amp;amp; dosage&lt;/keyword&gt;&lt;keyword&gt;Guanine/administration &amp;amp; dosage/*analogs &amp;amp; derivatives&lt;/keyword&gt;&lt;keyword&gt;Humans&lt;/keyword&gt;&lt;keyword&gt;Lung Neoplasms/*drug therapy/enzymology/pathology&lt;/keyword&gt;&lt;keyword&gt;Pemetrexed&lt;/keyword&gt;&lt;keyword&gt;RNA, Small Interfering&lt;/keyword&gt;&lt;keyword&gt;Uracil-DNA Glycosidase/*biosynthesis&lt;/keyword&gt;&lt;/keywords&gt;&lt;dates&gt;&lt;year&gt;2013&lt;/year&gt;&lt;pub-dates&gt;&lt;date&gt;Oct&lt;/date&gt;&lt;/pub-dates&gt;&lt;/dates&gt;&lt;isbn&gt;1538-8514 (Electronic)&amp;#xD;1535-7163 (Linking)&lt;/isbn&gt;&lt;accession-num&gt;23873851&lt;/accession-num&gt;&lt;urls&gt;&lt;related-urls&gt;&lt;url&gt;https://www.ncbi.nlm.nih.gov/pubmed/23873851&lt;/url&gt;&lt;/related-urls&gt;&lt;/urls&gt;&lt;custom2&gt;PMC4201938&lt;/custom2&gt;&lt;electronic-resource-num&gt;10.1158/1535-7163.MCT-13-0172&lt;/electronic-resource-num&gt;&lt;/record&gt;&lt;/Cite&gt;&lt;/EndNote&gt;</w:instrText>
      </w:r>
      <w:r w:rsidR="000E72DE">
        <w:fldChar w:fldCharType="separate"/>
      </w:r>
      <w:r w:rsidR="000E72DE">
        <w:rPr>
          <w:noProof/>
        </w:rPr>
        <w:t>(14)</w:t>
      </w:r>
      <w:r w:rsidR="000E72DE">
        <w:fldChar w:fldCharType="end"/>
      </w:r>
      <w:r w:rsidR="005D05D7">
        <w:t xml:space="preserve">. </w:t>
      </w:r>
      <w:r w:rsidR="00BE1FF5">
        <w:t>Indeed, d</w:t>
      </w:r>
      <w:r w:rsidR="005D05D7">
        <w:t xml:space="preserve">rug resistance can be induced by </w:t>
      </w:r>
      <w:r w:rsidR="00086FAF">
        <w:t xml:space="preserve">upregulation of </w:t>
      </w:r>
      <w:r w:rsidR="005D05D7">
        <w:t>UNG expression</w:t>
      </w:r>
      <w:r w:rsidR="002C29C1">
        <w:t>,</w:t>
      </w:r>
      <w:r w:rsidR="005D05D7">
        <w:t xml:space="preserve"> and pemetrexed </w:t>
      </w:r>
      <w:r w:rsidR="005D05D7">
        <w:lastRenderedPageBreak/>
        <w:t>sensitivity restored by using methoxyamine</w:t>
      </w:r>
      <w:r w:rsidR="00C075BE">
        <w:t xml:space="preserve"> (MX)</w:t>
      </w:r>
      <w:r w:rsidR="005D05D7">
        <w:t xml:space="preserve">, another BER inhibitor </w:t>
      </w:r>
      <w:r w:rsidR="000E72DE">
        <w:fldChar w:fldCharType="begin">
          <w:fldData xml:space="preserve">PEVuZE5vdGU+PENpdGU+PEF1dGhvcj5CdWxnYXI8L0F1dGhvcj48WWVhcj4yMDEyPC9ZZWFyPjxS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</w:fldData>
        </w:fldChar>
      </w:r>
      <w:r w:rsidR="00200409">
        <w:instrText xml:space="preserve"> ADDIN EN.CITE </w:instrText>
      </w:r>
      <w:r w:rsidR="00200409">
        <w:fldChar w:fldCharType="begin">
          <w:fldData xml:space="preserve">PEVuZE5vdGU+PENpdGU+PEF1dGhvcj5CdWxnYXI8L0F1dGhvcj48WWVhcj4yMDEyPC9ZZWFyPjxS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</w:fldData>
        </w:fldChar>
      </w:r>
      <w:r w:rsidR="00200409">
        <w:instrText xml:space="preserve"> ADDIN EN.CITE.DATA </w:instrText>
      </w:r>
      <w:r w:rsidR="00200409">
        <w:fldChar w:fldCharType="end"/>
      </w:r>
      <w:r w:rsidR="000E72DE">
        <w:fldChar w:fldCharType="separate"/>
      </w:r>
      <w:r w:rsidR="00200409">
        <w:rPr>
          <w:noProof/>
        </w:rPr>
        <w:t>(14, 18)</w:t>
      </w:r>
      <w:r w:rsidR="000E72DE">
        <w:fldChar w:fldCharType="end"/>
      </w:r>
      <w:r w:rsidR="00356B40">
        <w:t>.</w:t>
      </w:r>
      <w:r w:rsidR="00F43F0B">
        <w:t xml:space="preserve"> Thus</w:t>
      </w:r>
      <w:r w:rsidR="003359B2">
        <w:t>,</w:t>
      </w:r>
      <w:r w:rsidR="00F43F0B">
        <w:t xml:space="preserve"> inhibiting BER </w:t>
      </w:r>
      <w:r w:rsidR="003F1FE4">
        <w:t xml:space="preserve">could </w:t>
      </w:r>
      <w:r w:rsidR="00F43F0B">
        <w:t xml:space="preserve">prevent the development of </w:t>
      </w:r>
      <w:r w:rsidR="007964B0">
        <w:t>tumours resistant to folate analogues</w:t>
      </w:r>
      <w:r w:rsidR="00F43F0B">
        <w:t>.</w:t>
      </w:r>
      <w:r w:rsidR="003F1FE4">
        <w:t xml:space="preserve"> </w:t>
      </w:r>
    </w:p>
    <w:p w14:paraId="3C7F2764" w14:textId="3E0768BF" w:rsidR="00810587" w:rsidRDefault="003F1FE4" w:rsidP="00805161">
      <w:pPr>
        <w:spacing w:line="360" w:lineRule="auto"/>
      </w:pPr>
      <w:r>
        <w:t>T</w:t>
      </w:r>
      <w:r w:rsidR="00E51E4D">
        <w:t xml:space="preserve">argeting UNG </w:t>
      </w:r>
      <w:r>
        <w:t>has been suggested to</w:t>
      </w:r>
      <w:r w:rsidR="00E51E4D">
        <w:t xml:space="preserve"> cause synthetic lethal</w:t>
      </w:r>
      <w:r w:rsidR="00984131">
        <w:t>it</w:t>
      </w:r>
      <w:r w:rsidR="00E51E4D">
        <w:t xml:space="preserve">y in </w:t>
      </w:r>
      <w:r w:rsidR="002D5C2E">
        <w:t xml:space="preserve">the many </w:t>
      </w:r>
      <w:r w:rsidR="00E51E4D">
        <w:t>cancer cells that have high APOBEC3B</w:t>
      </w:r>
      <w:r w:rsidR="002D5C2E">
        <w:t xml:space="preserve"> levels</w:t>
      </w:r>
      <w:r w:rsidR="001863B9">
        <w:t xml:space="preserve"> e.g. bladder, cervix, lung, breast and head and neck cancers</w:t>
      </w:r>
      <w:r w:rsidR="00706BC7">
        <w:t xml:space="preserve"> </w:t>
      </w:r>
      <w:r w:rsidR="00D77DB3">
        <w:fldChar w:fldCharType="begin"/>
      </w:r>
      <w:r w:rsidR="00D77DB3">
        <w:instrText xml:space="preserve"> ADDIN EN.CITE &lt;EndNote&gt;&lt;Cite&gt;&lt;Author&gt;Burns&lt;/Author&gt;&lt;Year&gt;2013&lt;/Year&gt;&lt;RecNum&gt;156&lt;/RecNum&gt;&lt;DisplayText&gt;(19)&lt;/DisplayText&gt;&lt;record&gt;&lt;rec-number&gt;156&lt;/rec-number&gt;&lt;foreign-keys&gt;&lt;key app="EN" db-id="9z5d9xzs4dsfrnet0w7x0sz3zvtfrxe2adtt" timestamp="1589537933"&gt;156&lt;/key&gt;&lt;/foreign-keys&gt;&lt;ref-type name="Journal Article"&gt;17&lt;/ref-type&gt;&lt;contributors&gt;&lt;authors&gt;&lt;author&gt;Burns, M. B.&lt;/author&gt;&lt;author&gt;Temiz, N. A.&lt;/author&gt;&lt;author&gt;Harris, R. S.&lt;/author&gt;&lt;/authors&gt;&lt;/contributors&gt;&lt;auth-address&gt;Department of Biochemistry, Molecular Biology and Biophysics, University of Minnesota, Minneapolis, Minnesota, USA.&lt;/auth-address&gt;&lt;titles&gt;&lt;title&gt;Evidence for APOBEC3B mutagenesis in multiple human cancers&lt;/title&gt;&lt;secondary-title&gt;Nat Genet&lt;/secondary-title&gt;&lt;/titles&gt;&lt;periodical&gt;&lt;full-title&gt;Nat Genet&lt;/full-title&gt;&lt;/periodical&gt;&lt;pages&gt;977-83&lt;/pages&gt;&lt;volume&gt;45&lt;/volume&gt;&lt;number&gt;9&lt;/number&gt;&lt;edition&gt;2013/07/16&lt;/edition&gt;&lt;keywords&gt;&lt;keyword&gt;Cluster Analysis&lt;/keyword&gt;&lt;keyword&gt;Cytidine Deaminase/*genetics&lt;/keyword&gt;&lt;keyword&gt;Exome&lt;/keyword&gt;&lt;keyword&gt;Female&lt;/keyword&gt;&lt;keyword&gt;Gene Expression Profiling&lt;/keyword&gt;&lt;keyword&gt;Gene Expression Regulation, Neoplastic&lt;/keyword&gt;&lt;keyword&gt;Genome, Human&lt;/keyword&gt;&lt;keyword&gt;Humans&lt;/keyword&gt;&lt;keyword&gt;Male&lt;/keyword&gt;&lt;keyword&gt;Minor Histocompatibility Antigens&lt;/keyword&gt;&lt;keyword&gt;*Mutagenesis&lt;/keyword&gt;&lt;keyword&gt;Mutation&lt;/keyword&gt;&lt;keyword&gt;Neoplasms/*genetics&lt;/keyword&gt;&lt;/keywords&gt;&lt;dates&gt;&lt;year&gt;2013&lt;/year&gt;&lt;pub-dates&gt;&lt;date&gt;Sep&lt;/date&gt;&lt;/pub-dates&gt;&lt;/dates&gt;&lt;isbn&gt;1546-1718 (Electronic)&amp;#xD;1061-4036 (Linking)&lt;/isbn&gt;&lt;accession-num&gt;23852168&lt;/accession-num&gt;&lt;urls&gt;&lt;related-urls&gt;&lt;url&gt;https://www.ncbi.nlm.nih.gov/pubmed/23852168&lt;/url&gt;&lt;/related-urls&gt;&lt;/urls&gt;&lt;custom2&gt;PMC3902892&lt;/custom2&gt;&lt;electronic-resource-num&gt;10.1038/ng.2701&lt;/electronic-resource-num&gt;&lt;/record&gt;&lt;/Cite&gt;&lt;/EndNote&gt;</w:instrText>
      </w:r>
      <w:r w:rsidR="00D77DB3">
        <w:fldChar w:fldCharType="separate"/>
      </w:r>
      <w:r w:rsidR="00D77DB3">
        <w:rPr>
          <w:noProof/>
        </w:rPr>
        <w:t>(19)</w:t>
      </w:r>
      <w:r w:rsidR="00D77DB3">
        <w:fldChar w:fldCharType="end"/>
      </w:r>
      <w:r w:rsidR="00E51E4D">
        <w:t>. APOBEC3B</w:t>
      </w:r>
      <w:r w:rsidR="002D5C2E">
        <w:t xml:space="preserve"> is a cytosine deaminase that converts </w:t>
      </w:r>
      <w:r>
        <w:t xml:space="preserve">cytosine </w:t>
      </w:r>
      <w:r w:rsidR="002D5C2E">
        <w:t xml:space="preserve">to uracil </w:t>
      </w:r>
      <w:r w:rsidR="007C5109">
        <w:t xml:space="preserve">and causes an accumulation of </w:t>
      </w:r>
      <w:r w:rsidR="00BE38E9">
        <w:t xml:space="preserve">C to T </w:t>
      </w:r>
      <w:r w:rsidR="007C5109">
        <w:t xml:space="preserve">signature mutations in cancer genomes. </w:t>
      </w:r>
      <w:r>
        <w:t>A k</w:t>
      </w:r>
      <w:r w:rsidR="002D5C2E">
        <w:t>nock</w:t>
      </w:r>
      <w:r w:rsidR="00D70158">
        <w:t>out</w:t>
      </w:r>
      <w:r w:rsidR="002D5C2E">
        <w:t xml:space="preserve"> of UNG </w:t>
      </w:r>
      <w:r>
        <w:t xml:space="preserve">has been demonstrated to </w:t>
      </w:r>
      <w:r w:rsidR="002D5C2E">
        <w:t xml:space="preserve">kill APOBEC3B expressing cells due to an accumulation of </w:t>
      </w:r>
      <w:r>
        <w:t>u</w:t>
      </w:r>
      <w:r w:rsidR="002D5C2E">
        <w:t>racil</w:t>
      </w:r>
      <w:r w:rsidR="00C050EC">
        <w:t xml:space="preserve"> </w:t>
      </w:r>
      <w:r>
        <w:t>lesions</w:t>
      </w:r>
      <w:r w:rsidR="00C050EC">
        <w:t xml:space="preserve"> </w:t>
      </w:r>
      <w:r w:rsidR="007C5109">
        <w:t>in a mechanism dependent on non-canonical</w:t>
      </w:r>
      <w:r w:rsidR="00C050EC">
        <w:t xml:space="preserve"> mismatch repair</w:t>
      </w:r>
      <w:r w:rsidR="00894519">
        <w:t xml:space="preserve"> (MMR)</w:t>
      </w:r>
      <w:r w:rsidR="008243F2">
        <w:t xml:space="preserve"> </w:t>
      </w:r>
      <w:r w:rsidR="00BD168A">
        <w:fldChar w:fldCharType="begin">
          <w:fldData xml:space="preserve">PEVuZE5vdGU+PENpdGU+PEF1dGhvcj5TZXJlYnJlbmlrPC9BdXRob3I+PFllYXI+MjAxOTwvWWVh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</w:fldData>
        </w:fldChar>
      </w:r>
      <w:r w:rsidR="00D77DB3">
        <w:instrText xml:space="preserve"> ADDIN EN.CITE </w:instrText>
      </w:r>
      <w:r w:rsidR="00D77DB3">
        <w:fldChar w:fldCharType="begin">
          <w:fldData xml:space="preserve">PEVuZE5vdGU+PENpdGU+PEF1dGhvcj5TZXJlYnJlbmlrPC9BdXRob3I+PFllYXI+MjAxOTwvWWVh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</w:fldData>
        </w:fldChar>
      </w:r>
      <w:r w:rsidR="00D77DB3">
        <w:instrText xml:space="preserve"> ADDIN EN.CITE.DATA </w:instrText>
      </w:r>
      <w:r w:rsidR="00D77DB3">
        <w:fldChar w:fldCharType="end"/>
      </w:r>
      <w:r w:rsidR="00BD168A">
        <w:fldChar w:fldCharType="separate"/>
      </w:r>
      <w:r w:rsidR="00D77DB3">
        <w:rPr>
          <w:noProof/>
        </w:rPr>
        <w:t>(20)</w:t>
      </w:r>
      <w:r w:rsidR="00BD168A">
        <w:fldChar w:fldCharType="end"/>
      </w:r>
      <w:r w:rsidR="002D5C2E">
        <w:t>.</w:t>
      </w:r>
      <w:r w:rsidR="00C050EC">
        <w:t xml:space="preserve"> </w:t>
      </w:r>
      <w:r w:rsidR="00692A32">
        <w:t>Consequently, t</w:t>
      </w:r>
      <w:r w:rsidR="00805161">
        <w:t xml:space="preserve">here </w:t>
      </w:r>
      <w:r w:rsidR="002C29C1">
        <w:t>is a need to develop</w:t>
      </w:r>
      <w:r w:rsidR="00673040">
        <w:t xml:space="preserve"> </w:t>
      </w:r>
      <w:r w:rsidR="00692A32">
        <w:t xml:space="preserve">specific </w:t>
      </w:r>
      <w:r w:rsidR="008B41D9">
        <w:t>s</w:t>
      </w:r>
      <w:r w:rsidR="00C050EC">
        <w:t>mall molecule inhibitors to</w:t>
      </w:r>
      <w:r w:rsidR="00AD7FE0">
        <w:t xml:space="preserve"> UNG. Progress has been made from alky</w:t>
      </w:r>
      <w:r w:rsidR="007C5109">
        <w:t xml:space="preserve">lated </w:t>
      </w:r>
      <w:r w:rsidR="00D9466A">
        <w:t xml:space="preserve">uracils </w:t>
      </w:r>
      <w:r w:rsidR="00F81B08">
        <w:t xml:space="preserve">that attach to the </w:t>
      </w:r>
      <w:r w:rsidR="000B7F62">
        <w:t xml:space="preserve">enzyme </w:t>
      </w:r>
      <w:r w:rsidR="00F81B08">
        <w:t>active site with</w:t>
      </w:r>
      <w:r w:rsidR="00797963">
        <w:t xml:space="preserve"> </w:t>
      </w:r>
      <w:r w:rsidR="007C5109">
        <w:t>sub</w:t>
      </w:r>
      <w:r w:rsidR="00086FAF">
        <w:t>-</w:t>
      </w:r>
      <w:r w:rsidR="007C5109">
        <w:t>micromolar IC</w:t>
      </w:r>
      <w:r w:rsidR="007C5109" w:rsidRPr="000675E6">
        <w:rPr>
          <w:vertAlign w:val="subscript"/>
        </w:rPr>
        <w:t>50</w:t>
      </w:r>
      <w:r w:rsidR="00490715">
        <w:t xml:space="preserve"> </w:t>
      </w:r>
      <w:r w:rsidR="00490715">
        <w:fldChar w:fldCharType="begin"/>
      </w:r>
      <w:r w:rsidR="0027542A">
        <w:instrText xml:space="preserve"> ADDIN EN.CITE &lt;EndNote&gt;&lt;Cite&gt;&lt;Author&gt;Jiang&lt;/Author&gt;&lt;Year&gt;2005&lt;/Year&gt;&lt;RecNum&gt;6&lt;/RecNum&gt;&lt;DisplayText&gt;(21)&lt;/DisplayText&gt;&lt;record&gt;&lt;rec-number&gt;6&lt;/rec-number&gt;&lt;foreign-keys&gt;&lt;key app="EN" db-id="9z5d9xzs4dsfrnet0w7x0sz3zvtfrxe2adtt" timestamp="1583499195"&gt;6&lt;/key&gt;&lt;/foreign-keys&gt;&lt;ref-type name="Journal Article"&gt;17&lt;/ref-type&gt;&lt;contributors&gt;&lt;authors&gt;&lt;author&gt;Jiang, Y. L.&lt;/author&gt;&lt;author&gt;Krosky, D. J.&lt;/author&gt;&lt;author&gt;Seiple, L.&lt;/author&gt;&lt;author&gt;Stivers, J. T.&lt;/author&gt;&lt;/authors&gt;&lt;/contributors&gt;&lt;auth-address&gt;Department of Pharmacology and Molecular Sciences, Johns Hopkins University School of Medicine, 725 North Wolfe Street, Baltimore, Maryland 21205, USA.&lt;/auth-address&gt;&lt;titles&gt;&lt;title&gt;Uracil-directed ligand tethering: an efficient strategy for uracil DNA glycosylase (UNG) inhibitor development&lt;/title&gt;&lt;secondary-title&gt;J Am Chem Soc&lt;/secondary-title&gt;&lt;/titles&gt;&lt;periodical&gt;&lt;full-title&gt;J Am Chem Soc&lt;/full-title&gt;&lt;/periodical&gt;&lt;pages&gt;17412-20&lt;/pages&gt;&lt;volume&gt;127&lt;/volume&gt;&lt;number&gt;49&lt;/number&gt;&lt;edition&gt;2005/12/08&lt;/edition&gt;&lt;keywords&gt;&lt;keyword&gt;Aldehydes/metabolism&lt;/keyword&gt;&lt;keyword&gt;Binding Sites&lt;/keyword&gt;&lt;keyword&gt;*Drug Design&lt;/keyword&gt;&lt;keyword&gt;Drug Evaluation, Preclinical/*methods&lt;/keyword&gt;&lt;keyword&gt;Humans&lt;/keyword&gt;&lt;keyword&gt;Ligands&lt;/keyword&gt;&lt;keyword&gt;Molecular Structure&lt;/keyword&gt;&lt;keyword&gt;Oximes/chemistry/metabolism&lt;/keyword&gt;&lt;keyword&gt;Protein Binding&lt;/keyword&gt;&lt;keyword&gt;Structure-Activity Relationship&lt;/keyword&gt;&lt;keyword&gt;Uracil/*metabolism&lt;/keyword&gt;&lt;keyword&gt;Uracil-DNA Glycosidase/*antagonists &amp;amp; inhibitors/chemistry/metabolism&lt;/keyword&gt;&lt;/keywords&gt;&lt;dates&gt;&lt;year&gt;2005&lt;/year&gt;&lt;pub-dates&gt;&lt;date&gt;Dec 14&lt;/date&gt;&lt;/pub-dates&gt;&lt;/dates&gt;&lt;isbn&gt;0002-7863 (Print)&amp;#xD;0002-7863 (Linking)&lt;/isbn&gt;&lt;accession-num&gt;16332091&lt;/accession-num&gt;&lt;urls&gt;&lt;related-urls&gt;&lt;url&gt;https://www.ncbi.nlm.nih.gov/pubmed/16332091&lt;/url&gt;&lt;/related-urls&gt;&lt;/urls&gt;&lt;custom2&gt;PMC2522323&lt;/custom2&gt;&lt;electronic-resource-num&gt;10.1021/ja055846n&lt;/electronic-resource-num&gt;&lt;/record&gt;&lt;/Cite&gt;&lt;/EndNote&gt;</w:instrText>
      </w:r>
      <w:r w:rsidR="00490715">
        <w:fldChar w:fldCharType="separate"/>
      </w:r>
      <w:r w:rsidR="0027542A">
        <w:rPr>
          <w:noProof/>
        </w:rPr>
        <w:t>(21)</w:t>
      </w:r>
      <w:r w:rsidR="00490715">
        <w:fldChar w:fldCharType="end"/>
      </w:r>
      <w:r w:rsidR="00086FAF">
        <w:t>,</w:t>
      </w:r>
      <w:r w:rsidR="007C5109">
        <w:t xml:space="preserve"> </w:t>
      </w:r>
      <w:r w:rsidR="00797963">
        <w:t>to identifying sm</w:t>
      </w:r>
      <w:r w:rsidR="00EC0FA9">
        <w:t>all molecule inhibitor</w:t>
      </w:r>
      <w:r w:rsidR="00F81B08">
        <w:t>s</w:t>
      </w:r>
      <w:r w:rsidR="00EC0FA9">
        <w:t xml:space="preserve"> using</w:t>
      </w:r>
      <w:r w:rsidR="00797963">
        <w:t xml:space="preserve"> </w:t>
      </w:r>
      <w:r w:rsidR="00EC0FA9">
        <w:t xml:space="preserve">uracil </w:t>
      </w:r>
      <w:r w:rsidR="00797963">
        <w:t>s</w:t>
      </w:r>
      <w:r w:rsidR="00AD7FE0">
        <w:t>ubst</w:t>
      </w:r>
      <w:r w:rsidR="00797963">
        <w:t>r</w:t>
      </w:r>
      <w:r w:rsidR="00AD7FE0">
        <w:t>ate</w:t>
      </w:r>
      <w:r w:rsidR="00EC0FA9">
        <w:t xml:space="preserve"> fragment</w:t>
      </w:r>
      <w:r w:rsidR="00797963">
        <w:t>-linked to a</w:t>
      </w:r>
      <w:r w:rsidR="00AD7FE0">
        <w:t xml:space="preserve"> library of aldehyde</w:t>
      </w:r>
      <w:r w:rsidR="00797963">
        <w:t xml:space="preserve"> tethers</w:t>
      </w:r>
      <w:r w:rsidR="008243F2">
        <w:t xml:space="preserve"> </w:t>
      </w:r>
      <w:r w:rsidR="00490715">
        <w:fldChar w:fldCharType="begin">
          <w:fldData xml:space="preserve">PEVuZE5vdGU+PENpdGU+PEF1dGhvcj5DaHVuZzwvQXV0aG9yPjxZZWFyPjIwMDk8L1llYXI+PFJl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</w:fldData>
        </w:fldChar>
      </w:r>
      <w:r w:rsidR="0027542A">
        <w:instrText xml:space="preserve"> ADDIN EN.CITE </w:instrText>
      </w:r>
      <w:r w:rsidR="0027542A">
        <w:fldChar w:fldCharType="begin">
          <w:fldData xml:space="preserve">PEVuZE5vdGU+PENpdGU+PEF1dGhvcj5DaHVuZzwvQXV0aG9yPjxZZWFyPjIwMDk8L1llYXI+PFJl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</w:fldData>
        </w:fldChar>
      </w:r>
      <w:r w:rsidR="0027542A">
        <w:instrText xml:space="preserve"> ADDIN EN.CITE.DATA </w:instrText>
      </w:r>
      <w:r w:rsidR="0027542A">
        <w:fldChar w:fldCharType="end"/>
      </w:r>
      <w:r w:rsidR="00490715">
        <w:fldChar w:fldCharType="separate"/>
      </w:r>
      <w:r w:rsidR="0027542A">
        <w:rPr>
          <w:noProof/>
        </w:rPr>
        <w:t>(21, 22)</w:t>
      </w:r>
      <w:r w:rsidR="00490715">
        <w:fldChar w:fldCharType="end"/>
      </w:r>
      <w:r w:rsidR="00AD7FE0">
        <w:t>.</w:t>
      </w:r>
      <w:r w:rsidR="00EC0FA9">
        <w:t xml:space="preserve"> </w:t>
      </w:r>
      <w:r w:rsidR="008243F2">
        <w:t>Disappointingly,</w:t>
      </w:r>
      <w:r w:rsidR="00EC0FA9">
        <w:t xml:space="preserve"> successful potency in cancer cell lines </w:t>
      </w:r>
      <w:r w:rsidR="008243F2">
        <w:t>has</w:t>
      </w:r>
      <w:r w:rsidR="00C82CBD">
        <w:t xml:space="preserve"> not been re</w:t>
      </w:r>
      <w:r w:rsidR="00EC0FA9">
        <w:t>ported</w:t>
      </w:r>
      <w:r w:rsidR="00AD7FE0">
        <w:t xml:space="preserve"> </w:t>
      </w:r>
      <w:r w:rsidR="008243F2">
        <w:t>with the UNG inhibitors and</w:t>
      </w:r>
      <w:r w:rsidR="00490715">
        <w:t xml:space="preserve"> </w:t>
      </w:r>
      <w:r w:rsidR="00D45D67">
        <w:t>their action has</w:t>
      </w:r>
      <w:r w:rsidR="00490715">
        <w:t xml:space="preserve"> only been demonstrated in cell free systems</w:t>
      </w:r>
      <w:r w:rsidR="008243F2">
        <w:t>.</w:t>
      </w:r>
      <w:r w:rsidR="00490715">
        <w:t xml:space="preserve"> </w:t>
      </w:r>
    </w:p>
    <w:p w14:paraId="7516F27A" w14:textId="44D47818" w:rsidR="00D930EB" w:rsidRDefault="007905A8" w:rsidP="00633AD0">
      <w:pPr>
        <w:pStyle w:val="Heading2"/>
        <w:tabs>
          <w:tab w:val="left" w:pos="567"/>
        </w:tabs>
        <w:spacing w:line="360" w:lineRule="auto"/>
      </w:pPr>
      <w:r>
        <w:t>2.2</w:t>
      </w:r>
      <w:r w:rsidR="00633AD0">
        <w:t>.</w:t>
      </w:r>
      <w:r>
        <w:t xml:space="preserve"> </w:t>
      </w:r>
      <w:r w:rsidR="00C84BEA">
        <w:tab/>
      </w:r>
      <w:r w:rsidR="003E0E91">
        <w:t>OGG1</w:t>
      </w:r>
      <w:r w:rsidR="0020508B">
        <w:t xml:space="preserve"> inhibitors</w:t>
      </w:r>
    </w:p>
    <w:p w14:paraId="0C6139A5" w14:textId="616E83F0" w:rsidR="003E0E91" w:rsidRDefault="00D45D67" w:rsidP="008522D6">
      <w:pPr>
        <w:spacing w:line="360" w:lineRule="auto"/>
      </w:pPr>
      <w:r>
        <w:t xml:space="preserve">The bifunctional </w:t>
      </w:r>
      <w:r w:rsidRPr="00D45D67">
        <w:t>N-glycosylase/DNA lyase</w:t>
      </w:r>
      <w:r>
        <w:t xml:space="preserve"> (OGG1)</w:t>
      </w:r>
      <w:r w:rsidRPr="00D45D67">
        <w:t xml:space="preserve"> </w:t>
      </w:r>
      <w:r>
        <w:t xml:space="preserve">recognises and removes </w:t>
      </w:r>
      <w:r w:rsidRPr="00D45D67">
        <w:t xml:space="preserve">7,8-dihydro-8-oxoguanine </w:t>
      </w:r>
      <w:r w:rsidR="00440AF5">
        <w:t xml:space="preserve">(8-oxoG) </w:t>
      </w:r>
      <w:r w:rsidRPr="00D45D67">
        <w:t>and 2,6-diamino-4-hydroxy-5-N-m</w:t>
      </w:r>
      <w:r>
        <w:t xml:space="preserve">ethylformamidopyrimidine (FAPY) from DNA. </w:t>
      </w:r>
      <w:r w:rsidR="003E0E91">
        <w:t xml:space="preserve">The potential for OGG1 inhibitors for use </w:t>
      </w:r>
      <w:r w:rsidR="00673040">
        <w:t xml:space="preserve">as a monotherapy </w:t>
      </w:r>
      <w:r w:rsidR="003E0E91">
        <w:t>in cancer t</w:t>
      </w:r>
      <w:r w:rsidR="00673040">
        <w:t>reatment</w:t>
      </w:r>
      <w:r w:rsidR="003E0E91">
        <w:t xml:space="preserve"> </w:t>
      </w:r>
      <w:r w:rsidR="006D6AE3">
        <w:t xml:space="preserve">has been </w:t>
      </w:r>
      <w:r w:rsidR="003E0E91">
        <w:t xml:space="preserve">shown by the </w:t>
      </w:r>
      <w:r w:rsidR="006D6AE3">
        <w:t xml:space="preserve">increased </w:t>
      </w:r>
      <w:r w:rsidR="003E0E91">
        <w:t xml:space="preserve">sensitivity of </w:t>
      </w:r>
      <w:r w:rsidR="0020508B">
        <w:t xml:space="preserve">cells from patients </w:t>
      </w:r>
      <w:r w:rsidR="003E0E91">
        <w:t xml:space="preserve">with </w:t>
      </w:r>
      <w:r w:rsidR="00894519">
        <w:t>MMR</w:t>
      </w:r>
      <w:r w:rsidR="003E0E91">
        <w:t xml:space="preserve"> deficiency </w:t>
      </w:r>
      <w:r w:rsidR="00894519">
        <w:t>that accumulate</w:t>
      </w:r>
      <w:r w:rsidR="0020508B">
        <w:t xml:space="preserve"> high </w:t>
      </w:r>
      <w:r w:rsidR="00894519">
        <w:t xml:space="preserve">levels of </w:t>
      </w:r>
      <w:r w:rsidR="0020508B">
        <w:t xml:space="preserve">8-oxoG </w:t>
      </w:r>
      <w:r w:rsidR="0020508B">
        <w:fldChar w:fldCharType="begin"/>
      </w:r>
      <w:r w:rsidR="0027542A">
        <w:instrText xml:space="preserve"> ADDIN EN.CITE &lt;EndNote&gt;&lt;Cite&gt;&lt;Author&gt;Martin&lt;/Author&gt;&lt;Year&gt;2010&lt;/Year&gt;&lt;RecNum&gt;5&lt;/RecNum&gt;&lt;DisplayText&gt;(23)&lt;/DisplayText&gt;&lt;record&gt;&lt;rec-number&gt;5&lt;/rec-number&gt;&lt;foreign-keys&gt;&lt;key app="EN" db-id="9z5d9xzs4dsfrnet0w7x0sz3zvtfrxe2adtt" timestamp="1583319399"&gt;5&lt;/key&gt;&lt;/foreign-keys&gt;&lt;ref-type name="Journal Article"&gt;17&lt;/ref-type&gt;&lt;contributors&gt;&lt;authors&gt;&lt;author&gt;Martin, S. A.&lt;/author&gt;&lt;author&gt;Lord, C. J.&lt;/author&gt;&lt;author&gt;Ashworth, A.&lt;/author&gt;&lt;/authors&gt;&lt;/contributors&gt;&lt;auth-address&gt;Cancer Research UK Gene Function and Regulation Group, The Institute of Cancer Research, London, United Kingdom.&lt;/auth-address&gt;&lt;titles&gt;&lt;title&gt;Therapeutic targeting of the DNA mismatch repair pathway&lt;/title&gt;&lt;secondary-title&gt;Clin Cancer Res&lt;/secondary-title&gt;&lt;/titles&gt;&lt;periodical&gt;&lt;full-title&gt;Clin Cancer Res&lt;/full-title&gt;&lt;/periodical&gt;&lt;pages&gt;5107-13&lt;/pages&gt;&lt;volume&gt;16&lt;/volume&gt;&lt;number&gt;21&lt;/number&gt;&lt;edition&gt;2010/09/09&lt;/edition&gt;&lt;keywords&gt;&lt;keyword&gt;Animals&lt;/keyword&gt;&lt;keyword&gt;Antineoplastic Agents/chemical synthesis/pharmacology/*therapeutic use&lt;/keyword&gt;&lt;keyword&gt;DNA Mismatch Repair/drug effects/*genetics&lt;/keyword&gt;&lt;keyword&gt;Humans&lt;/keyword&gt;&lt;keyword&gt;Medical Oncology/trends&lt;/keyword&gt;&lt;keyword&gt;Models, Biological&lt;/keyword&gt;&lt;keyword&gt;Molecular Targeted Therapy/*methods&lt;/keyword&gt;&lt;keyword&gt;Nuclear Proteins/antagonists &amp;amp; inhibitors/genetics/metabolism/physiology&lt;/keyword&gt;&lt;keyword&gt;Signal Transduction/drug effects/genetics&lt;/keyword&gt;&lt;keyword&gt;Translational Medical Research/trends&lt;/keyword&gt;&lt;/keywords&gt;&lt;dates&gt;&lt;year&gt;2010&lt;/year&gt;&lt;pub-dates&gt;&lt;date&gt;Nov 1&lt;/date&gt;&lt;/pub-dates&gt;&lt;/dates&gt;&lt;isbn&gt;1078-0432 (Print)&amp;#xD;1078-0432 (Linking)&lt;/isbn&gt;&lt;accession-num&gt;20823149&lt;/accession-num&gt;&lt;urls&gt;&lt;related-urls&gt;&lt;url&gt;https://www.ncbi.nlm.nih.gov/pubmed/20823149&lt;/url&gt;&lt;/related-urls&gt;&lt;/urls&gt;&lt;electronic-resource-num&gt;10.1158/1078-0432.CCR-10-0821&lt;/electronic-resource-num&gt;&lt;/record&gt;&lt;/Cite&gt;&lt;/EndNote&gt;</w:instrText>
      </w:r>
      <w:r w:rsidR="0020508B">
        <w:fldChar w:fldCharType="separate"/>
      </w:r>
      <w:r w:rsidR="0027542A">
        <w:rPr>
          <w:noProof/>
        </w:rPr>
        <w:t>(23)</w:t>
      </w:r>
      <w:r w:rsidR="0020508B">
        <w:fldChar w:fldCharType="end"/>
      </w:r>
      <w:r w:rsidR="00894519">
        <w:t>, identifying a synthetic lethal relationship between MMR and BER</w:t>
      </w:r>
      <w:r w:rsidR="0020508B">
        <w:t>.</w:t>
      </w:r>
    </w:p>
    <w:p w14:paraId="08ED2438" w14:textId="30F989AD" w:rsidR="00CB4C15" w:rsidRDefault="00986617" w:rsidP="008522D6">
      <w:pPr>
        <w:spacing w:line="360" w:lineRule="auto"/>
      </w:pPr>
      <w:r>
        <w:t>Several efforts for developing small molecule inhibitors to OGG1 have been made</w:t>
      </w:r>
      <w:r w:rsidR="003E0E91">
        <w:t xml:space="preserve">. </w:t>
      </w:r>
      <w:r w:rsidR="00921C69">
        <w:t>A</w:t>
      </w:r>
      <w:r w:rsidR="00C45C1C">
        <w:t xml:space="preserve"> hydrazide</w:t>
      </w:r>
      <w:r w:rsidR="00A3522F">
        <w:t xml:space="preserve"> compound</w:t>
      </w:r>
      <w:r w:rsidR="00343C4B">
        <w:t xml:space="preserve"> (O8)</w:t>
      </w:r>
      <w:r w:rsidR="003E0E91">
        <w:t xml:space="preserve"> inhibited </w:t>
      </w:r>
      <w:r w:rsidR="00921C69">
        <w:t xml:space="preserve">OGG1 </w:t>
      </w:r>
      <w:r w:rsidR="00C45C1C">
        <w:t xml:space="preserve">with </w:t>
      </w:r>
      <w:r w:rsidR="00A3522F">
        <w:t xml:space="preserve">an </w:t>
      </w:r>
      <w:r w:rsidR="00C45C1C">
        <w:t>IC</w:t>
      </w:r>
      <w:r w:rsidR="00C45C1C" w:rsidRPr="000675E6">
        <w:rPr>
          <w:vertAlign w:val="subscript"/>
        </w:rPr>
        <w:t>50</w:t>
      </w:r>
      <w:r w:rsidR="00C45C1C">
        <w:t xml:space="preserve"> of </w:t>
      </w:r>
      <w:r w:rsidR="00343C4B">
        <w:t>0.22-0.35</w:t>
      </w:r>
      <w:r w:rsidR="00440AF5">
        <w:t xml:space="preserve"> </w:t>
      </w:r>
      <w:r w:rsidR="00C45C1C" w:rsidRPr="00C45C1C">
        <w:rPr>
          <w:rFonts w:ascii="Symbol" w:hAnsi="Symbol"/>
        </w:rPr>
        <w:t></w:t>
      </w:r>
      <w:r w:rsidR="00C45C1C">
        <w:t>M</w:t>
      </w:r>
      <w:r w:rsidR="006D6AE3">
        <w:t>,</w:t>
      </w:r>
      <w:r w:rsidR="00C45C1C">
        <w:t xml:space="preserve"> and had </w:t>
      </w:r>
      <w:r w:rsidR="00343C4B">
        <w:t>lesser effect</w:t>
      </w:r>
      <w:r w:rsidR="00C45C1C">
        <w:t xml:space="preserve"> o</w:t>
      </w:r>
      <w:r w:rsidR="00440AF5">
        <w:t>n</w:t>
      </w:r>
      <w:r w:rsidR="00C45C1C">
        <w:t xml:space="preserve"> NEIL1</w:t>
      </w:r>
      <w:r w:rsidR="00343C4B">
        <w:t xml:space="preserve"> and</w:t>
      </w:r>
      <w:r w:rsidR="00C45C1C">
        <w:t xml:space="preserve"> NTH1</w:t>
      </w:r>
      <w:r w:rsidR="00343C4B">
        <w:t xml:space="preserve"> </w:t>
      </w:r>
      <w:r w:rsidR="00C45C1C">
        <w:t>glycosylase</w:t>
      </w:r>
      <w:r w:rsidR="00440AF5">
        <w:t>s</w:t>
      </w:r>
      <w:r w:rsidR="00C45C1C">
        <w:t xml:space="preserve"> </w:t>
      </w:r>
      <w:r w:rsidR="00440AF5">
        <w:t xml:space="preserve">that </w:t>
      </w:r>
      <w:r w:rsidR="00C45C1C">
        <w:t>h</w:t>
      </w:r>
      <w:r w:rsidR="00A3522F">
        <w:t xml:space="preserve">ave overlapping </w:t>
      </w:r>
      <w:r w:rsidR="00440AF5">
        <w:t xml:space="preserve">substrate </w:t>
      </w:r>
      <w:r w:rsidR="00A3522F">
        <w:t xml:space="preserve">specificity </w:t>
      </w:r>
      <w:r w:rsidR="00CE2852">
        <w:fldChar w:fldCharType="begin"/>
      </w:r>
      <w:r w:rsidR="0027542A">
        <w:instrText xml:space="preserve"> ADDIN EN.CITE &lt;EndNote&gt;&lt;Cite&gt;&lt;Author&gt;Donley&lt;/Author&gt;&lt;Year&gt;2015&lt;/Year&gt;&lt;RecNum&gt;1&lt;/RecNum&gt;&lt;DisplayText&gt;(24)&lt;/DisplayText&gt;&lt;record&gt;&lt;rec-number&gt;1&lt;/rec-number&gt;&lt;foreign-keys&gt;&lt;key app="EN" db-id="9z5d9xzs4dsfrnet0w7x0sz3zvtfrxe2adtt" timestamp="1583317602"&gt;1&lt;/key&gt;&lt;/foreign-keys&gt;&lt;ref-type name="Journal Article"&gt;17&lt;/ref-type&gt;&lt;contributors&gt;&lt;authors&gt;&lt;author&gt;Donley, N.&lt;/author&gt;&lt;author&gt;Jaruga, P.&lt;/author&gt;&lt;author&gt;Coskun, E.&lt;/author&gt;&lt;author&gt;Dizdaroglu, M.&lt;/author&gt;&lt;author&gt;McCullough, A. K.&lt;/author&gt;&lt;author&gt;Lloyd, R. S.&lt;/author&gt;&lt;/authors&gt;&lt;/contributors&gt;&lt;auth-address&gt;Oregon Institute of Occupational Health Sciences, Oregon Health &amp;amp; Science University , Portland, Oregon 97239, United States.&amp;#xD;Biomolecular Measurement Division, National Institute of Standards and Technology , Gaithersburg, Maryland 20899, United States.&lt;/auth-address&gt;&lt;titles&gt;&lt;title&gt;Small Molecule Inhibitors of 8-Oxoguanine DNA Glycosylase-1 (OGG1)&lt;/title&gt;&lt;secondary-title&gt;ACS Chem Biol&lt;/secondary-title&gt;&lt;/titles&gt;&lt;periodical&gt;&lt;full-title&gt;ACS Chem Biol&lt;/full-title&gt;&lt;/periodical&gt;&lt;pages&gt;2334-43&lt;/pages&gt;&lt;volume&gt;10&lt;/volume&gt;&lt;number&gt;10&lt;/number&gt;&lt;edition&gt;2015/07/29&lt;/edition&gt;&lt;keywords&gt;&lt;keyword&gt;Antineoplastic Agents/chemistry/pharmacology&lt;/keyword&gt;&lt;keyword&gt;DNA Glycosylases/*antagonists &amp;amp; inhibitors&lt;/keyword&gt;&lt;keyword&gt;Drug Evaluation, Preclinical&lt;/keyword&gt;&lt;keyword&gt;Enzyme Activation/drug effects&lt;/keyword&gt;&lt;keyword&gt;Enzyme Inhibitors/chemistry/pharmacology&lt;/keyword&gt;&lt;keyword&gt;Humans&lt;/keyword&gt;&lt;keyword&gt;Hydrazines/chemistry&lt;/keyword&gt;&lt;keyword&gt;Inhibitory Concentration 50&lt;/keyword&gt;&lt;keyword&gt;Small Molecule Libraries/chemistry/*pharmacology&lt;/keyword&gt;&lt;/keywords&gt;&lt;dates&gt;&lt;year&gt;2015&lt;/year&gt;&lt;pub-dates&gt;&lt;date&gt;Oct 16&lt;/date&gt;&lt;/pub-dates&gt;&lt;/dates&gt;&lt;isbn&gt;1554-8937 (Electronic)&amp;#xD;1554-8929 (Linking)&lt;/isbn&gt;&lt;accession-num&gt;26218629&lt;/accession-num&gt;&lt;urls&gt;&lt;related-urls&gt;&lt;url&gt;https://www.ncbi.nlm.nih.gov/pubmed/26218629&lt;/url&gt;&lt;/related-urls&gt;&lt;/urls&gt;&lt;custom2&gt;PMC4894821&lt;/custom2&gt;&lt;electronic-resource-num&gt;10.1021/acschembio.5b00452&lt;/electronic-resource-num&gt;&lt;/record&gt;&lt;/Cite&gt;&lt;/EndNote&gt;</w:instrText>
      </w:r>
      <w:r w:rsidR="00CE2852">
        <w:fldChar w:fldCharType="separate"/>
      </w:r>
      <w:r w:rsidR="0027542A">
        <w:rPr>
          <w:noProof/>
        </w:rPr>
        <w:t>(24)</w:t>
      </w:r>
      <w:r w:rsidR="00CE2852">
        <w:fldChar w:fldCharType="end"/>
      </w:r>
      <w:r w:rsidR="00CE2852">
        <w:t xml:space="preserve">. </w:t>
      </w:r>
      <w:r>
        <w:t>Another inhibitor</w:t>
      </w:r>
      <w:r w:rsidR="00CB4C15">
        <w:t>,</w:t>
      </w:r>
      <w:r>
        <w:t xml:space="preserve"> </w:t>
      </w:r>
      <w:r w:rsidR="00CB4C15" w:rsidRPr="00CB4C15">
        <w:t>SU0268</w:t>
      </w:r>
      <w:r w:rsidR="00440AF5">
        <w:t>,</w:t>
      </w:r>
      <w:r w:rsidR="00CB4C15">
        <w:t xml:space="preserve"> had a lower IC</w:t>
      </w:r>
      <w:r w:rsidR="00CB4C15" w:rsidRPr="000675E6">
        <w:rPr>
          <w:vertAlign w:val="subscript"/>
        </w:rPr>
        <w:t>50</w:t>
      </w:r>
      <w:r w:rsidR="008B5837">
        <w:rPr>
          <w:vertAlign w:val="subscript"/>
        </w:rPr>
        <w:t xml:space="preserve"> </w:t>
      </w:r>
      <w:r w:rsidR="008B5837" w:rsidRPr="008B5837">
        <w:t>(59</w:t>
      </w:r>
      <w:r w:rsidR="008B5837">
        <w:t xml:space="preserve"> </w:t>
      </w:r>
      <w:r w:rsidR="008B5837" w:rsidRPr="008B5837">
        <w:t>nM)</w:t>
      </w:r>
      <w:r w:rsidR="00FE460F">
        <w:t>,</w:t>
      </w:r>
      <w:r>
        <w:t xml:space="preserve"> </w:t>
      </w:r>
      <w:r w:rsidR="00CB4C15">
        <w:t>good permeability and low cytotoxi</w:t>
      </w:r>
      <w:r w:rsidR="00C705F8">
        <w:t>ci</w:t>
      </w:r>
      <w:r w:rsidR="00CB4C15">
        <w:t xml:space="preserve">ty on normal cells where an increase in </w:t>
      </w:r>
      <w:r w:rsidR="00FE460F">
        <w:t xml:space="preserve">genomic </w:t>
      </w:r>
      <w:r w:rsidR="00CB4C15">
        <w:t>8</w:t>
      </w:r>
      <w:r w:rsidR="00440AF5">
        <w:t>-</w:t>
      </w:r>
      <w:r w:rsidR="00CB4C15">
        <w:t xml:space="preserve">oxoG was demonstrated </w:t>
      </w:r>
      <w:r w:rsidR="00C705F8">
        <w:fldChar w:fldCharType="begin">
          <w:fldData xml:space="preserve">PEVuZE5vdGU+PENpdGU+PEF1dGhvcj5UYWhhcmE8L0F1dGhvcj48WWVhcj4yMDE4PC9ZZWFyPjxS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</w:fldData>
        </w:fldChar>
      </w:r>
      <w:r w:rsidR="0027542A">
        <w:instrText xml:space="preserve"> ADDIN EN.CITE </w:instrText>
      </w:r>
      <w:r w:rsidR="0027542A">
        <w:fldChar w:fldCharType="begin">
          <w:fldData xml:space="preserve">PEVuZE5vdGU+PENpdGU+PEF1dGhvcj5UYWhhcmE8L0F1dGhvcj48WWVhcj4yMDE4PC9ZZWFyPjxS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</w:fldData>
        </w:fldChar>
      </w:r>
      <w:r w:rsidR="0027542A">
        <w:instrText xml:space="preserve"> ADDIN EN.CITE.DATA </w:instrText>
      </w:r>
      <w:r w:rsidR="0027542A">
        <w:fldChar w:fldCharType="end"/>
      </w:r>
      <w:r w:rsidR="00C705F8">
        <w:fldChar w:fldCharType="separate"/>
      </w:r>
      <w:r w:rsidR="0027542A">
        <w:rPr>
          <w:noProof/>
        </w:rPr>
        <w:t>(25)</w:t>
      </w:r>
      <w:r w:rsidR="00C705F8">
        <w:fldChar w:fldCharType="end"/>
      </w:r>
      <w:r w:rsidR="00CB4C15">
        <w:t>.</w:t>
      </w:r>
      <w:r w:rsidR="00C705F8">
        <w:t xml:space="preserve"> </w:t>
      </w:r>
      <w:r w:rsidR="00440AF5">
        <w:t>A</w:t>
      </w:r>
      <w:r w:rsidR="00C705F8">
        <w:t xml:space="preserve"> dual inhibitor</w:t>
      </w:r>
      <w:r w:rsidR="00C705F8" w:rsidRPr="00C705F8">
        <w:t xml:space="preserve"> </w:t>
      </w:r>
      <w:r w:rsidR="00C705F8">
        <w:t>(</w:t>
      </w:r>
      <w:r w:rsidR="00C705F8" w:rsidRPr="00C705F8">
        <w:t>SU0383</w:t>
      </w:r>
      <w:r w:rsidR="00C705F8">
        <w:t xml:space="preserve">) </w:t>
      </w:r>
      <w:r w:rsidR="00440AF5">
        <w:t xml:space="preserve">was subsequently developed </w:t>
      </w:r>
      <w:r w:rsidR="00C705F8">
        <w:t xml:space="preserve">that would also inhibit </w:t>
      </w:r>
      <w:r w:rsidR="006D6AE3">
        <w:t>MutT human homolog-1 (</w:t>
      </w:r>
      <w:r w:rsidR="00C705F8">
        <w:t>M</w:t>
      </w:r>
      <w:r w:rsidR="001B6D5D">
        <w:t>TH1</w:t>
      </w:r>
      <w:r w:rsidR="006D6AE3">
        <w:t>;</w:t>
      </w:r>
      <w:r w:rsidR="00C705F8">
        <w:t xml:space="preserve"> aka NUDT) whose major substrate </w:t>
      </w:r>
      <w:r w:rsidR="001B6D5D">
        <w:t>is</w:t>
      </w:r>
      <w:r w:rsidR="00C705F8">
        <w:t xml:space="preserve"> 8</w:t>
      </w:r>
      <w:r w:rsidR="00440AF5">
        <w:t>-</w:t>
      </w:r>
      <w:r w:rsidR="00C705F8">
        <w:t>oxoG</w:t>
      </w:r>
      <w:r w:rsidR="001B6D5D">
        <w:t xml:space="preserve"> nucleotides</w:t>
      </w:r>
      <w:r w:rsidR="006F69EB">
        <w:t xml:space="preserve"> </w:t>
      </w:r>
      <w:r w:rsidR="006F69EB">
        <w:fldChar w:fldCharType="begin"/>
      </w:r>
      <w:r w:rsidR="0027542A">
        <w:instrText xml:space="preserve"> ADDIN EN.CITE &lt;EndNote&gt;&lt;Cite&gt;&lt;Author&gt;Tahara&lt;/Author&gt;&lt;Year&gt;2019&lt;/Year&gt;&lt;RecNum&gt;71&lt;/RecNum&gt;&lt;DisplayText&gt;(26)&lt;/DisplayText&gt;&lt;record&gt;&lt;rec-number&gt;71&lt;/rec-number&gt;&lt;foreign-keys&gt;&lt;key app="EN" db-id="9z5d9xzs4dsfrnet0w7x0sz3zvtfrxe2adtt" timestamp="1587481338"&gt;71&lt;/key&gt;&lt;/foreign-keys&gt;&lt;ref-type name="Journal Article"&gt;17&lt;/ref-type&gt;&lt;contributors&gt;&lt;authors&gt;&lt;author&gt;Tahara, Y. K.&lt;/author&gt;&lt;author&gt;Kietrys, A. M.&lt;/author&gt;&lt;author&gt;Hebenbrock, M.&lt;/author&gt;&lt;author&gt;Lee, Y.&lt;/author&gt;&lt;author&gt;Wilson, D. L.&lt;/author&gt;&lt;author&gt;Kool, E. T.&lt;/author&gt;&lt;/authors&gt;&lt;/contributors&gt;&lt;auth-address&gt;Department of Chemistry , Stanford University , Stanford , California 94305 , United States.&lt;/auth-address&gt;&lt;titles&gt;&lt;title&gt;Dual Inhibitors of 8-Oxoguanine Surveillance by OGG1 and NUDT1&lt;/title&gt;&lt;secondary-title&gt;ACS Chem Biol&lt;/secondary-title&gt;&lt;/titles&gt;&lt;periodical&gt;&lt;full-title&gt;ACS Chem Biol&lt;/full-title&gt;&lt;/periodical&gt;&lt;pages&gt;2606-2615&lt;/pages&gt;&lt;volume&gt;14&lt;/volume&gt;&lt;number&gt;12&lt;/number&gt;&lt;edition&gt;2019/10/18&lt;/edition&gt;&lt;keywords&gt;&lt;keyword&gt;Animals&lt;/keyword&gt;&lt;keyword&gt;Cell Line, Tumor&lt;/keyword&gt;&lt;keyword&gt;DNA Glycosylases/antagonists &amp;amp; inhibitors/*metabolism&lt;/keyword&gt;&lt;keyword&gt;DNA Repair Enzymes/*metabolism&lt;/keyword&gt;&lt;keyword&gt;Enzyme Inhibitors/chemistry/pharmacology&lt;/keyword&gt;&lt;keyword&gt;Guanine/*analogs &amp;amp; derivatives/antagonists &amp;amp; inhibitors&lt;/keyword&gt;&lt;keyword&gt;Humans&lt;/keyword&gt;&lt;keyword&gt;Phosphoric Monoester Hydrolases/*metabolism&lt;/keyword&gt;&lt;/keywords&gt;&lt;dates&gt;&lt;year&gt;2019&lt;/year&gt;&lt;pub-dates&gt;&lt;date&gt;Dec 20&lt;/date&gt;&lt;/pub-dates&gt;&lt;/dates&gt;&lt;isbn&gt;1554-8937 (Electronic)&amp;#xD;1554-8929 (Linking)&lt;/isbn&gt;&lt;accession-num&gt;31622553&lt;/accession-num&gt;&lt;urls&gt;&lt;related-urls&gt;&lt;url&gt;https://www.ncbi.nlm.nih.gov/pubmed/31622553&lt;/url&gt;&lt;/related-urls&gt;&lt;/urls&gt;&lt;custom2&gt;PMC7061906&lt;/custom2&gt;&lt;electronic-resource-num&gt;10.1021/acschembio.9b00490&lt;/electronic-resource-num&gt;&lt;/record&gt;&lt;/Cite&gt;&lt;/EndNote&gt;</w:instrText>
      </w:r>
      <w:r w:rsidR="006F69EB">
        <w:fldChar w:fldCharType="separate"/>
      </w:r>
      <w:r w:rsidR="0027542A">
        <w:rPr>
          <w:noProof/>
        </w:rPr>
        <w:t>(26)</w:t>
      </w:r>
      <w:r w:rsidR="006F69EB">
        <w:fldChar w:fldCharType="end"/>
      </w:r>
      <w:r w:rsidR="006F69EB">
        <w:t xml:space="preserve">. </w:t>
      </w:r>
      <w:r w:rsidR="00990820">
        <w:t>By inhibiting both enzymes that clear genomic 8</w:t>
      </w:r>
      <w:r w:rsidR="00440AF5">
        <w:t>-</w:t>
      </w:r>
      <w:r w:rsidR="00990820">
        <w:t>oxoG</w:t>
      </w:r>
      <w:r w:rsidR="001B6D5D">
        <w:t xml:space="preserve"> and oxidized bases from the nucleotide pool</w:t>
      </w:r>
      <w:r w:rsidR="00990820">
        <w:t>, the increased oxidation load would tip the cancer cell</w:t>
      </w:r>
      <w:r w:rsidR="006D6AE3">
        <w:t>s</w:t>
      </w:r>
      <w:r w:rsidR="00990820">
        <w:t xml:space="preserve"> </w:t>
      </w:r>
      <w:r w:rsidR="006D6AE3">
        <w:t>in</w:t>
      </w:r>
      <w:r w:rsidR="00990820">
        <w:t>to apo</w:t>
      </w:r>
      <w:r w:rsidR="001B6D5D">
        <w:t>p</w:t>
      </w:r>
      <w:r w:rsidR="00990820">
        <w:t xml:space="preserve">tosis, in the same way </w:t>
      </w:r>
      <w:r w:rsidR="001B6D5D">
        <w:t xml:space="preserve">as proposed by </w:t>
      </w:r>
      <w:r w:rsidR="00990820">
        <w:t>MTH1 inhibi</w:t>
      </w:r>
      <w:r w:rsidR="001B6D5D">
        <w:t xml:space="preserve">tor alone </w:t>
      </w:r>
      <w:r w:rsidR="001B6D5D">
        <w:fldChar w:fldCharType="begin">
          <w:fldData xml:space="preserve">PEVuZE5vdGU+PENpdGU+PEF1dGhvcj5HYWQ8L0F1dGhvcj48WWVhcj4yMDE0PC9ZZWFyPjxSZWNO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</w:fldData>
        </w:fldChar>
      </w:r>
      <w:r w:rsidR="0027542A">
        <w:instrText xml:space="preserve"> ADDIN EN.CITE </w:instrText>
      </w:r>
      <w:r w:rsidR="0027542A">
        <w:fldChar w:fldCharType="begin">
          <w:fldData xml:space="preserve">PEVuZE5vdGU+PENpdGU+PEF1dGhvcj5HYWQ8L0F1dGhvcj48WWVhcj4yMDE0PC9ZZWFyPjxSZWNO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</w:fldData>
        </w:fldChar>
      </w:r>
      <w:r w:rsidR="0027542A">
        <w:instrText xml:space="preserve"> ADDIN EN.CITE.DATA </w:instrText>
      </w:r>
      <w:r w:rsidR="0027542A">
        <w:fldChar w:fldCharType="end"/>
      </w:r>
      <w:r w:rsidR="001B6D5D">
        <w:fldChar w:fldCharType="separate"/>
      </w:r>
      <w:r w:rsidR="0027542A">
        <w:rPr>
          <w:noProof/>
        </w:rPr>
        <w:t>(27, 28)</w:t>
      </w:r>
      <w:r w:rsidR="001B6D5D">
        <w:fldChar w:fldCharType="end"/>
      </w:r>
      <w:r w:rsidR="00990820">
        <w:t>.</w:t>
      </w:r>
      <w:r w:rsidR="00CB4C15">
        <w:t xml:space="preserve"> </w:t>
      </w:r>
      <w:r w:rsidR="000D7776">
        <w:t xml:space="preserve">The </w:t>
      </w:r>
      <w:r w:rsidR="00DC132E">
        <w:t>effect of these OGG1 inhibitors in cellular and animal cancer models is</w:t>
      </w:r>
      <w:r w:rsidR="00670E83">
        <w:t xml:space="preserve"> </w:t>
      </w:r>
      <w:r w:rsidR="000F6FF5">
        <w:t xml:space="preserve">currently </w:t>
      </w:r>
      <w:r w:rsidR="00670E83">
        <w:t>being pursued</w:t>
      </w:r>
      <w:r w:rsidR="00563D25">
        <w:t>.</w:t>
      </w:r>
      <w:r w:rsidR="00670E83">
        <w:t xml:space="preserve"> </w:t>
      </w:r>
    </w:p>
    <w:p w14:paraId="0C933171" w14:textId="10282FF1" w:rsidR="003E0E91" w:rsidRDefault="00CB4C15" w:rsidP="008522D6">
      <w:pPr>
        <w:spacing w:line="360" w:lineRule="auto"/>
      </w:pPr>
      <w:r>
        <w:t xml:space="preserve">A small molecule </w:t>
      </w:r>
      <w:r w:rsidR="006D6AE3">
        <w:t xml:space="preserve">OGG1 </w:t>
      </w:r>
      <w:r>
        <w:t>inhibitor</w:t>
      </w:r>
      <w:r w:rsidR="006D6AE3">
        <w:t>,</w:t>
      </w:r>
      <w:r>
        <w:t xml:space="preserve"> TH5487</w:t>
      </w:r>
      <w:r w:rsidR="006D6AE3">
        <w:t>,</w:t>
      </w:r>
      <w:r>
        <w:t xml:space="preserve"> with a different mechanism</w:t>
      </w:r>
      <w:r w:rsidR="006F69EB" w:rsidRPr="006F69EB">
        <w:t xml:space="preserve"> </w:t>
      </w:r>
      <w:r w:rsidR="000F6FF5">
        <w:t xml:space="preserve">has recently been </w:t>
      </w:r>
      <w:r w:rsidR="006F69EB">
        <w:t>developed</w:t>
      </w:r>
      <w:r w:rsidR="000F6FF5">
        <w:t>, that</w:t>
      </w:r>
      <w:r>
        <w:t xml:space="preserve"> inhibit</w:t>
      </w:r>
      <w:r w:rsidR="000F6FF5">
        <w:t>s</w:t>
      </w:r>
      <w:r>
        <w:t xml:space="preserve"> the </w:t>
      </w:r>
      <w:r w:rsidR="000F6FF5">
        <w:t xml:space="preserve">binding </w:t>
      </w:r>
      <w:r>
        <w:t>of OGG1 to 8-oxoG</w:t>
      </w:r>
      <w:r w:rsidR="00670E83">
        <w:t xml:space="preserve"> rather than catalysis</w:t>
      </w:r>
      <w:r>
        <w:t xml:space="preserve"> </w:t>
      </w:r>
      <w:r>
        <w:fldChar w:fldCharType="begin">
          <w:fldData xml:space="preserve">PEVuZE5vdGU+PENpdGU+PEF1dGhvcj5WaXNuZXM8L0F1dGhvcj48WWVhcj4yMDE4PC9ZZWFyPjxS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==
</w:fldData>
        </w:fldChar>
      </w:r>
      <w:r w:rsidR="0027542A">
        <w:instrText xml:space="preserve"> ADDIN EN.CITE </w:instrText>
      </w:r>
      <w:r w:rsidR="0027542A">
        <w:fldChar w:fldCharType="begin">
          <w:fldData xml:space="preserve">PEVuZE5vdGU+PENpdGU+PEF1dGhvcj5WaXNuZXM8L0F1dGhvcj48WWVhcj4yMDE4PC9ZZWFyPjxS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==
</w:fldData>
        </w:fldChar>
      </w:r>
      <w:r w:rsidR="0027542A">
        <w:instrText xml:space="preserve"> ADDIN EN.CITE.DATA </w:instrText>
      </w:r>
      <w:r w:rsidR="0027542A">
        <w:fldChar w:fldCharType="end"/>
      </w:r>
      <w:r>
        <w:fldChar w:fldCharType="separate"/>
      </w:r>
      <w:r w:rsidR="0027542A">
        <w:rPr>
          <w:noProof/>
        </w:rPr>
        <w:t>(29)</w:t>
      </w:r>
      <w:r>
        <w:fldChar w:fldCharType="end"/>
      </w:r>
      <w:r>
        <w:t xml:space="preserve">. </w:t>
      </w:r>
      <w:r w:rsidR="00670E83">
        <w:t xml:space="preserve">TH5487 </w:t>
      </w:r>
      <w:r w:rsidR="00D9466A">
        <w:t>is</w:t>
      </w:r>
      <w:r w:rsidR="000D7776">
        <w:t xml:space="preserve"> </w:t>
      </w:r>
      <w:r w:rsidR="00A3522F">
        <w:t>a promising</w:t>
      </w:r>
      <w:r w:rsidR="000D7776">
        <w:t xml:space="preserve"> anti-inflammatory</w:t>
      </w:r>
      <w:r w:rsidR="00C45C1C">
        <w:t xml:space="preserve"> </w:t>
      </w:r>
      <w:r w:rsidR="000D7776">
        <w:t>drug</w:t>
      </w:r>
      <w:r w:rsidR="00A3522F">
        <w:t xml:space="preserve"> </w:t>
      </w:r>
      <w:r w:rsidR="00D9466A">
        <w:t xml:space="preserve">because </w:t>
      </w:r>
      <w:r w:rsidR="00A3522F">
        <w:t xml:space="preserve">it prevents the transcription of inflammatory response genes </w:t>
      </w:r>
      <w:r w:rsidR="00C03105">
        <w:t xml:space="preserve">through </w:t>
      </w:r>
      <w:r w:rsidR="00C03105">
        <w:lastRenderedPageBreak/>
        <w:t>deficiencies in 8-oxoG repair</w:t>
      </w:r>
      <w:r w:rsidR="00A3522F">
        <w:t xml:space="preserve"> </w:t>
      </w:r>
      <w:r w:rsidR="00CE2852">
        <w:fldChar w:fldCharType="begin">
          <w:fldData xml:space="preserve">PEVuZE5vdGU+PENpdGU+PEF1dGhvcj5WaXNuZXM8L0F1dGhvcj48WWVhcj4yMDE4PC9ZZWFyPjxS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==
</w:fldData>
        </w:fldChar>
      </w:r>
      <w:r w:rsidR="0027542A">
        <w:instrText xml:space="preserve"> ADDIN EN.CITE </w:instrText>
      </w:r>
      <w:r w:rsidR="0027542A">
        <w:fldChar w:fldCharType="begin">
          <w:fldData xml:space="preserve">PEVuZE5vdGU+PENpdGU+PEF1dGhvcj5WaXNuZXM8L0F1dGhvcj48WWVhcj4yMDE4PC9ZZWFyPjxS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==
</w:fldData>
        </w:fldChar>
      </w:r>
      <w:r w:rsidR="0027542A">
        <w:instrText xml:space="preserve"> ADDIN EN.CITE.DATA </w:instrText>
      </w:r>
      <w:r w:rsidR="0027542A">
        <w:fldChar w:fldCharType="end"/>
      </w:r>
      <w:r w:rsidR="00CE2852">
        <w:fldChar w:fldCharType="separate"/>
      </w:r>
      <w:r w:rsidR="0027542A">
        <w:rPr>
          <w:noProof/>
        </w:rPr>
        <w:t>(29)</w:t>
      </w:r>
      <w:r w:rsidR="00CE2852">
        <w:fldChar w:fldCharType="end"/>
      </w:r>
      <w:r w:rsidR="00CE2852">
        <w:t>.</w:t>
      </w:r>
      <w:r w:rsidR="00A3522F">
        <w:t xml:space="preserve"> </w:t>
      </w:r>
      <w:r w:rsidR="00C03105">
        <w:t xml:space="preserve">However, the utilisation of TH5487 </w:t>
      </w:r>
      <w:r w:rsidR="00360E66">
        <w:t xml:space="preserve">within </w:t>
      </w:r>
      <w:r w:rsidR="00C03105">
        <w:t xml:space="preserve">cancer </w:t>
      </w:r>
      <w:r w:rsidR="00360E66">
        <w:t>cell models h</w:t>
      </w:r>
      <w:r w:rsidR="00C03105">
        <w:t>as yet to be reported</w:t>
      </w:r>
      <w:r w:rsidR="00FE460F">
        <w:t>.</w:t>
      </w:r>
    </w:p>
    <w:p w14:paraId="05DC7F44" w14:textId="260FFD4C" w:rsidR="007905A8" w:rsidRDefault="00C84BEA" w:rsidP="00633AD0">
      <w:pPr>
        <w:pStyle w:val="Heading2"/>
        <w:tabs>
          <w:tab w:val="left" w:pos="567"/>
        </w:tabs>
        <w:spacing w:line="360" w:lineRule="auto"/>
      </w:pPr>
      <w:r>
        <w:t>2.3</w:t>
      </w:r>
      <w:r w:rsidR="00633AD0">
        <w:t>.</w:t>
      </w:r>
      <w:r>
        <w:tab/>
      </w:r>
      <w:r w:rsidR="00AD7D4F">
        <w:t>NEIL</w:t>
      </w:r>
      <w:r w:rsidR="00590F16">
        <w:t>1 inhibitors</w:t>
      </w:r>
    </w:p>
    <w:p w14:paraId="770B048E" w14:textId="339B31F4" w:rsidR="00EC0FA9" w:rsidRPr="007905A8" w:rsidRDefault="00A73ADE" w:rsidP="00AD7D4F">
      <w:pPr>
        <w:spacing w:line="360" w:lineRule="auto"/>
      </w:pPr>
      <w:r>
        <w:t>Identification of</w:t>
      </w:r>
      <w:r w:rsidR="00494F9C">
        <w:t xml:space="preserve"> o</w:t>
      </w:r>
      <w:r w:rsidR="008523DB">
        <w:t>the</w:t>
      </w:r>
      <w:r w:rsidR="00494F9C">
        <w:t xml:space="preserve">r </w:t>
      </w:r>
      <w:r w:rsidR="006D6AE3">
        <w:t xml:space="preserve">DNA </w:t>
      </w:r>
      <w:r w:rsidR="00494F9C">
        <w:t xml:space="preserve">glycosylases </w:t>
      </w:r>
      <w:r w:rsidR="008523DB">
        <w:t xml:space="preserve">as </w:t>
      </w:r>
      <w:r w:rsidR="009431D0">
        <w:t xml:space="preserve">potential </w:t>
      </w:r>
      <w:r w:rsidR="008523DB">
        <w:t>drug</w:t>
      </w:r>
      <w:r w:rsidR="009431D0">
        <w:t xml:space="preserve"> targets</w:t>
      </w:r>
      <w:r w:rsidR="008523DB">
        <w:t xml:space="preserve"> </w:t>
      </w:r>
      <w:r w:rsidR="00494F9C">
        <w:t>was investigated using a</w:t>
      </w:r>
      <w:r w:rsidR="009431D0">
        <w:t>n siRNA</w:t>
      </w:r>
      <w:r w:rsidR="00494F9C">
        <w:t xml:space="preserve"> screening approach </w:t>
      </w:r>
      <w:r w:rsidR="009431D0">
        <w:t xml:space="preserve">which looked </w:t>
      </w:r>
      <w:r w:rsidR="00494F9C">
        <w:t xml:space="preserve">for </w:t>
      </w:r>
      <w:r w:rsidR="009431D0">
        <w:t xml:space="preserve">increased </w:t>
      </w:r>
      <w:r w:rsidR="00494F9C">
        <w:t xml:space="preserve">sensitivity </w:t>
      </w:r>
      <w:r w:rsidR="00D7112B">
        <w:t>to</w:t>
      </w:r>
      <w:r w:rsidR="00494F9C">
        <w:t xml:space="preserve"> </w:t>
      </w:r>
      <w:r w:rsidR="009431D0">
        <w:t xml:space="preserve">uracil incorporation by </w:t>
      </w:r>
      <w:r w:rsidR="0071387C">
        <w:t xml:space="preserve">various </w:t>
      </w:r>
      <w:r w:rsidR="00494F9C">
        <w:t>folate and nucleotide analogues</w:t>
      </w:r>
      <w:r w:rsidR="00EB45C2">
        <w:t xml:space="preserve">. </w:t>
      </w:r>
      <w:r w:rsidR="0071387C">
        <w:t xml:space="preserve">NEIL1 (and OGG1) </w:t>
      </w:r>
      <w:r w:rsidR="00D246B3">
        <w:t xml:space="preserve">siRNA-mediated </w:t>
      </w:r>
      <w:r w:rsidR="0071387C">
        <w:t>depletion in</w:t>
      </w:r>
      <w:r w:rsidR="00606459">
        <w:t>crease</w:t>
      </w:r>
      <w:r w:rsidR="000E72DE">
        <w:t>d</w:t>
      </w:r>
      <w:r w:rsidR="0071387C">
        <w:t xml:space="preserve"> the cytotoxicity of </w:t>
      </w:r>
      <w:r w:rsidR="00D7112B">
        <w:t xml:space="preserve">thymidylate synthetase </w:t>
      </w:r>
      <w:r w:rsidR="0071387C">
        <w:t>inhibitors</w:t>
      </w:r>
      <w:r w:rsidR="00606459">
        <w:t xml:space="preserve"> </w:t>
      </w:r>
      <w:r w:rsidR="00D7112B">
        <w:t>in U2OS cells</w:t>
      </w:r>
      <w:r w:rsidR="0071387C">
        <w:t xml:space="preserve"> </w:t>
      </w:r>
      <w:r w:rsidR="0071387C">
        <w:fldChar w:fldCharType="begin"/>
      </w:r>
      <w:r w:rsidR="0027542A">
        <w:instrText xml:space="preserve"> ADDIN EN.CITE &lt;EndNote&gt;&lt;Cite&gt;&lt;Author&gt;Taricani&lt;/Author&gt;&lt;Year&gt;2010&lt;/Year&gt;&lt;RecNum&gt;41&lt;/RecNum&gt;&lt;DisplayText&gt;(30)&lt;/DisplayText&gt;&lt;record&gt;&lt;rec-number&gt;41&lt;/rec-number&gt;&lt;foreign-keys&gt;&lt;key app="EN" db-id="9z5d9xzs4dsfrnet0w7x0sz3zvtfrxe2adtt" timestamp="1586961636"&gt;41&lt;/key&gt;&lt;/foreign-keys&gt;&lt;ref-type name="Journal Article"&gt;17&lt;/ref-type&gt;&lt;contributors&gt;&lt;authors&gt;&lt;author&gt;Taricani, L.&lt;/author&gt;&lt;author&gt;Shanahan, F.&lt;/author&gt;&lt;author&gt;Pierce, R. H.&lt;/author&gt;&lt;author&gt;Guzi, T. J.&lt;/author&gt;&lt;author&gt;Parry, D.&lt;/author&gt;&lt;/authors&gt;&lt;/contributors&gt;&lt;auth-address&gt;Merck Research Laboratory, Palo Alto, CA, USA.&lt;/auth-address&gt;&lt;titles&gt;&lt;title&gt;Phenotypic enhancement of thymidylate synthetase pathway inhibitors following ablation of Neil1 DNA glycosylase/lyase&lt;/title&gt;&lt;secondary-title&gt;Cell Cycle&lt;/secondary-title&gt;&lt;/titles&gt;&lt;periodical&gt;&lt;full-title&gt;Cell Cycle&lt;/full-title&gt;&lt;/periodical&gt;&lt;pages&gt;4876-83&lt;/pages&gt;&lt;volume&gt;9&lt;/volume&gt;&lt;number&gt;24&lt;/number&gt;&lt;edition&gt;2010/12/07&lt;/edition&gt;&lt;keywords&gt;&lt;keyword&gt;Biomarkers/metabolism&lt;/keyword&gt;&lt;keyword&gt;Cell Line&lt;/keyword&gt;&lt;keyword&gt;Checkpoint Kinase 1&lt;/keyword&gt;&lt;keyword&gt;DNA Glycosylases/genetics/*metabolism&lt;/keyword&gt;&lt;keyword&gt;DNA Repair&lt;/keyword&gt;&lt;keyword&gt;Enzyme Inhibitors/metabolism&lt;/keyword&gt;&lt;keyword&gt;Folic Acid Antagonists/metabolism&lt;/keyword&gt;&lt;keyword&gt;Histones/genetics/metabolism&lt;/keyword&gt;&lt;keyword&gt;Humans&lt;/keyword&gt;&lt;keyword&gt;Methotrexate/metabolism&lt;/keyword&gt;&lt;keyword&gt;Nucleic Acid Synthesis Inhibitors/metabolism&lt;/keyword&gt;&lt;keyword&gt;Phenotype&lt;/keyword&gt;&lt;keyword&gt;Protein Kinases/genetics/metabolism&lt;/keyword&gt;&lt;keyword&gt;Quinazolines/metabolism&lt;/keyword&gt;&lt;keyword&gt;Thiophenes/metabolism&lt;/keyword&gt;&lt;keyword&gt;Thymidylate Synthase/*antagonists &amp;amp; inhibitors/genetics/metabolism&lt;/keyword&gt;&lt;/keywords&gt;&lt;dates&gt;&lt;year&gt;2010&lt;/year&gt;&lt;pub-dates&gt;&lt;date&gt;Dec 15&lt;/date&gt;&lt;/pub-dates&gt;&lt;/dates&gt;&lt;isbn&gt;1551-4005 (Electronic)&amp;#xD;1551-4005 (Linking)&lt;/isbn&gt;&lt;accession-num&gt;21131780&lt;/accession-num&gt;&lt;urls&gt;&lt;related-urls&gt;&lt;url&gt;https://www.ncbi.nlm.nih.gov/pubmed/21131780&lt;/url&gt;&lt;/related-urls&gt;&lt;/urls&gt;&lt;electronic-resource-num&gt;10.4161/cc.9.24.14155&lt;/electronic-resource-num&gt;&lt;/record&gt;&lt;/Cite&gt;&lt;/EndNote&gt;</w:instrText>
      </w:r>
      <w:r w:rsidR="0071387C">
        <w:fldChar w:fldCharType="separate"/>
      </w:r>
      <w:r w:rsidR="0027542A">
        <w:rPr>
          <w:noProof/>
        </w:rPr>
        <w:t>(30)</w:t>
      </w:r>
      <w:r w:rsidR="0071387C">
        <w:fldChar w:fldCharType="end"/>
      </w:r>
      <w:r w:rsidR="0071387C">
        <w:t>.</w:t>
      </w:r>
      <w:r w:rsidR="00606459">
        <w:t xml:space="preserve"> In the same study</w:t>
      </w:r>
      <w:r w:rsidR="006D6AE3">
        <w:t>,</w:t>
      </w:r>
      <w:r w:rsidR="00606459" w:rsidRPr="00606459">
        <w:t xml:space="preserve"> </w:t>
      </w:r>
      <w:r w:rsidR="00D246B3">
        <w:t xml:space="preserve">depletion of </w:t>
      </w:r>
      <w:r w:rsidR="00606459" w:rsidRPr="00606459">
        <w:t>NTH1, MPG, SMUG1, and TDG</w:t>
      </w:r>
      <w:r w:rsidR="00606459">
        <w:t xml:space="preserve"> were only weakly synergistic.</w:t>
      </w:r>
      <w:r w:rsidR="0071387C">
        <w:t xml:space="preserve"> Furthermore</w:t>
      </w:r>
      <w:r w:rsidR="00606459">
        <w:t>,</w:t>
      </w:r>
      <w:r w:rsidR="0071387C">
        <w:t xml:space="preserve"> </w:t>
      </w:r>
      <w:r w:rsidR="00D246B3">
        <w:t xml:space="preserve">siRNA </w:t>
      </w:r>
      <w:r w:rsidR="0071387C">
        <w:t xml:space="preserve">knockdown of NEIL1 </w:t>
      </w:r>
      <w:r w:rsidR="00606459">
        <w:t>(and</w:t>
      </w:r>
      <w:r w:rsidR="00046A33">
        <w:t xml:space="preserve"> also</w:t>
      </w:r>
      <w:r w:rsidR="00606459">
        <w:t xml:space="preserve"> PARP1</w:t>
      </w:r>
      <w:r w:rsidR="000E72DE">
        <w:t>) were</w:t>
      </w:r>
      <w:r w:rsidR="0071387C">
        <w:t xml:space="preserve"> synthetic lethal with </w:t>
      </w:r>
      <w:r w:rsidR="006B24B5">
        <w:t xml:space="preserve">FANCG </w:t>
      </w:r>
      <w:r w:rsidR="00606459">
        <w:t>loss</w:t>
      </w:r>
      <w:r w:rsidR="006B24B5">
        <w:t xml:space="preserve"> (involved in DNA interst</w:t>
      </w:r>
      <w:r w:rsidR="00C813D5">
        <w:t>r</w:t>
      </w:r>
      <w:r w:rsidR="006B24B5">
        <w:t>and cross-link repair)</w:t>
      </w:r>
      <w:r w:rsidR="0071387C">
        <w:t>,</w:t>
      </w:r>
      <w:r w:rsidR="00606459">
        <w:t xml:space="preserve"> sporadic mutations of which occur in several cancers </w:t>
      </w:r>
      <w:r w:rsidR="00606459">
        <w:fldChar w:fldCharType="begin">
          <w:fldData xml:space="preserve">PEVuZE5vdGU+PENpdGU+PEF1dGhvcj5LZW5uZWR5PC9BdXRob3I+PFllYXI+MjAwNzwvWWVhcj48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==
</w:fldData>
        </w:fldChar>
      </w:r>
      <w:r w:rsidR="0027542A">
        <w:instrText xml:space="preserve"> ADDIN EN.CITE </w:instrText>
      </w:r>
      <w:r w:rsidR="0027542A">
        <w:fldChar w:fldCharType="begin">
          <w:fldData xml:space="preserve">PEVuZE5vdGU+PENpdGU+PEF1dGhvcj5LZW5uZWR5PC9BdXRob3I+PFllYXI+MjAwNzwvWWVhcj48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==
</w:fldData>
        </w:fldChar>
      </w:r>
      <w:r w:rsidR="0027542A">
        <w:instrText xml:space="preserve"> ADDIN EN.CITE.DATA </w:instrText>
      </w:r>
      <w:r w:rsidR="0027542A">
        <w:fldChar w:fldCharType="end"/>
      </w:r>
      <w:r w:rsidR="00606459">
        <w:fldChar w:fldCharType="separate"/>
      </w:r>
      <w:r w:rsidR="0027542A">
        <w:rPr>
          <w:noProof/>
        </w:rPr>
        <w:t>(31)</w:t>
      </w:r>
      <w:r w:rsidR="00606459">
        <w:fldChar w:fldCharType="end"/>
      </w:r>
      <w:r w:rsidR="00606459">
        <w:t xml:space="preserve">. </w:t>
      </w:r>
      <w:r w:rsidR="0071387C">
        <w:t xml:space="preserve"> The development of inhibitors to NEIL1 has </w:t>
      </w:r>
      <w:r w:rsidR="006B24B5">
        <w:t xml:space="preserve">led to </w:t>
      </w:r>
      <w:r w:rsidR="0071387C">
        <w:t>identifi</w:t>
      </w:r>
      <w:r w:rsidR="006B24B5">
        <w:t>cation of</w:t>
      </w:r>
      <w:r w:rsidR="0046500D">
        <w:t xml:space="preserve"> purine analogues, specifically</w:t>
      </w:r>
      <w:r w:rsidR="00494F9C">
        <w:t xml:space="preserve"> </w:t>
      </w:r>
      <w:r w:rsidR="0071387C">
        <w:t>derivatives of</w:t>
      </w:r>
      <w:r w:rsidR="00494F9C">
        <w:t xml:space="preserve"> </w:t>
      </w:r>
      <w:r w:rsidR="0071387C" w:rsidRPr="008523DB">
        <w:t>2-thioxanthine</w:t>
      </w:r>
      <w:r w:rsidR="006B24B5">
        <w:t>, that</w:t>
      </w:r>
      <w:r w:rsidR="0071387C">
        <w:t xml:space="preserve"> are irreversible</w:t>
      </w:r>
      <w:r w:rsidR="00494F9C">
        <w:t xml:space="preserve"> inhibitor</w:t>
      </w:r>
      <w:r w:rsidR="0071387C">
        <w:t>s</w:t>
      </w:r>
      <w:r w:rsidR="00494F9C">
        <w:t xml:space="preserve"> to NEIL1</w:t>
      </w:r>
      <w:r w:rsidR="008523DB">
        <w:t xml:space="preserve"> </w:t>
      </w:r>
      <w:r w:rsidR="00494F9C">
        <w:t>and effective</w:t>
      </w:r>
      <w:r w:rsidR="0071387C">
        <w:t xml:space="preserve"> </w:t>
      </w:r>
      <w:r w:rsidR="0071387C" w:rsidRPr="00C813D5">
        <w:rPr>
          <w:i/>
          <w:iCs/>
        </w:rPr>
        <w:t>in vitro</w:t>
      </w:r>
      <w:r w:rsidR="00494F9C">
        <w:t xml:space="preserve"> </w:t>
      </w:r>
      <w:r w:rsidR="008523DB">
        <w:fldChar w:fldCharType="begin">
          <w:fldData xml:space="preserve">PEVuZE5vdGU+PENpdGU+PEF1dGhvcj5SaWV1eDwvQXV0aG9yPjxZZWFyPjIwMjA8L1llYXI+PFJl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</w:fldData>
        </w:fldChar>
      </w:r>
      <w:r w:rsidR="0027542A">
        <w:instrText xml:space="preserve"> ADDIN EN.CITE </w:instrText>
      </w:r>
      <w:r w:rsidR="0027542A">
        <w:fldChar w:fldCharType="begin">
          <w:fldData xml:space="preserve">PEVuZE5vdGU+PENpdGU+PEF1dGhvcj5SaWV1eDwvQXV0aG9yPjxZZWFyPjIwMjA8L1llYXI+PFJl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</w:fldData>
        </w:fldChar>
      </w:r>
      <w:r w:rsidR="0027542A">
        <w:instrText xml:space="preserve"> ADDIN EN.CITE.DATA </w:instrText>
      </w:r>
      <w:r w:rsidR="0027542A">
        <w:fldChar w:fldCharType="end"/>
      </w:r>
      <w:r w:rsidR="008523DB">
        <w:fldChar w:fldCharType="separate"/>
      </w:r>
      <w:r w:rsidR="0027542A">
        <w:rPr>
          <w:noProof/>
        </w:rPr>
        <w:t>(32, 33)</w:t>
      </w:r>
      <w:r w:rsidR="008523DB">
        <w:fldChar w:fldCharType="end"/>
      </w:r>
      <w:r w:rsidR="00494F9C">
        <w:t xml:space="preserve">. </w:t>
      </w:r>
      <w:r w:rsidR="006B24B5">
        <w:t>However, t</w:t>
      </w:r>
      <w:r w:rsidR="00494F9C">
        <w:t xml:space="preserve">he </w:t>
      </w:r>
      <w:r w:rsidR="0046500D">
        <w:t>development of NEIL1 inhibitors is</w:t>
      </w:r>
      <w:r w:rsidR="00494F9C">
        <w:t xml:space="preserve"> still in </w:t>
      </w:r>
      <w:r w:rsidR="0046500D">
        <w:t>its</w:t>
      </w:r>
      <w:r w:rsidR="00494F9C">
        <w:t xml:space="preserve"> infancy and we await </w:t>
      </w:r>
      <w:r w:rsidR="006B24B5">
        <w:t xml:space="preserve">results using appropriate cancer </w:t>
      </w:r>
      <w:r w:rsidR="00494F9C">
        <w:t xml:space="preserve">cell and animal </w:t>
      </w:r>
      <w:r w:rsidR="006B24B5">
        <w:t>model</w:t>
      </w:r>
      <w:r w:rsidR="006D6AE3">
        <w:t>s</w:t>
      </w:r>
      <w:r w:rsidR="00494F9C">
        <w:t>.</w:t>
      </w:r>
      <w:r w:rsidR="00AD7D4F" w:rsidRPr="007905A8">
        <w:t xml:space="preserve"> </w:t>
      </w:r>
    </w:p>
    <w:p w14:paraId="7CBAA5E8" w14:textId="13D78E36" w:rsidR="009B450D" w:rsidRDefault="007905A8" w:rsidP="00633AD0">
      <w:pPr>
        <w:pStyle w:val="Heading2"/>
        <w:tabs>
          <w:tab w:val="left" w:pos="567"/>
        </w:tabs>
        <w:spacing w:line="360" w:lineRule="auto"/>
      </w:pPr>
      <w:r>
        <w:t>2.4</w:t>
      </w:r>
      <w:r w:rsidR="00633AD0">
        <w:t>.</w:t>
      </w:r>
      <w:r>
        <w:t xml:space="preserve"> </w:t>
      </w:r>
      <w:r w:rsidR="00C84BEA">
        <w:t xml:space="preserve"> </w:t>
      </w:r>
      <w:r w:rsidR="00C84BEA">
        <w:tab/>
      </w:r>
      <w:r w:rsidR="009B450D">
        <w:t>APE1</w:t>
      </w:r>
      <w:r w:rsidR="00696CC2">
        <w:t xml:space="preserve"> and AP site inhibition</w:t>
      </w:r>
    </w:p>
    <w:p w14:paraId="46B2F6F5" w14:textId="50B8FE12" w:rsidR="00914B00" w:rsidRDefault="009B450D" w:rsidP="008522D6">
      <w:pPr>
        <w:spacing w:line="360" w:lineRule="auto"/>
      </w:pPr>
      <w:r>
        <w:t xml:space="preserve">APE1 is </w:t>
      </w:r>
      <w:r w:rsidR="00F7480E">
        <w:t xml:space="preserve">an essential enzyme </w:t>
      </w:r>
      <w:r w:rsidR="00E304CD">
        <w:t>in</w:t>
      </w:r>
      <w:r w:rsidR="00F7480E">
        <w:t xml:space="preserve"> BER</w:t>
      </w:r>
      <w:r>
        <w:t xml:space="preserve"> </w:t>
      </w:r>
      <w:r w:rsidR="00CE705C">
        <w:t xml:space="preserve">that </w:t>
      </w:r>
      <w:r>
        <w:t xml:space="preserve">recognises </w:t>
      </w:r>
      <w:r w:rsidR="00140939">
        <w:t xml:space="preserve">and incises </w:t>
      </w:r>
      <w:r>
        <w:t>AP</w:t>
      </w:r>
      <w:r w:rsidR="00140939">
        <w:t xml:space="preserve"> sites</w:t>
      </w:r>
      <w:r w:rsidR="00DA0FB0">
        <w:t xml:space="preserve"> creating </w:t>
      </w:r>
      <w:r w:rsidR="007E3A3E">
        <w:t>SSBs</w:t>
      </w:r>
      <w:r w:rsidR="00E105A4">
        <w:t xml:space="preserve">, </w:t>
      </w:r>
      <w:r w:rsidR="002D7B72">
        <w:t xml:space="preserve">but it also has 3’-phosphodiesterase activity that can remove terminal lesions </w:t>
      </w:r>
      <w:r w:rsidR="000C602A">
        <w:t xml:space="preserve">such as phosphoglycolate </w:t>
      </w:r>
      <w:r w:rsidR="002D7B72">
        <w:t xml:space="preserve">that </w:t>
      </w:r>
      <w:r w:rsidR="000C602A">
        <w:t xml:space="preserve">are </w:t>
      </w:r>
      <w:r w:rsidR="002D7B72">
        <w:t>form</w:t>
      </w:r>
      <w:r w:rsidR="000C602A">
        <w:t>ed</w:t>
      </w:r>
      <w:r w:rsidR="002D7B72">
        <w:t xml:space="preserve"> following certain chemotherapy treatments and radiation</w:t>
      </w:r>
      <w:r w:rsidR="000C602A">
        <w:t xml:space="preserve"> </w:t>
      </w:r>
      <w:r w:rsidR="000C602A">
        <w:fldChar w:fldCharType="begin">
          <w:fldData xml:space="preserve">PEVuZE5vdGU+PENpdGU+PEF1dGhvcj5QYXJzb25zPC9BdXRob3I+PFllYXI+MjAwNDwvWWVhcj48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=
</w:fldData>
        </w:fldChar>
      </w:r>
      <w:r w:rsidR="000C602A">
        <w:instrText xml:space="preserve"> ADDIN EN.CITE </w:instrText>
      </w:r>
      <w:r w:rsidR="000C602A">
        <w:fldChar w:fldCharType="begin">
          <w:fldData xml:space="preserve">PEVuZE5vdGU+PENpdGU+PEF1dGhvcj5QYXJzb25zPC9BdXRob3I+PFllYXI+MjAwNDwvWWVhcj48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=
</w:fldData>
        </w:fldChar>
      </w:r>
      <w:r w:rsidR="000C602A">
        <w:instrText xml:space="preserve"> ADDIN EN.CITE.DATA </w:instrText>
      </w:r>
      <w:r w:rsidR="000C602A">
        <w:fldChar w:fldCharType="end"/>
      </w:r>
      <w:r w:rsidR="000C602A">
        <w:fldChar w:fldCharType="separate"/>
      </w:r>
      <w:r w:rsidR="000C602A">
        <w:rPr>
          <w:noProof/>
        </w:rPr>
        <w:t>(34, 35)</w:t>
      </w:r>
      <w:r w:rsidR="000C602A">
        <w:fldChar w:fldCharType="end"/>
      </w:r>
      <w:r w:rsidR="002D7B72">
        <w:t>.</w:t>
      </w:r>
      <w:r w:rsidR="000C602A">
        <w:t xml:space="preserve"> T</w:t>
      </w:r>
      <w:r w:rsidR="00E105A4">
        <w:t xml:space="preserve">hus inhibiting APE1 function is an attractive strategy to increase efficacy of </w:t>
      </w:r>
      <w:r w:rsidR="000C602A">
        <w:t xml:space="preserve">radiotherapy, </w:t>
      </w:r>
      <w:r w:rsidR="00E105A4">
        <w:t xml:space="preserve">chemotherapy drugs and overcoming </w:t>
      </w:r>
      <w:r w:rsidR="006D6AE3">
        <w:t xml:space="preserve">drug </w:t>
      </w:r>
      <w:r w:rsidR="00E105A4">
        <w:t>resistance</w:t>
      </w:r>
      <w:r>
        <w:t xml:space="preserve">. </w:t>
      </w:r>
      <w:r w:rsidR="00F7480E">
        <w:t>MX</w:t>
      </w:r>
      <w:r w:rsidR="00D9466A">
        <w:t xml:space="preserve"> </w:t>
      </w:r>
      <w:r w:rsidR="00C075BE">
        <w:t>(</w:t>
      </w:r>
      <w:r w:rsidR="00D9466A">
        <w:t>or TRC102</w:t>
      </w:r>
      <w:r w:rsidR="00F7480E">
        <w:t>) does not inhibit APE1 directly</w:t>
      </w:r>
      <w:r w:rsidR="00F74F7A">
        <w:t>,</w:t>
      </w:r>
      <w:r w:rsidR="00F7480E">
        <w:t xml:space="preserve"> but can bind and modify AP sites making them refractory to APE1 binding. </w:t>
      </w:r>
      <w:r w:rsidR="004E3A63">
        <w:t xml:space="preserve">MX can also block the lyase activity of bifunctional glycosylases. </w:t>
      </w:r>
      <w:r w:rsidR="001C52FB">
        <w:t xml:space="preserve">MX has </w:t>
      </w:r>
      <w:r w:rsidR="00804BB9">
        <w:t xml:space="preserve">completed phase I clinical trials for use as a chemosensitizing agent </w:t>
      </w:r>
      <w:r w:rsidR="00E20830">
        <w:t xml:space="preserve">with the antifolate </w:t>
      </w:r>
      <w:r w:rsidR="00EB45C2">
        <w:t>p</w:t>
      </w:r>
      <w:r w:rsidR="007E7EE8">
        <w:t>emetrexed</w:t>
      </w:r>
      <w:r w:rsidR="00804BB9">
        <w:t xml:space="preserve"> in </w:t>
      </w:r>
      <w:r w:rsidR="005A107A">
        <w:t xml:space="preserve">solid tumours </w:t>
      </w:r>
      <w:r w:rsidR="005A107A">
        <w:fldChar w:fldCharType="begin">
          <w:fldData xml:space="preserve">PEVuZE5vdGU+PENpdGU+PEF1dGhvcj5Hb3Jkb248L0F1dGhvcj48WWVhcj4yMDEzPC9ZZWFyPjxS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</w:fldData>
        </w:fldChar>
      </w:r>
      <w:r w:rsidR="000C602A">
        <w:instrText xml:space="preserve"> ADDIN EN.CITE </w:instrText>
      </w:r>
      <w:r w:rsidR="000C602A">
        <w:fldChar w:fldCharType="begin">
          <w:fldData xml:space="preserve">PEVuZE5vdGU+PENpdGU+PEF1dGhvcj5Hb3Jkb248L0F1dGhvcj48WWVhcj4yMDEzPC9ZZWFyPjxS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</w:fldData>
        </w:fldChar>
      </w:r>
      <w:r w:rsidR="000C602A">
        <w:instrText xml:space="preserve"> ADDIN EN.CITE.DATA </w:instrText>
      </w:r>
      <w:r w:rsidR="000C602A">
        <w:fldChar w:fldCharType="end"/>
      </w:r>
      <w:r w:rsidR="005A107A">
        <w:fldChar w:fldCharType="separate"/>
      </w:r>
      <w:r w:rsidR="000C602A">
        <w:rPr>
          <w:noProof/>
        </w:rPr>
        <w:t>(36)</w:t>
      </w:r>
      <w:r w:rsidR="005A107A">
        <w:fldChar w:fldCharType="end"/>
      </w:r>
      <w:r w:rsidR="00804BB9">
        <w:t xml:space="preserve"> and </w:t>
      </w:r>
      <w:r w:rsidR="00E20830">
        <w:t xml:space="preserve">with </w:t>
      </w:r>
      <w:r w:rsidR="00804BB9">
        <w:t>fludarabine for lymphomas, the outcome being that the combinations were well tolerated</w:t>
      </w:r>
      <w:r w:rsidR="005A107A">
        <w:t xml:space="preserve"> </w:t>
      </w:r>
      <w:r w:rsidR="005A107A">
        <w:fldChar w:fldCharType="begin">
          <w:fldData xml:space="preserve">PEVuZE5vdGU+PENpdGU+PEF1dGhvcj5DYWltaTwvQXV0aG9yPjxZZWFyPjIwMTc8L1llYXI+PFJl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</w:fldData>
        </w:fldChar>
      </w:r>
      <w:r w:rsidR="000C602A">
        <w:instrText xml:space="preserve"> ADDIN EN.CITE </w:instrText>
      </w:r>
      <w:r w:rsidR="000C602A">
        <w:fldChar w:fldCharType="begin">
          <w:fldData xml:space="preserve">PEVuZE5vdGU+PENpdGU+PEF1dGhvcj5DYWltaTwvQXV0aG9yPjxZZWFyPjIwMTc8L1llYXI+PFJl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</w:fldData>
        </w:fldChar>
      </w:r>
      <w:r w:rsidR="000C602A">
        <w:instrText xml:space="preserve"> ADDIN EN.CITE.DATA </w:instrText>
      </w:r>
      <w:r w:rsidR="000C602A">
        <w:fldChar w:fldCharType="end"/>
      </w:r>
      <w:r w:rsidR="005A107A">
        <w:fldChar w:fldCharType="separate"/>
      </w:r>
      <w:r w:rsidR="000C602A">
        <w:rPr>
          <w:noProof/>
        </w:rPr>
        <w:t>(37)</w:t>
      </w:r>
      <w:r w:rsidR="005A107A">
        <w:fldChar w:fldCharType="end"/>
      </w:r>
      <w:r w:rsidR="00804BB9">
        <w:t xml:space="preserve">. </w:t>
      </w:r>
      <w:r w:rsidR="00BC7DA7">
        <w:t xml:space="preserve">Other </w:t>
      </w:r>
      <w:r w:rsidR="0081584A">
        <w:t>phase I and phase II studies are ongoing.</w:t>
      </w:r>
      <w:r w:rsidR="00EB3286">
        <w:t xml:space="preserve"> </w:t>
      </w:r>
    </w:p>
    <w:p w14:paraId="5CEF6600" w14:textId="63F7E436" w:rsidR="00F74F7A" w:rsidRDefault="00576784" w:rsidP="00E73AC8">
      <w:pPr>
        <w:spacing w:line="360" w:lineRule="auto"/>
      </w:pPr>
      <w:r>
        <w:t>Several</w:t>
      </w:r>
      <w:r w:rsidR="003E7148">
        <w:t xml:space="preserve"> APE1 </w:t>
      </w:r>
      <w:r>
        <w:t xml:space="preserve">inhibitors </w:t>
      </w:r>
      <w:r w:rsidR="00EB3286">
        <w:t xml:space="preserve">have been </w:t>
      </w:r>
      <w:r w:rsidR="006D6AE3">
        <w:t xml:space="preserve">generated and </w:t>
      </w:r>
      <w:r w:rsidR="00EB3286">
        <w:t>explored</w:t>
      </w:r>
      <w:r w:rsidR="006D6AE3">
        <w:t>,</w:t>
      </w:r>
      <w:r w:rsidR="00C84BEA">
        <w:t xml:space="preserve"> </w:t>
      </w:r>
      <w:r w:rsidR="00FA4FCD">
        <w:t xml:space="preserve">although problems with permeability or </w:t>
      </w:r>
      <w:r w:rsidR="00D9466A">
        <w:t>poor</w:t>
      </w:r>
      <w:r w:rsidR="00FA4FCD">
        <w:t xml:space="preserve"> potentiation have been reported </w:t>
      </w:r>
      <w:r w:rsidR="003E7148">
        <w:t>(reviewed by</w:t>
      </w:r>
      <w:r w:rsidR="001D0F16">
        <w:t xml:space="preserve"> </w:t>
      </w:r>
      <w:r w:rsidR="001D0F16">
        <w:fldChar w:fldCharType="begin">
          <w:fldData xml:space="preserve">PEVuZE5vdGU+PENpdGU+PEF1dGhvcj5MYWV2PC9BdXRob3I+PFllYXI+MjAxNzwvWWVhcj48UmVj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</w:fldData>
        </w:fldChar>
      </w:r>
      <w:r w:rsidR="000C602A">
        <w:instrText xml:space="preserve"> ADDIN EN.CITE </w:instrText>
      </w:r>
      <w:r w:rsidR="000C602A">
        <w:fldChar w:fldCharType="begin">
          <w:fldData xml:space="preserve">PEVuZE5vdGU+PENpdGU+PEF1dGhvcj5MYWV2PC9BdXRob3I+PFllYXI+MjAxNzwvWWVhcj48UmVj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</w:fldData>
        </w:fldChar>
      </w:r>
      <w:r w:rsidR="000C602A">
        <w:instrText xml:space="preserve"> ADDIN EN.CITE.DATA </w:instrText>
      </w:r>
      <w:r w:rsidR="000C602A">
        <w:fldChar w:fldCharType="end"/>
      </w:r>
      <w:r w:rsidR="001D0F16">
        <w:fldChar w:fldCharType="separate"/>
      </w:r>
      <w:r w:rsidR="000C602A">
        <w:rPr>
          <w:noProof/>
        </w:rPr>
        <w:t>(38)</w:t>
      </w:r>
      <w:r w:rsidR="001D0F16">
        <w:fldChar w:fldCharType="end"/>
      </w:r>
      <w:r w:rsidR="003E7148">
        <w:t>)</w:t>
      </w:r>
      <w:r w:rsidR="00FA4FCD">
        <w:t>.</w:t>
      </w:r>
      <w:r w:rsidR="00EB3286">
        <w:t xml:space="preserve"> </w:t>
      </w:r>
      <w:r w:rsidR="00FA4FCD">
        <w:t xml:space="preserve">For example, the inhibitor CRT0044876 </w:t>
      </w:r>
      <w:r w:rsidR="008106BE">
        <w:t>with an IC</w:t>
      </w:r>
      <w:r w:rsidR="008106BE">
        <w:rPr>
          <w:vertAlign w:val="subscript"/>
        </w:rPr>
        <w:t>50</w:t>
      </w:r>
      <w:r w:rsidR="008106BE">
        <w:t xml:space="preserve"> of ~3 </w:t>
      </w:r>
      <w:r w:rsidR="008106BE">
        <w:rPr>
          <w:rFonts w:cstheme="minorHAnsi"/>
        </w:rPr>
        <w:t>µ</w:t>
      </w:r>
      <w:r w:rsidR="008106BE">
        <w:t>M reduce</w:t>
      </w:r>
      <w:r w:rsidR="000E72DE">
        <w:t>d</w:t>
      </w:r>
      <w:r w:rsidR="008106BE">
        <w:t xml:space="preserve"> survival of HT1080 fibrosarcoma cells in combination with methylmethanesulfonate (MMS) and TMZ, but not to ionizing radiation </w:t>
      </w:r>
      <w:r w:rsidR="001544B6">
        <w:fldChar w:fldCharType="begin">
          <w:fldData xml:space="preserve">PEVuZE5vdGU+PENpdGU+PEF1dGhvcj5NYWRodXN1ZGFuPC9BdXRob3I+PFllYXI+MjAwNTwvWWVh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</w:fldData>
        </w:fldChar>
      </w:r>
      <w:r w:rsidR="000C602A">
        <w:instrText xml:space="preserve"> ADDIN EN.CITE </w:instrText>
      </w:r>
      <w:r w:rsidR="000C602A">
        <w:fldChar w:fldCharType="begin">
          <w:fldData xml:space="preserve">PEVuZE5vdGU+PENpdGU+PEF1dGhvcj5NYWRodXN1ZGFuPC9BdXRob3I+PFllYXI+MjAwNTwvWWVh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</w:fldData>
        </w:fldChar>
      </w:r>
      <w:r w:rsidR="000C602A">
        <w:instrText xml:space="preserve"> ADDIN EN.CITE.DATA </w:instrText>
      </w:r>
      <w:r w:rsidR="000C602A">
        <w:fldChar w:fldCharType="end"/>
      </w:r>
      <w:r w:rsidR="001544B6">
        <w:fldChar w:fldCharType="separate"/>
      </w:r>
      <w:r w:rsidR="000C602A">
        <w:rPr>
          <w:noProof/>
        </w:rPr>
        <w:t>(39)</w:t>
      </w:r>
      <w:r w:rsidR="001544B6">
        <w:fldChar w:fldCharType="end"/>
      </w:r>
      <w:r w:rsidR="0018754D">
        <w:t xml:space="preserve">. </w:t>
      </w:r>
      <w:r w:rsidR="00D70DF9">
        <w:t>The APE1 inhibitor</w:t>
      </w:r>
      <w:r w:rsidR="005C3911">
        <w:t xml:space="preserve"> compound III </w:t>
      </w:r>
      <w:r w:rsidR="00D70DF9">
        <w:t>with</w:t>
      </w:r>
      <w:r w:rsidR="00E73AC8">
        <w:t xml:space="preserve"> an</w:t>
      </w:r>
      <w:r w:rsidR="00D70DF9">
        <w:t xml:space="preserve"> IC</w:t>
      </w:r>
      <w:r w:rsidR="00D70DF9" w:rsidRPr="000675E6">
        <w:rPr>
          <w:vertAlign w:val="subscript"/>
        </w:rPr>
        <w:t>50</w:t>
      </w:r>
      <w:r w:rsidR="00E73AC8">
        <w:t xml:space="preserve"> of 2-12 </w:t>
      </w:r>
      <w:r w:rsidR="00E73AC8">
        <w:rPr>
          <w:rFonts w:cstheme="minorHAnsi"/>
        </w:rPr>
        <w:t>µ</w:t>
      </w:r>
      <w:r w:rsidR="00E73AC8">
        <w:t>M also</w:t>
      </w:r>
      <w:r w:rsidR="00D70DF9">
        <w:t xml:space="preserve"> sensitiz</w:t>
      </w:r>
      <w:r w:rsidR="00E73AC8">
        <w:t>ed HeLa cells</w:t>
      </w:r>
      <w:r w:rsidR="00D70DF9">
        <w:t xml:space="preserve"> </w:t>
      </w:r>
      <w:r w:rsidR="00E73AC8">
        <w:t>effectively to MMS and TMZ</w:t>
      </w:r>
      <w:r w:rsidR="005C3911">
        <w:t>,</w:t>
      </w:r>
      <w:r w:rsidR="0097341A">
        <w:t xml:space="preserve"> and </w:t>
      </w:r>
      <w:r w:rsidR="00D9466A">
        <w:t xml:space="preserve">was tolerated </w:t>
      </w:r>
      <w:r w:rsidR="0097341A">
        <w:t xml:space="preserve">in mice </w:t>
      </w:r>
      <w:r w:rsidR="0097341A">
        <w:fldChar w:fldCharType="begin">
          <w:fldData xml:space="preserve">PEVuZE5vdGU+PENpdGU+PEF1dGhvcj5SYWk8L0F1dGhvcj48WWVhcj4yMDEyPC9ZZWFyPjxSZWNO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</w:fldData>
        </w:fldChar>
      </w:r>
      <w:r w:rsidR="000C602A">
        <w:instrText xml:space="preserve"> ADDIN EN.CITE </w:instrText>
      </w:r>
      <w:r w:rsidR="000C602A">
        <w:fldChar w:fldCharType="begin">
          <w:fldData xml:space="preserve">PEVuZE5vdGU+PENpdGU+PEF1dGhvcj5SYWk8L0F1dGhvcj48WWVhcj4yMDEyPC9ZZWFyPjxSZWNO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</w:fldData>
        </w:fldChar>
      </w:r>
      <w:r w:rsidR="000C602A">
        <w:instrText xml:space="preserve"> ADDIN EN.CITE.DATA </w:instrText>
      </w:r>
      <w:r w:rsidR="000C602A">
        <w:fldChar w:fldCharType="end"/>
      </w:r>
      <w:r w:rsidR="0097341A">
        <w:fldChar w:fldCharType="separate"/>
      </w:r>
      <w:r w:rsidR="000C602A">
        <w:rPr>
          <w:noProof/>
        </w:rPr>
        <w:t>(40)</w:t>
      </w:r>
      <w:r w:rsidR="0097341A">
        <w:fldChar w:fldCharType="end"/>
      </w:r>
      <w:r w:rsidR="0097341A">
        <w:t xml:space="preserve">. </w:t>
      </w:r>
      <w:r w:rsidR="00E73AC8">
        <w:t xml:space="preserve">However, a more </w:t>
      </w:r>
      <w:r w:rsidR="005A3D1F">
        <w:t xml:space="preserve">suitable inhibitor is </w:t>
      </w:r>
      <w:r w:rsidR="0056545D">
        <w:t xml:space="preserve">still </w:t>
      </w:r>
      <w:r w:rsidR="005A3D1F">
        <w:t xml:space="preserve">needed for use </w:t>
      </w:r>
      <w:r w:rsidR="00E73AC8">
        <w:t>in cancer</w:t>
      </w:r>
      <w:r w:rsidR="005A3D1F">
        <w:t xml:space="preserve"> therapy. </w:t>
      </w:r>
      <w:r w:rsidR="00E73AC8">
        <w:t xml:space="preserve">Interestingly, </w:t>
      </w:r>
      <w:r w:rsidR="00696CC2">
        <w:t xml:space="preserve">APE1 </w:t>
      </w:r>
      <w:r w:rsidR="00B01ADF">
        <w:t>inhibition</w:t>
      </w:r>
      <w:r w:rsidR="00696CC2">
        <w:t xml:space="preserve"> </w:t>
      </w:r>
      <w:r w:rsidR="0056545D">
        <w:t>has been found to be</w:t>
      </w:r>
      <w:r w:rsidR="00E73AC8">
        <w:t xml:space="preserve"> </w:t>
      </w:r>
      <w:r w:rsidR="00696CC2">
        <w:t xml:space="preserve">synthetically lethal in PTEN deficient </w:t>
      </w:r>
      <w:r w:rsidR="00B01ADF">
        <w:t>melanoma cancer cell</w:t>
      </w:r>
      <w:r w:rsidR="00E73AC8">
        <w:t xml:space="preserve"> </w:t>
      </w:r>
      <w:r w:rsidR="00B01ADF">
        <w:t>lines</w:t>
      </w:r>
      <w:r w:rsidR="000633C1">
        <w:t xml:space="preserve"> </w:t>
      </w:r>
      <w:r w:rsidR="000633C1">
        <w:fldChar w:fldCharType="begin">
          <w:fldData xml:space="preserve">PEVuZE5vdGU+PENpdGU+PEF1dGhvcj5BYmJvdHRzPC9BdXRob3I+PFllYXI+MjAxNDwvWWVhcj48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</w:fldData>
        </w:fldChar>
      </w:r>
      <w:r w:rsidR="000C602A">
        <w:instrText xml:space="preserve"> ADDIN EN.CITE </w:instrText>
      </w:r>
      <w:r w:rsidR="000C602A">
        <w:fldChar w:fldCharType="begin">
          <w:fldData xml:space="preserve">PEVuZE5vdGU+PENpdGU+PEF1dGhvcj5BYmJvdHRzPC9BdXRob3I+PFllYXI+MjAxNDwvWWVhcj48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</w:fldData>
        </w:fldChar>
      </w:r>
      <w:r w:rsidR="000C602A">
        <w:instrText xml:space="preserve"> ADDIN EN.CITE.DATA </w:instrText>
      </w:r>
      <w:r w:rsidR="000C602A">
        <w:fldChar w:fldCharType="end"/>
      </w:r>
      <w:r w:rsidR="000633C1">
        <w:fldChar w:fldCharType="separate"/>
      </w:r>
      <w:r w:rsidR="000C602A">
        <w:rPr>
          <w:noProof/>
        </w:rPr>
        <w:t>(41)</w:t>
      </w:r>
      <w:r w:rsidR="000633C1">
        <w:fldChar w:fldCharType="end"/>
      </w:r>
      <w:r w:rsidR="00B01ADF">
        <w:t xml:space="preserve"> </w:t>
      </w:r>
      <w:r w:rsidR="000633C1">
        <w:t>and also</w:t>
      </w:r>
      <w:r w:rsidR="005A3D1F">
        <w:t xml:space="preserve"> with</w:t>
      </w:r>
      <w:r w:rsidR="0097341A">
        <w:t xml:space="preserve"> </w:t>
      </w:r>
      <w:r w:rsidR="00EB3286">
        <w:t xml:space="preserve">DSB </w:t>
      </w:r>
      <w:r w:rsidR="000633C1">
        <w:t xml:space="preserve">repair proteins </w:t>
      </w:r>
      <w:r w:rsidR="00B01ADF">
        <w:t>BR</w:t>
      </w:r>
      <w:r w:rsidR="00EB3286">
        <w:t>C</w:t>
      </w:r>
      <w:r w:rsidR="00B01ADF">
        <w:t>A and ATM deficient</w:t>
      </w:r>
      <w:r w:rsidR="000633C1">
        <w:t xml:space="preserve"> cell lines </w:t>
      </w:r>
      <w:r w:rsidR="000633C1">
        <w:fldChar w:fldCharType="begin">
          <w:fldData xml:space="preserve">PEVuZE5vdGU+PENpdGU+PEF1dGhvcj5TdWx0YW5hPC9BdXRob3I+PFllYXI+MjAxMjwvWWVhcj48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</w:fldData>
        </w:fldChar>
      </w:r>
      <w:r w:rsidR="000C602A">
        <w:instrText xml:space="preserve"> ADDIN EN.CITE </w:instrText>
      </w:r>
      <w:r w:rsidR="000C602A">
        <w:fldChar w:fldCharType="begin">
          <w:fldData xml:space="preserve">PEVuZE5vdGU+PENpdGU+PEF1dGhvcj5TdWx0YW5hPC9BdXRob3I+PFllYXI+MjAxMjwvWWVhcj48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</w:fldData>
        </w:fldChar>
      </w:r>
      <w:r w:rsidR="000C602A">
        <w:instrText xml:space="preserve"> ADDIN EN.CITE.DATA </w:instrText>
      </w:r>
      <w:r w:rsidR="000C602A">
        <w:fldChar w:fldCharType="end"/>
      </w:r>
      <w:r w:rsidR="000633C1">
        <w:fldChar w:fldCharType="separate"/>
      </w:r>
      <w:r w:rsidR="000C602A">
        <w:rPr>
          <w:noProof/>
        </w:rPr>
        <w:t>(42)</w:t>
      </w:r>
      <w:r w:rsidR="000633C1">
        <w:fldChar w:fldCharType="end"/>
      </w:r>
      <w:r w:rsidR="00E73AC8">
        <w:t xml:space="preserve">. </w:t>
      </w:r>
      <w:r w:rsidR="00967E71">
        <w:t>Additionally</w:t>
      </w:r>
      <w:r w:rsidR="00E73AC8">
        <w:t>, t</w:t>
      </w:r>
      <w:r w:rsidR="00F74F7A" w:rsidRPr="00444456">
        <w:t>he</w:t>
      </w:r>
      <w:r w:rsidR="00F74F7A">
        <w:t xml:space="preserve"> interaction with </w:t>
      </w:r>
      <w:r w:rsidR="00E73AC8">
        <w:t>nucleophosmin (</w:t>
      </w:r>
      <w:r w:rsidR="00F74F7A">
        <w:t>NP</w:t>
      </w:r>
      <w:r w:rsidR="00E73AC8">
        <w:t>M</w:t>
      </w:r>
      <w:r w:rsidR="00F74F7A">
        <w:t>1</w:t>
      </w:r>
      <w:r w:rsidR="00E73AC8">
        <w:t>)</w:t>
      </w:r>
      <w:r w:rsidR="00F74F7A">
        <w:t xml:space="preserve"> appears to be important in the response to </w:t>
      </w:r>
      <w:r w:rsidR="00EB45C2">
        <w:t>p</w:t>
      </w:r>
      <w:r w:rsidR="00F74F7A">
        <w:t>latinum</w:t>
      </w:r>
      <w:r w:rsidR="00E73AC8">
        <w:t>-</w:t>
      </w:r>
      <w:r w:rsidR="00F74F7A">
        <w:t xml:space="preserve">based drugs as high expression levels of APE1 and NPM1 predicts poor response to </w:t>
      </w:r>
      <w:r w:rsidR="00F74F7A">
        <w:lastRenderedPageBreak/>
        <w:t>treatment. Thus, targeting APE1 activity</w:t>
      </w:r>
      <w:r w:rsidR="0056545D">
        <w:t>,</w:t>
      </w:r>
      <w:r w:rsidR="00F74F7A">
        <w:t xml:space="preserve"> or its interaction with NPM1</w:t>
      </w:r>
      <w:r w:rsidR="0056545D">
        <w:t>,</w:t>
      </w:r>
      <w:r w:rsidR="00F74F7A">
        <w:t xml:space="preserve"> might sensitize certain </w:t>
      </w:r>
      <w:r w:rsidR="00967E71">
        <w:t xml:space="preserve">cancers </w:t>
      </w:r>
      <w:r w:rsidR="00F74F7A">
        <w:t xml:space="preserve">expressing higher levels </w:t>
      </w:r>
      <w:r w:rsidR="00967E71">
        <w:t xml:space="preserve">of these proteins </w:t>
      </w:r>
      <w:r w:rsidR="00F74F7A">
        <w:fldChar w:fldCharType="begin">
          <w:fldData xml:space="preserve">PEVuZE5vdGU+PENpdGU+PEF1dGhvcj5NYWxmYXR0aTwvQXV0aG9yPjxZZWFyPjIwMTk8L1llYXI+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</w:fldData>
        </w:fldChar>
      </w:r>
      <w:r w:rsidR="000C602A">
        <w:instrText xml:space="preserve"> ADDIN EN.CITE </w:instrText>
      </w:r>
      <w:r w:rsidR="000C602A">
        <w:fldChar w:fldCharType="begin">
          <w:fldData xml:space="preserve">PEVuZE5vdGU+PENpdGU+PEF1dGhvcj5NYWxmYXR0aTwvQXV0aG9yPjxZZWFyPjIwMTk8L1llYXI+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</w:fldData>
        </w:fldChar>
      </w:r>
      <w:r w:rsidR="000C602A">
        <w:instrText xml:space="preserve"> ADDIN EN.CITE.DATA </w:instrText>
      </w:r>
      <w:r w:rsidR="000C602A">
        <w:fldChar w:fldCharType="end"/>
      </w:r>
      <w:r w:rsidR="00F74F7A">
        <w:fldChar w:fldCharType="separate"/>
      </w:r>
      <w:r w:rsidR="000C602A">
        <w:rPr>
          <w:noProof/>
        </w:rPr>
        <w:t>(43)</w:t>
      </w:r>
      <w:r w:rsidR="00F74F7A">
        <w:fldChar w:fldCharType="end"/>
      </w:r>
      <w:r w:rsidR="00F74F7A">
        <w:t>.</w:t>
      </w:r>
      <w:r w:rsidR="00967E71">
        <w:t xml:space="preserve"> These strategies however, require further investigation.</w:t>
      </w:r>
    </w:p>
    <w:p w14:paraId="19CEB07E" w14:textId="58CACF51" w:rsidR="005A3D1F" w:rsidRDefault="00F74F7A" w:rsidP="005A3D1F">
      <w:pPr>
        <w:spacing w:line="360" w:lineRule="auto"/>
      </w:pPr>
      <w:r w:rsidRPr="00601990">
        <w:t xml:space="preserve">APE1 </w:t>
      </w:r>
      <w:r w:rsidR="00DC76DF">
        <w:t xml:space="preserve">is </w:t>
      </w:r>
      <w:r w:rsidRPr="00601990">
        <w:t>also known as Redox factor 1 (Ref1)</w:t>
      </w:r>
      <w:r w:rsidR="0056545D">
        <w:t>,</w:t>
      </w:r>
      <w:r w:rsidR="00DC76DF">
        <w:t xml:space="preserve"> and</w:t>
      </w:r>
      <w:r w:rsidRPr="00601990">
        <w:t xml:space="preserve"> can respond to altered oxidative states</w:t>
      </w:r>
      <w:r w:rsidR="00DC76DF" w:rsidRPr="00DC76DF">
        <w:t xml:space="preserve"> </w:t>
      </w:r>
      <w:r w:rsidR="00DC76DF">
        <w:t xml:space="preserve">by its </w:t>
      </w:r>
      <w:r w:rsidR="00DC76DF" w:rsidRPr="00601990">
        <w:t>cysteine-rich redox domain</w:t>
      </w:r>
      <w:r w:rsidR="0056545D">
        <w:t xml:space="preserve"> where it</w:t>
      </w:r>
      <w:r w:rsidR="00DC76DF">
        <w:t xml:space="preserve"> </w:t>
      </w:r>
      <w:r w:rsidRPr="00601990">
        <w:t>activate</w:t>
      </w:r>
      <w:r w:rsidR="00DC76DF">
        <w:t>s</w:t>
      </w:r>
      <w:r w:rsidRPr="00601990">
        <w:t xml:space="preserve"> the DNA binding of certain transcription factors (e.g. NF-κB, p53, STAT3 and HIF-1α)</w:t>
      </w:r>
      <w:r w:rsidRPr="00601990">
        <w:fldChar w:fldCharType="begin"/>
      </w:r>
      <w:r w:rsidR="000C602A">
        <w:instrText xml:space="preserve"> ADDIN EN.CITE &lt;EndNote&gt;&lt;Cite&gt;&lt;Author&gt;Tell&lt;/Author&gt;&lt;Year&gt;2009&lt;/Year&gt;&lt;RecNum&gt;37&lt;/RecNum&gt;&lt;DisplayText&gt;(44)&lt;/DisplayText&gt;&lt;record&gt;&lt;rec-number&gt;37&lt;/rec-number&gt;&lt;foreign-keys&gt;&lt;key app="EN" db-id="9z5d9xzs4dsfrnet0w7x0sz3zvtfrxe2adtt" timestamp="1586522447"&gt;37&lt;/key&gt;&lt;/foreign-keys&gt;&lt;ref-type name="Journal Article"&gt;17&lt;/ref-type&gt;&lt;contributors&gt;&lt;authors&gt;&lt;author&gt;Tell, G.&lt;/author&gt;&lt;author&gt;Quadrifoglio, F.&lt;/author&gt;&lt;author&gt;Tiribelli, C.&lt;/author&gt;&lt;author&gt;Kelley, M. R.&lt;/author&gt;&lt;/authors&gt;&lt;/contributors&gt;&lt;auth-address&gt;Department of Biomedical Sciences and Technologies, University of Udine, Udine, Italy. gtell@mail.dstb.uniud.it&lt;/auth-address&gt;&lt;titles&gt;&lt;title&gt;The many functions of APE1/Ref-1: not only a DNA repair enzyme&lt;/title&gt;&lt;secondary-title&gt;Antioxid Redox Signal&lt;/secondary-title&gt;&lt;/titles&gt;&lt;periodical&gt;&lt;full-title&gt;Antioxid Redox Signal&lt;/full-title&gt;&lt;/periodical&gt;&lt;pages&gt;601-20&lt;/pages&gt;&lt;volume&gt;11&lt;/volume&gt;&lt;number&gt;3&lt;/number&gt;&lt;edition&gt;2008/11/04&lt;/edition&gt;&lt;keywords&gt;&lt;keyword&gt;*DNA Repair&lt;/keyword&gt;&lt;keyword&gt;DNA-(Apurinic or Apyrimidinic Site) Lyase/genetics/*physiology&lt;/keyword&gt;&lt;keyword&gt;Gene Expression Regulation&lt;/keyword&gt;&lt;keyword&gt;Humans&lt;/keyword&gt;&lt;keyword&gt;Oxidation-Reduction&lt;/keyword&gt;&lt;keyword&gt;Transcription Factors/genetics/physiology&lt;/keyword&gt;&lt;/keywords&gt;&lt;dates&gt;&lt;year&gt;2009&lt;/year&gt;&lt;pub-dates&gt;&lt;date&gt;Mar&lt;/date&gt;&lt;/pub-dates&gt;&lt;/dates&gt;&lt;isbn&gt;1557-7716 (Electronic)&amp;#xD;1523-0864 (Linking)&lt;/isbn&gt;&lt;accession-num&gt;18976116&lt;/accession-num&gt;&lt;urls&gt;&lt;related-urls&gt;&lt;url&gt;https://www.ncbi.nlm.nih.gov/pubmed/18976116&lt;/url&gt;&lt;/related-urls&gt;&lt;/urls&gt;&lt;custom2&gt;PMC2811080&lt;/custom2&gt;&lt;electronic-resource-num&gt;10.1089/ars.2008.2194&lt;/electronic-resource-num&gt;&lt;/record&gt;&lt;/Cite&gt;&lt;/EndNote&gt;</w:instrText>
      </w:r>
      <w:r w:rsidRPr="00601990">
        <w:fldChar w:fldCharType="separate"/>
      </w:r>
      <w:r w:rsidR="000C602A">
        <w:rPr>
          <w:noProof/>
        </w:rPr>
        <w:t>(44)</w:t>
      </w:r>
      <w:r w:rsidRPr="00601990">
        <w:fldChar w:fldCharType="end"/>
      </w:r>
      <w:r w:rsidRPr="00601990">
        <w:t xml:space="preserve">. </w:t>
      </w:r>
      <w:r w:rsidR="00102810" w:rsidRPr="00601990">
        <w:t xml:space="preserve">Inhibitors have been </w:t>
      </w:r>
      <w:r w:rsidR="002278A6" w:rsidRPr="00601990">
        <w:t>identified</w:t>
      </w:r>
      <w:r w:rsidR="007E7EE8" w:rsidRPr="00601990">
        <w:t xml:space="preserve"> to</w:t>
      </w:r>
      <w:r w:rsidR="00102810" w:rsidRPr="00601990">
        <w:t xml:space="preserve"> target</w:t>
      </w:r>
      <w:r w:rsidR="007E7EE8" w:rsidRPr="00601990">
        <w:t xml:space="preserve"> the redox function of A</w:t>
      </w:r>
      <w:r w:rsidR="00BD487A" w:rsidRPr="00601990">
        <w:t>PE</w:t>
      </w:r>
      <w:r w:rsidR="007E7EE8" w:rsidRPr="00601990">
        <w:t xml:space="preserve">1 </w:t>
      </w:r>
      <w:r w:rsidR="00102810" w:rsidRPr="00601990">
        <w:t xml:space="preserve">(reviewed by </w:t>
      </w:r>
      <w:r w:rsidR="00102810" w:rsidRPr="00601990">
        <w:fldChar w:fldCharType="begin">
          <w:fldData xml:space="preserve">PEVuZE5vdGU+PENpdGU+PEF1dGhvcj5MYWV2PC9BdXRob3I+PFllYXI+MjAxNzwvWWVhcj48UmVj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</w:fldData>
        </w:fldChar>
      </w:r>
      <w:r w:rsidR="000C602A">
        <w:instrText xml:space="preserve"> ADDIN EN.CITE </w:instrText>
      </w:r>
      <w:r w:rsidR="000C602A">
        <w:fldChar w:fldCharType="begin">
          <w:fldData xml:space="preserve">PEVuZE5vdGU+PENpdGU+PEF1dGhvcj5MYWV2PC9BdXRob3I+PFllYXI+MjAxNzwvWWVhcj48UmVj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</w:fldData>
        </w:fldChar>
      </w:r>
      <w:r w:rsidR="000C602A">
        <w:instrText xml:space="preserve"> ADDIN EN.CITE.DATA </w:instrText>
      </w:r>
      <w:r w:rsidR="000C602A">
        <w:fldChar w:fldCharType="end"/>
      </w:r>
      <w:r w:rsidR="00102810" w:rsidRPr="00601990">
        <w:fldChar w:fldCharType="separate"/>
      </w:r>
      <w:r w:rsidR="000C602A">
        <w:rPr>
          <w:noProof/>
        </w:rPr>
        <w:t>(38)</w:t>
      </w:r>
      <w:r w:rsidR="00102810" w:rsidRPr="00601990">
        <w:fldChar w:fldCharType="end"/>
      </w:r>
      <w:r w:rsidR="005E559F">
        <w:t>)</w:t>
      </w:r>
      <w:r w:rsidR="00102810" w:rsidRPr="00601990">
        <w:t xml:space="preserve">. </w:t>
      </w:r>
      <w:r w:rsidR="006170BF" w:rsidRPr="00601990">
        <w:t xml:space="preserve">For example, </w:t>
      </w:r>
      <w:r w:rsidR="00317220" w:rsidRPr="00601990">
        <w:t xml:space="preserve">E3330 </w:t>
      </w:r>
      <w:r w:rsidR="00601990">
        <w:t xml:space="preserve">(an </w:t>
      </w:r>
      <w:r w:rsidR="00317220" w:rsidRPr="00601990">
        <w:t>NF</w:t>
      </w:r>
      <w:r w:rsidR="00317220" w:rsidRPr="00601990">
        <w:rPr>
          <w:rFonts w:ascii="Symbol" w:hAnsi="Symbol"/>
        </w:rPr>
        <w:t></w:t>
      </w:r>
      <w:r w:rsidR="00317220" w:rsidRPr="00601990">
        <w:t>B inhibitor</w:t>
      </w:r>
      <w:r w:rsidR="00601990">
        <w:t xml:space="preserve">) and </w:t>
      </w:r>
      <w:r w:rsidR="005E559F">
        <w:t>Gossypol/</w:t>
      </w:r>
      <w:r w:rsidR="00601990" w:rsidRPr="00601990">
        <w:t>AT101 (</w:t>
      </w:r>
      <w:r w:rsidR="005E559F">
        <w:t>BCL2</w:t>
      </w:r>
      <w:r w:rsidR="00DC76DF">
        <w:t xml:space="preserve"> inhibitors</w:t>
      </w:r>
      <w:r w:rsidR="00601990" w:rsidRPr="00601990">
        <w:t xml:space="preserve">) </w:t>
      </w:r>
      <w:r w:rsidR="005E559F">
        <w:t>can</w:t>
      </w:r>
      <w:r w:rsidR="005E559F" w:rsidRPr="00601990">
        <w:t xml:space="preserve"> </w:t>
      </w:r>
      <w:r w:rsidR="00317220" w:rsidRPr="00601990">
        <w:t>bind A</w:t>
      </w:r>
      <w:r w:rsidR="00BD487A" w:rsidRPr="00601990">
        <w:t>PE</w:t>
      </w:r>
      <w:r w:rsidR="00317220" w:rsidRPr="00601990">
        <w:t>1</w:t>
      </w:r>
      <w:r w:rsidR="006465FE" w:rsidRPr="00601990">
        <w:t xml:space="preserve"> making it less </w:t>
      </w:r>
      <w:r w:rsidR="006465FE" w:rsidRPr="005D23CB">
        <w:t xml:space="preserve">redox </w:t>
      </w:r>
      <w:r w:rsidR="006465FE" w:rsidRPr="001863B9">
        <w:t xml:space="preserve">active </w:t>
      </w:r>
      <w:r w:rsidR="00336EF4" w:rsidRPr="001863B9">
        <w:fldChar w:fldCharType="begin">
          <w:fldData xml:space="preserve">PEVuZE5vdGU+PENpdGU+PEF1dGhvcj5aaGFuZzwvQXV0aG9yPjxZZWFyPjIwMTM8L1llYXI+PFJl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</w:fldData>
        </w:fldChar>
      </w:r>
      <w:r w:rsidR="000C602A">
        <w:instrText xml:space="preserve"> ADDIN EN.CITE </w:instrText>
      </w:r>
      <w:r w:rsidR="000C602A">
        <w:fldChar w:fldCharType="begin">
          <w:fldData xml:space="preserve">PEVuZE5vdGU+PENpdGU+PEF1dGhvcj5aaGFuZzwvQXV0aG9yPjxZZWFyPjIwMTM8L1llYXI+PFJl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</w:fldData>
        </w:fldChar>
      </w:r>
      <w:r w:rsidR="000C602A">
        <w:instrText xml:space="preserve"> ADDIN EN.CITE.DATA </w:instrText>
      </w:r>
      <w:r w:rsidR="000C602A">
        <w:fldChar w:fldCharType="end"/>
      </w:r>
      <w:r w:rsidR="00336EF4" w:rsidRPr="001863B9">
        <w:fldChar w:fldCharType="separate"/>
      </w:r>
      <w:r w:rsidR="000C602A">
        <w:rPr>
          <w:noProof/>
        </w:rPr>
        <w:t>(45, 46)</w:t>
      </w:r>
      <w:r w:rsidR="00336EF4" w:rsidRPr="001863B9">
        <w:fldChar w:fldCharType="end"/>
      </w:r>
      <w:r w:rsidR="006465FE" w:rsidRPr="005D23CB">
        <w:t>.</w:t>
      </w:r>
      <w:r w:rsidR="006465FE" w:rsidRPr="00601990">
        <w:t xml:space="preserve"> </w:t>
      </w:r>
      <w:r w:rsidR="005E559F">
        <w:t xml:space="preserve">These agents can induce cytotoxicity as single agents </w:t>
      </w:r>
      <w:r w:rsidR="005E559F" w:rsidRPr="00601990">
        <w:fldChar w:fldCharType="begin">
          <w:fldData xml:space="preserve">PEVuZE5vdGU+PENpdGU+PEF1dGhvcj5MdW88L0F1dGhvcj48WWVhcj4yMDA4PC9ZZWFyPjxSZWNO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</w:fldData>
        </w:fldChar>
      </w:r>
      <w:r w:rsidR="000C602A">
        <w:instrText xml:space="preserve"> ADDIN EN.CITE </w:instrText>
      </w:r>
      <w:r w:rsidR="000C602A">
        <w:fldChar w:fldCharType="begin">
          <w:fldData xml:space="preserve">PEVuZE5vdGU+PENpdGU+PEF1dGhvcj5MdW88L0F1dGhvcj48WWVhcj4yMDA4PC9ZZWFyPjxSZWNO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</w:fldData>
        </w:fldChar>
      </w:r>
      <w:r w:rsidR="000C602A">
        <w:instrText xml:space="preserve"> ADDIN EN.CITE.DATA </w:instrText>
      </w:r>
      <w:r w:rsidR="000C602A">
        <w:fldChar w:fldCharType="end"/>
      </w:r>
      <w:r w:rsidR="005E559F" w:rsidRPr="00601990">
        <w:fldChar w:fldCharType="separate"/>
      </w:r>
      <w:r w:rsidR="000C602A">
        <w:rPr>
          <w:noProof/>
        </w:rPr>
        <w:t>(47)</w:t>
      </w:r>
      <w:r w:rsidR="005E559F" w:rsidRPr="00601990">
        <w:fldChar w:fldCharType="end"/>
      </w:r>
      <w:r w:rsidR="005E559F">
        <w:t xml:space="preserve"> or in combination </w:t>
      </w:r>
      <w:r w:rsidR="005E559F" w:rsidRPr="00601990">
        <w:fldChar w:fldCharType="begin">
          <w:fldData xml:space="preserve">PEVuZE5vdGU+PENpdGU+PEF1dGhvcj5XZWk8L0F1dGhvcj48WWVhcj4yMDE2PC9ZZWFyPjxSZWNO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</w:fldData>
        </w:fldChar>
      </w:r>
      <w:r w:rsidR="000C602A">
        <w:instrText xml:space="preserve"> ADDIN EN.CITE </w:instrText>
      </w:r>
      <w:r w:rsidR="000C602A">
        <w:fldChar w:fldCharType="begin">
          <w:fldData xml:space="preserve">PEVuZE5vdGU+PENpdGU+PEF1dGhvcj5XZWk8L0F1dGhvcj48WWVhcj4yMDE2PC9ZZWFyPjxSZWNO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</w:fldData>
        </w:fldChar>
      </w:r>
      <w:r w:rsidR="000C602A">
        <w:instrText xml:space="preserve"> ADDIN EN.CITE.DATA </w:instrText>
      </w:r>
      <w:r w:rsidR="000C602A">
        <w:fldChar w:fldCharType="end"/>
      </w:r>
      <w:r w:rsidR="005E559F" w:rsidRPr="00601990">
        <w:fldChar w:fldCharType="separate"/>
      </w:r>
      <w:r w:rsidR="000C602A">
        <w:rPr>
          <w:noProof/>
        </w:rPr>
        <w:t>(46, 48)</w:t>
      </w:r>
      <w:r w:rsidR="005E559F" w:rsidRPr="00601990">
        <w:fldChar w:fldCharType="end"/>
      </w:r>
      <w:r w:rsidR="005E559F">
        <w:t xml:space="preserve"> in </w:t>
      </w:r>
      <w:r w:rsidR="00805161" w:rsidRPr="00601990">
        <w:t xml:space="preserve">lung, lymphoma, prostate, adrenocortical and </w:t>
      </w:r>
      <w:r w:rsidR="00DC132E">
        <w:t>glioblastoma</w:t>
      </w:r>
      <w:r w:rsidR="00805161" w:rsidDel="00805161">
        <w:t xml:space="preserve"> </w:t>
      </w:r>
      <w:r w:rsidR="005E559F">
        <w:t xml:space="preserve">cancers, and more than 20 clinical trials are currently investigating their suitability. </w:t>
      </w:r>
    </w:p>
    <w:p w14:paraId="29559E94" w14:textId="12270584" w:rsidR="00900288" w:rsidRDefault="007905A8" w:rsidP="00633AD0">
      <w:pPr>
        <w:pStyle w:val="Heading2"/>
        <w:tabs>
          <w:tab w:val="left" w:pos="567"/>
        </w:tabs>
        <w:spacing w:line="360" w:lineRule="auto"/>
      </w:pPr>
      <w:r>
        <w:t>2.5</w:t>
      </w:r>
      <w:r w:rsidR="00633AD0">
        <w:t>.</w:t>
      </w:r>
      <w:r>
        <w:t xml:space="preserve"> </w:t>
      </w:r>
      <w:r w:rsidR="00C84BEA">
        <w:tab/>
      </w:r>
      <w:r w:rsidR="00900288">
        <w:t>PNKP</w:t>
      </w:r>
      <w:r w:rsidR="00A976C7">
        <w:t xml:space="preserve"> inhibitors</w:t>
      </w:r>
    </w:p>
    <w:p w14:paraId="2374BA63" w14:textId="78F20163" w:rsidR="009A2B67" w:rsidRDefault="00B80EF0" w:rsidP="00AF4141">
      <w:pPr>
        <w:spacing w:line="360" w:lineRule="auto"/>
      </w:pPr>
      <w:r>
        <w:t xml:space="preserve">Polynucleotide kinase phosphatase </w:t>
      </w:r>
      <w:r w:rsidR="00FC520F">
        <w:t xml:space="preserve">(PNKP) has dual </w:t>
      </w:r>
      <w:r w:rsidR="00A50581">
        <w:t xml:space="preserve">5’-kinase and 3’-phosphatase </w:t>
      </w:r>
      <w:r w:rsidR="007E2CAF">
        <w:t>activit</w:t>
      </w:r>
      <w:r w:rsidR="00DF2288">
        <w:t>ies</w:t>
      </w:r>
      <w:r w:rsidR="007E2CAF">
        <w:t xml:space="preserve"> </w:t>
      </w:r>
      <w:r w:rsidR="00A50581">
        <w:t xml:space="preserve">on SSBs and DSBs. </w:t>
      </w:r>
      <w:r w:rsidR="00E77238" w:rsidRPr="008F5600">
        <w:t xml:space="preserve">Imidopiperidines </w:t>
      </w:r>
      <w:r w:rsidR="00A901F0">
        <w:t>have been</w:t>
      </w:r>
      <w:r w:rsidR="00A901F0" w:rsidRPr="008F5600">
        <w:t xml:space="preserve"> </w:t>
      </w:r>
      <w:r w:rsidR="00E77238" w:rsidRPr="008F5600">
        <w:t xml:space="preserve">identified as non-competitive inhibitors to the </w:t>
      </w:r>
      <w:r w:rsidR="0071039B">
        <w:t>DNA-</w:t>
      </w:r>
      <w:r w:rsidR="00E77238" w:rsidRPr="008F5600">
        <w:t>PNKP complex</w:t>
      </w:r>
      <w:r w:rsidR="00D228E9">
        <w:t xml:space="preserve"> </w:t>
      </w:r>
      <w:r w:rsidR="0071039B">
        <w:t xml:space="preserve">specifically </w:t>
      </w:r>
      <w:r w:rsidR="00D228E9">
        <w:t xml:space="preserve">inhibiting the phosphatase reaction </w:t>
      </w:r>
      <w:r w:rsidR="00D228E9">
        <w:fldChar w:fldCharType="begin">
          <w:fldData xml:space="preserve">PEVuZE5vdGU+PENpdGU+PEF1dGhvcj5GcmVzY2hhdWY8L0F1dGhvcj48WWVhcj4yMDA5PC9ZZWFy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</w:fldData>
        </w:fldChar>
      </w:r>
      <w:r w:rsidR="000C602A">
        <w:instrText xml:space="preserve"> ADDIN EN.CITE </w:instrText>
      </w:r>
      <w:r w:rsidR="000C602A">
        <w:fldChar w:fldCharType="begin">
          <w:fldData xml:space="preserve">PEVuZE5vdGU+PENpdGU+PEF1dGhvcj5GcmVzY2hhdWY8L0F1dGhvcj48WWVhcj4yMDA5PC9ZZWFy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</w:fldData>
        </w:fldChar>
      </w:r>
      <w:r w:rsidR="000C602A">
        <w:instrText xml:space="preserve"> ADDIN EN.CITE.DATA </w:instrText>
      </w:r>
      <w:r w:rsidR="000C602A">
        <w:fldChar w:fldCharType="end"/>
      </w:r>
      <w:r w:rsidR="00D228E9">
        <w:fldChar w:fldCharType="separate"/>
      </w:r>
      <w:r w:rsidR="000C602A">
        <w:rPr>
          <w:noProof/>
        </w:rPr>
        <w:t>(49, 50)</w:t>
      </w:r>
      <w:r w:rsidR="00D228E9">
        <w:fldChar w:fldCharType="end"/>
      </w:r>
      <w:r w:rsidR="00E77238" w:rsidRPr="008F5600">
        <w:t>. One such inhibitor</w:t>
      </w:r>
      <w:r w:rsidR="00A901F0">
        <w:t>,</w:t>
      </w:r>
      <w:r w:rsidR="00E77238" w:rsidRPr="008F5600">
        <w:t xml:space="preserve"> </w:t>
      </w:r>
      <w:r w:rsidR="0029101F" w:rsidRPr="008F5600">
        <w:t>A12B4C3</w:t>
      </w:r>
      <w:r w:rsidR="00A901F0">
        <w:t>,</w:t>
      </w:r>
      <w:r w:rsidR="00E77238" w:rsidRPr="008F5600">
        <w:t xml:space="preserve"> </w:t>
      </w:r>
      <w:r w:rsidR="00A901F0">
        <w:t>with an IC</w:t>
      </w:r>
      <w:r w:rsidR="00A901F0" w:rsidRPr="007E2CAF">
        <w:rPr>
          <w:vertAlign w:val="subscript"/>
        </w:rPr>
        <w:t>50</w:t>
      </w:r>
      <w:r w:rsidR="00A901F0">
        <w:t xml:space="preserve"> of ~10 </w:t>
      </w:r>
      <w:r w:rsidR="00A901F0">
        <w:rPr>
          <w:rFonts w:cstheme="minorHAnsi"/>
        </w:rPr>
        <w:t>µ</w:t>
      </w:r>
      <w:r w:rsidR="00A901F0">
        <w:t>M act</w:t>
      </w:r>
      <w:r w:rsidR="00576784">
        <w:t>s</w:t>
      </w:r>
      <w:r w:rsidR="00A901F0">
        <w:t xml:space="preserve"> </w:t>
      </w:r>
      <w:r w:rsidR="00E77238" w:rsidRPr="008F5600">
        <w:t xml:space="preserve">as a </w:t>
      </w:r>
      <w:r w:rsidR="002C18BA">
        <w:t>radiosensitizer</w:t>
      </w:r>
      <w:r w:rsidR="00A901F0">
        <w:t xml:space="preserve"> </w:t>
      </w:r>
      <w:r w:rsidR="0029101F" w:rsidRPr="008F5600">
        <w:t xml:space="preserve">in </w:t>
      </w:r>
      <w:r w:rsidR="00A901F0">
        <w:t>response to densely ionising</w:t>
      </w:r>
      <w:r w:rsidR="008F5600" w:rsidRPr="008F5600">
        <w:t xml:space="preserve"> carbon ion irradiation</w:t>
      </w:r>
      <w:r w:rsidR="0029101F" w:rsidRPr="008F5600">
        <w:t xml:space="preserve"> </w:t>
      </w:r>
      <w:r w:rsidR="00576784">
        <w:t xml:space="preserve">in prostate cancer cells </w:t>
      </w:r>
      <w:r w:rsidR="002C18BA">
        <w:fldChar w:fldCharType="begin"/>
      </w:r>
      <w:r w:rsidR="000C602A">
        <w:instrText xml:space="preserve"> ADDIN EN.CITE &lt;EndNote&gt;&lt;Cite&gt;&lt;Author&gt;Srivastava&lt;/Author&gt;&lt;Year&gt;2018&lt;/Year&gt;&lt;RecNum&gt;65&lt;/RecNum&gt;&lt;DisplayText&gt;(51)&lt;/DisplayText&gt;&lt;record&gt;&lt;rec-number&gt;65&lt;/rec-number&gt;&lt;foreign-keys&gt;&lt;key app="EN" db-id="9z5d9xzs4dsfrnet0w7x0sz3zvtfrxe2adtt" timestamp="1587319688"&gt;65&lt;/key&gt;&lt;/foreign-keys&gt;&lt;ref-type name="Journal Article"&gt;17&lt;/ref-type&gt;&lt;contributors&gt;&lt;authors&gt;&lt;author&gt;Srivastava, P.&lt;/author&gt;&lt;author&gt;Sarma, A.&lt;/author&gt;&lt;author&gt;Chaturvedi, C. M.&lt;/author&gt;&lt;/authors&gt;&lt;/contributors&gt;&lt;auth-address&gt;Department of Zoology, Banaras Hindu University, Varanasi, Uttar Pradesh, India.&amp;#xD;Radiation Biology Laboratory, Inter University Accelerator Centre, New Delhi, India.&lt;/auth-address&gt;&lt;titles&gt;&lt;title&gt;Targeting DNA repair with PNKP inhibition sensitizes radioresistant prostate cancer cells to high LET radiation&lt;/title&gt;&lt;secondary-title&gt;PLoS One&lt;/secondary-title&gt;&lt;/titles&gt;&lt;periodical&gt;&lt;full-title&gt;PLoS One&lt;/full-title&gt;&lt;/periodical&gt;&lt;pages&gt;e0190516&lt;/pages&gt;&lt;volume&gt;13&lt;/volume&gt;&lt;number&gt;1&lt;/number&gt;&lt;edition&gt;2018/01/11&lt;/edition&gt;&lt;keywords&gt;&lt;keyword&gt;*DNA Repair&lt;/keyword&gt;&lt;keyword&gt;Dose-Response Relationship, Radiation&lt;/keyword&gt;&lt;keyword&gt;Humans&lt;/keyword&gt;&lt;keyword&gt;Male&lt;/keyword&gt;&lt;keyword&gt;Polynucleotide 5&amp;apos;-Hydroxyl-Kinase/*antagonists &amp;amp; inhibitors&lt;/keyword&gt;&lt;keyword&gt;Prostatic Neoplasms/pathology/*radiotherapy&lt;/keyword&gt;&lt;keyword&gt;*Radiation Tolerance&lt;/keyword&gt;&lt;/keywords&gt;&lt;dates&gt;&lt;year&gt;2018&lt;/year&gt;&lt;/dates&gt;&lt;isbn&gt;1932-6203 (Electronic)&amp;#xD;1932-6203 (Linking)&lt;/isbn&gt;&lt;accession-num&gt;29320576&lt;/accession-num&gt;&lt;urls&gt;&lt;related-urls&gt;&lt;url&gt;https://www.ncbi.nlm.nih.gov/pubmed/29320576&lt;/url&gt;&lt;/related-urls&gt;&lt;/urls&gt;&lt;custom2&gt;PMC5762163&lt;/custom2&gt;&lt;electronic-resource-num&gt;10.1371/journal.pone.0190516&lt;/electronic-resource-num&gt;&lt;/record&gt;&lt;/Cite&gt;&lt;/EndNote&gt;</w:instrText>
      </w:r>
      <w:r w:rsidR="002C18BA">
        <w:fldChar w:fldCharType="separate"/>
      </w:r>
      <w:r w:rsidR="000C602A">
        <w:rPr>
          <w:noProof/>
        </w:rPr>
        <w:t>(51)</w:t>
      </w:r>
      <w:r w:rsidR="002C18BA">
        <w:fldChar w:fldCharType="end"/>
      </w:r>
      <w:r w:rsidR="00DF2288">
        <w:t>,</w:t>
      </w:r>
      <w:r w:rsidR="00576784">
        <w:t xml:space="preserve"> and</w:t>
      </w:r>
      <w:r w:rsidR="00D246B3">
        <w:t xml:space="preserve"> Auger-emitting</w:t>
      </w:r>
      <w:r w:rsidR="0029101F" w:rsidRPr="008F5600">
        <w:t xml:space="preserve"> radioimmunotherapy</w:t>
      </w:r>
      <w:r w:rsidR="008F5600" w:rsidRPr="008F5600">
        <w:t xml:space="preserve"> </w:t>
      </w:r>
      <w:r w:rsidR="00D246B3">
        <w:t xml:space="preserve">in human myeloid leukaemia </w:t>
      </w:r>
      <w:r w:rsidR="008F5600" w:rsidRPr="008F5600">
        <w:t>cells</w:t>
      </w:r>
      <w:r w:rsidR="00AF4141">
        <w:t xml:space="preserve"> </w:t>
      </w:r>
      <w:r w:rsidR="002C18BA">
        <w:fldChar w:fldCharType="begin">
          <w:fldData xml:space="preserve">PEVuZE5vdGU+PENpdGU+PEF1dGhvcj5aZXJlc2hraWFuPC9BdXRob3I+PFllYXI+MjAxNDwvWWVh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</w:fldData>
        </w:fldChar>
      </w:r>
      <w:r w:rsidR="000C602A">
        <w:instrText xml:space="preserve"> ADDIN EN.CITE </w:instrText>
      </w:r>
      <w:r w:rsidR="000C602A">
        <w:fldChar w:fldCharType="begin">
          <w:fldData xml:space="preserve">PEVuZE5vdGU+PENpdGU+PEF1dGhvcj5aZXJlc2hraWFuPC9BdXRob3I+PFllYXI+MjAxNDwvWWVh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</w:fldData>
        </w:fldChar>
      </w:r>
      <w:r w:rsidR="000C602A">
        <w:instrText xml:space="preserve"> ADDIN EN.CITE.DATA </w:instrText>
      </w:r>
      <w:r w:rsidR="000C602A">
        <w:fldChar w:fldCharType="end"/>
      </w:r>
      <w:r w:rsidR="002C18BA">
        <w:fldChar w:fldCharType="separate"/>
      </w:r>
      <w:r w:rsidR="000C602A">
        <w:rPr>
          <w:noProof/>
        </w:rPr>
        <w:t>(52)</w:t>
      </w:r>
      <w:r w:rsidR="002C18BA">
        <w:fldChar w:fldCharType="end"/>
      </w:r>
      <w:r w:rsidR="009A2B67">
        <w:t>.</w:t>
      </w:r>
      <w:r w:rsidR="00AF4141">
        <w:t xml:space="preserve"> S</w:t>
      </w:r>
      <w:r w:rsidR="0029101F" w:rsidRPr="008F5600">
        <w:t>ynthetic lethal partnership</w:t>
      </w:r>
      <w:r w:rsidR="00D246B3">
        <w:t>s of PNKP with PTEN</w:t>
      </w:r>
      <w:r w:rsidR="0029101F" w:rsidRPr="008F5600">
        <w:t xml:space="preserve"> </w:t>
      </w:r>
      <w:r w:rsidR="008F5600">
        <w:t xml:space="preserve">in </w:t>
      </w:r>
      <w:r w:rsidR="008F5600" w:rsidRPr="008F5600">
        <w:t>colon cancer cell lines</w:t>
      </w:r>
      <w:r w:rsidR="008F5600">
        <w:t xml:space="preserve">, and </w:t>
      </w:r>
      <w:r w:rsidR="00D246B3">
        <w:t xml:space="preserve">with </w:t>
      </w:r>
      <w:r w:rsidR="00AF4141">
        <w:t xml:space="preserve">the protein tyrosine phosphatase </w:t>
      </w:r>
      <w:r w:rsidR="009A2B67">
        <w:t xml:space="preserve">SHP-1 in </w:t>
      </w:r>
      <w:r w:rsidR="0029101F" w:rsidRPr="008F5600">
        <w:t>T</w:t>
      </w:r>
      <w:r w:rsidR="009A2B67">
        <w:t xml:space="preserve">-cell lymphoma cell line </w:t>
      </w:r>
      <w:r w:rsidR="00D246B3">
        <w:t>have been identified</w:t>
      </w:r>
      <w:r w:rsidR="00AF4141">
        <w:t>,</w:t>
      </w:r>
      <w:r w:rsidR="009A2B67">
        <w:t xml:space="preserve"> </w:t>
      </w:r>
      <w:r w:rsidR="00AF4141">
        <w:t xml:space="preserve">and where the combination of deficiencies in these proteins with A12B4C3 is effective in cell killing </w:t>
      </w:r>
      <w:r w:rsidR="0071039B">
        <w:fldChar w:fldCharType="begin">
          <w:fldData xml:space="preserve">PEVuZE5vdGU+PENpdGU+PEF1dGhvcj5NZXJlbml1azwvQXV0aG9yPjxZZWFyPjIwMTM8L1llYXI+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</w:fldData>
        </w:fldChar>
      </w:r>
      <w:r w:rsidR="000C602A">
        <w:instrText xml:space="preserve"> ADDIN EN.CITE </w:instrText>
      </w:r>
      <w:r w:rsidR="000C602A">
        <w:fldChar w:fldCharType="begin">
          <w:fldData xml:space="preserve">PEVuZE5vdGU+PENpdGU+PEF1dGhvcj5NZXJlbml1azwvQXV0aG9yPjxZZWFyPjIwMTM8L1llYXI+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</w:fldData>
        </w:fldChar>
      </w:r>
      <w:r w:rsidR="000C602A">
        <w:instrText xml:space="preserve"> ADDIN EN.CITE.DATA </w:instrText>
      </w:r>
      <w:r w:rsidR="000C602A">
        <w:fldChar w:fldCharType="end"/>
      </w:r>
      <w:r w:rsidR="0071039B">
        <w:fldChar w:fldCharType="separate"/>
      </w:r>
      <w:r w:rsidR="000C602A">
        <w:rPr>
          <w:noProof/>
        </w:rPr>
        <w:t>(53, 54)</w:t>
      </w:r>
      <w:r w:rsidR="0071039B">
        <w:fldChar w:fldCharType="end"/>
      </w:r>
      <w:r w:rsidR="009A2B67">
        <w:t xml:space="preserve">. </w:t>
      </w:r>
      <w:r w:rsidR="003D53BD">
        <w:t xml:space="preserve">Interestingly, </w:t>
      </w:r>
      <w:r w:rsidR="00EB7AD9">
        <w:t xml:space="preserve">methods of delivering </w:t>
      </w:r>
      <w:r w:rsidR="003D53BD">
        <w:t xml:space="preserve">inhibitors of </w:t>
      </w:r>
      <w:r w:rsidR="00EB7AD9">
        <w:t>PNKP directly to the tumour</w:t>
      </w:r>
      <w:r w:rsidR="003D53BD">
        <w:t xml:space="preserve"> through</w:t>
      </w:r>
      <w:r w:rsidR="00EB7AD9">
        <w:t xml:space="preserve"> </w:t>
      </w:r>
      <w:r w:rsidR="003D53BD">
        <w:t xml:space="preserve">micelle encapsulation of the drug have been described, which are capable of </w:t>
      </w:r>
      <w:r w:rsidR="00EB7AD9">
        <w:t>radiosensitiz</w:t>
      </w:r>
      <w:r w:rsidR="003D53BD">
        <w:t>ing colon cancer cells</w:t>
      </w:r>
      <w:r w:rsidR="00EB7AD9">
        <w:t xml:space="preserve"> </w:t>
      </w:r>
      <w:r w:rsidR="00EB7AD9">
        <w:fldChar w:fldCharType="begin">
          <w:fldData xml:space="preserve">PEVuZE5vdGU+PENpdGU+PEF1dGhvcj5TaGlyZTwvQXV0aG9yPjxZZWFyPjIwMTg8L1llYXI+PFJl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</w:fldData>
        </w:fldChar>
      </w:r>
      <w:r w:rsidR="000C602A">
        <w:instrText xml:space="preserve"> ADDIN EN.CITE </w:instrText>
      </w:r>
      <w:r w:rsidR="000C602A">
        <w:fldChar w:fldCharType="begin">
          <w:fldData xml:space="preserve">PEVuZE5vdGU+PENpdGU+PEF1dGhvcj5TaGlyZTwvQXV0aG9yPjxZZWFyPjIwMTg8L1llYXI+PFJl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</w:fldData>
        </w:fldChar>
      </w:r>
      <w:r w:rsidR="000C602A">
        <w:instrText xml:space="preserve"> ADDIN EN.CITE.DATA </w:instrText>
      </w:r>
      <w:r w:rsidR="000C602A">
        <w:fldChar w:fldCharType="end"/>
      </w:r>
      <w:r w:rsidR="00EB7AD9">
        <w:fldChar w:fldCharType="separate"/>
      </w:r>
      <w:r w:rsidR="000C602A">
        <w:rPr>
          <w:noProof/>
        </w:rPr>
        <w:t>(55)</w:t>
      </w:r>
      <w:r w:rsidR="00EB7AD9">
        <w:fldChar w:fldCharType="end"/>
      </w:r>
      <w:r w:rsidR="00EB7AD9">
        <w:t>.</w:t>
      </w:r>
      <w:r w:rsidR="003D53BD">
        <w:t xml:space="preserve"> This could potentially avoid any sensitisation of normal cells in proximity to the tumour being treated.</w:t>
      </w:r>
    </w:p>
    <w:p w14:paraId="501F32AB" w14:textId="7E0B4741" w:rsidR="0004212F" w:rsidRDefault="0004212F" w:rsidP="00633AD0">
      <w:pPr>
        <w:pStyle w:val="Heading2"/>
        <w:tabs>
          <w:tab w:val="left" w:pos="567"/>
        </w:tabs>
        <w:spacing w:line="360" w:lineRule="auto"/>
      </w:pPr>
      <w:r>
        <w:t>2.5</w:t>
      </w:r>
      <w:r w:rsidR="00633AD0">
        <w:t>.</w:t>
      </w:r>
      <w:r>
        <w:t xml:space="preserve"> </w:t>
      </w:r>
      <w:r>
        <w:tab/>
        <w:t>FEN1 inhibitors</w:t>
      </w:r>
    </w:p>
    <w:p w14:paraId="1CC52BAB" w14:textId="528FD486" w:rsidR="007A21EC" w:rsidRPr="0004212F" w:rsidRDefault="00E01281" w:rsidP="00155281">
      <w:pPr>
        <w:spacing w:line="360" w:lineRule="auto"/>
      </w:pPr>
      <w:r>
        <w:t>The s</w:t>
      </w:r>
      <w:r w:rsidR="00C57805">
        <w:t>mall molecule inhibitor</w:t>
      </w:r>
      <w:r>
        <w:t xml:space="preserve"> of FEN1,</w:t>
      </w:r>
      <w:r w:rsidR="00C57805">
        <w:t xml:space="preserve"> </w:t>
      </w:r>
      <w:r w:rsidR="00C57805" w:rsidRPr="00C57805">
        <w:t>NSC-281680</w:t>
      </w:r>
      <w:r>
        <w:t xml:space="preserve"> with an IC</w:t>
      </w:r>
      <w:r w:rsidRPr="007E2CAF">
        <w:rPr>
          <w:vertAlign w:val="subscript"/>
        </w:rPr>
        <w:t>50</w:t>
      </w:r>
      <w:r>
        <w:t xml:space="preserve"> of 1.2 </w:t>
      </w:r>
      <w:r>
        <w:rPr>
          <w:rFonts w:cstheme="minorHAnsi"/>
        </w:rPr>
        <w:t>µ</w:t>
      </w:r>
      <w:r>
        <w:t xml:space="preserve">M, </w:t>
      </w:r>
      <w:r w:rsidR="00C57805">
        <w:t>sensitiz</w:t>
      </w:r>
      <w:r>
        <w:t>e</w:t>
      </w:r>
      <w:r w:rsidR="00D9466A">
        <w:t>d</w:t>
      </w:r>
      <w:r w:rsidR="00C57805">
        <w:t xml:space="preserve"> </w:t>
      </w:r>
      <w:r>
        <w:t xml:space="preserve">MMR-proficient and deficient colon cancer cells </w:t>
      </w:r>
      <w:r w:rsidR="00C57805">
        <w:t xml:space="preserve">to TMZ </w:t>
      </w:r>
      <w:r w:rsidR="00C57805">
        <w:fldChar w:fldCharType="begin"/>
      </w:r>
      <w:r w:rsidR="000C602A">
        <w:instrText xml:space="preserve"> ADDIN EN.CITE &lt;EndNote&gt;&lt;Cite&gt;&lt;Author&gt;Panda&lt;/Author&gt;&lt;Year&gt;2009&lt;/Year&gt;&lt;RecNum&gt;51&lt;/RecNum&gt;&lt;DisplayText&gt;(56)&lt;/DisplayText&gt;&lt;record&gt;&lt;rec-number&gt;51&lt;/rec-number&gt;&lt;foreign-keys&gt;&lt;key app="EN" db-id="9z5d9xzs4dsfrnet0w7x0sz3zvtfrxe2adtt" timestamp="1587219461"&gt;51&lt;/key&gt;&lt;/foreign-keys&gt;&lt;ref-type name="Journal Article"&gt;17&lt;/ref-type&gt;&lt;contributors&gt;&lt;authors&gt;&lt;author&gt;Panda, H.&lt;/author&gt;&lt;author&gt;Jaiswal, A. S.&lt;/author&gt;&lt;author&gt;Corsino, P. E.&lt;/author&gt;&lt;author&gt;Armas, M. L.&lt;/author&gt;&lt;author&gt;Law, B. K.&lt;/author&gt;&lt;author&gt;Narayan, S.&lt;/author&gt;&lt;/authors&gt;&lt;/contributors&gt;&lt;auth-address&gt;Department of Anatomy and Cell Biology and UF Shands Cancer Center, University of Florida, Gainesville, Florida 32610, USA.&lt;/auth-address&gt;&lt;titles&gt;&lt;title&gt;Amino acid Asp181 of 5&amp;apos;-flap endonuclease 1 is a useful target for chemotherapeutic development&lt;/title&gt;&lt;secondary-title&gt;Biochemistry&lt;/secondary-title&gt;&lt;/titles&gt;&lt;periodical&gt;&lt;full-title&gt;Biochemistry&lt;/full-title&gt;&lt;/periodical&gt;&lt;pages&gt;9952-8&lt;/pages&gt;&lt;volume&gt;48&lt;/volume&gt;&lt;number&gt;42&lt;/number&gt;&lt;edition&gt;2009/09/23&lt;/edition&gt;&lt;keywords&gt;&lt;keyword&gt;Aspartic Acid/*chemistry/genetics&lt;/keyword&gt;&lt;keyword&gt;Colorectal Neoplasms/drug therapy/enzymology/metabolism&lt;/keyword&gt;&lt;keyword&gt;DNA Repair&lt;/keyword&gt;&lt;keyword&gt;Enzyme Inhibitors/pharmacology&lt;/keyword&gt;&lt;keyword&gt;Flap Endonucleases/antagonists &amp;amp; inhibitors/*chemistry/genetics&lt;/keyword&gt;&lt;keyword&gt;Humans&lt;/keyword&gt;&lt;keyword&gt;Models, Molecular&lt;/keyword&gt;&lt;keyword&gt;Structure-Activity Relationship&lt;/keyword&gt;&lt;/keywords&gt;&lt;dates&gt;&lt;year&gt;2009&lt;/year&gt;&lt;pub-dates&gt;&lt;date&gt;Oct 27&lt;/date&gt;&lt;/pub-dates&gt;&lt;/dates&gt;&lt;isbn&gt;1520-4995 (Electronic)&amp;#xD;0006-2960 (Linking)&lt;/isbn&gt;&lt;accession-num&gt;19769410&lt;/accession-num&gt;&lt;urls&gt;&lt;related-urls&gt;&lt;url&gt;https://www.ncbi.nlm.nih.gov/pubmed/19769410&lt;/url&gt;&lt;/related-urls&gt;&lt;/urls&gt;&lt;custom2&gt;PMC2793082&lt;/custom2&gt;&lt;electronic-resource-num&gt;10.1021/bi9010754&lt;/electronic-resource-num&gt;&lt;/record&gt;&lt;/Cite&gt;&lt;/EndNote&gt;</w:instrText>
      </w:r>
      <w:r w:rsidR="00C57805">
        <w:fldChar w:fldCharType="separate"/>
      </w:r>
      <w:r w:rsidR="000C602A">
        <w:rPr>
          <w:noProof/>
        </w:rPr>
        <w:t>(56)</w:t>
      </w:r>
      <w:r w:rsidR="00C57805">
        <w:fldChar w:fldCharType="end"/>
      </w:r>
      <w:r w:rsidR="00C57805">
        <w:t>. Whereas</w:t>
      </w:r>
      <w:r>
        <w:t>, the</w:t>
      </w:r>
      <w:r w:rsidR="00C57805">
        <w:t xml:space="preserve"> </w:t>
      </w:r>
      <w:r w:rsidR="006867C9">
        <w:t>FEN1 inhibitor</w:t>
      </w:r>
      <w:r w:rsidR="00135526">
        <w:t>,</w:t>
      </w:r>
      <w:r w:rsidR="006867C9">
        <w:t xml:space="preserve"> SC13 </w:t>
      </w:r>
      <w:r>
        <w:t>with an IC</w:t>
      </w:r>
      <w:r w:rsidRPr="006D05F3">
        <w:rPr>
          <w:vertAlign w:val="subscript"/>
        </w:rPr>
        <w:t>50</w:t>
      </w:r>
      <w:r>
        <w:t xml:space="preserve"> of 4.2 </w:t>
      </w:r>
      <w:r>
        <w:rPr>
          <w:rFonts w:cstheme="minorHAnsi"/>
        </w:rPr>
        <w:t>µ</w:t>
      </w:r>
      <w:r>
        <w:t>M</w:t>
      </w:r>
      <w:r w:rsidR="00135526">
        <w:t>,</w:t>
      </w:r>
      <w:r>
        <w:t xml:space="preserve"> </w:t>
      </w:r>
      <w:r w:rsidR="00135526">
        <w:t xml:space="preserve">supressed growth of </w:t>
      </w:r>
      <w:r w:rsidR="006867C9">
        <w:t xml:space="preserve">breast cancer cell lines </w:t>
      </w:r>
      <w:r w:rsidR="00135526">
        <w:t xml:space="preserve">and also sensitised cells </w:t>
      </w:r>
      <w:r w:rsidR="006867C9">
        <w:t xml:space="preserve">to </w:t>
      </w:r>
      <w:r w:rsidR="00135526">
        <w:t>cisplatin, 5-FU and TMZ</w:t>
      </w:r>
      <w:r w:rsidR="006867C9">
        <w:t xml:space="preserve"> </w:t>
      </w:r>
      <w:r w:rsidR="006867C9">
        <w:fldChar w:fldCharType="begin">
          <w:fldData xml:space="preserve">PEVuZE5vdGU+PENpdGU+PEF1dGhvcj5IZTwvQXV0aG9yPjxZZWFyPjIwMTY8L1llYXI+PFJlY051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=
</w:fldData>
        </w:fldChar>
      </w:r>
      <w:r w:rsidR="000C602A">
        <w:instrText xml:space="preserve"> ADDIN EN.CITE </w:instrText>
      </w:r>
      <w:r w:rsidR="000C602A">
        <w:fldChar w:fldCharType="begin">
          <w:fldData xml:space="preserve">PEVuZE5vdGU+PENpdGU+PEF1dGhvcj5IZTwvQXV0aG9yPjxZZWFyPjIwMTY8L1llYXI+PFJlY051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=
</w:fldData>
        </w:fldChar>
      </w:r>
      <w:r w:rsidR="000C602A">
        <w:instrText xml:space="preserve"> ADDIN EN.CITE.DATA </w:instrText>
      </w:r>
      <w:r w:rsidR="000C602A">
        <w:fldChar w:fldCharType="end"/>
      </w:r>
      <w:r w:rsidR="006867C9">
        <w:fldChar w:fldCharType="separate"/>
      </w:r>
      <w:r w:rsidR="000C602A">
        <w:rPr>
          <w:noProof/>
        </w:rPr>
        <w:t>(57)</w:t>
      </w:r>
      <w:r w:rsidR="006867C9">
        <w:fldChar w:fldCharType="end"/>
      </w:r>
      <w:r w:rsidR="006867C9">
        <w:t>.</w:t>
      </w:r>
      <w:r w:rsidR="007E1150">
        <w:t xml:space="preserve"> </w:t>
      </w:r>
      <w:r w:rsidR="00C57805">
        <w:t>Several synthetic lethal partners for FEN</w:t>
      </w:r>
      <w:r w:rsidR="009A1828">
        <w:t>1</w:t>
      </w:r>
      <w:r w:rsidR="00C57805">
        <w:t xml:space="preserve"> have been identified, </w:t>
      </w:r>
      <w:r w:rsidR="007E1150">
        <w:t xml:space="preserve">including </w:t>
      </w:r>
      <w:r w:rsidR="004F4295">
        <w:t>Mre11 and</w:t>
      </w:r>
      <w:r w:rsidR="00E97AC5">
        <w:t xml:space="preserve"> CDC4</w:t>
      </w:r>
      <w:r w:rsidR="007E1150">
        <w:t>-deficient</w:t>
      </w:r>
      <w:r w:rsidR="00E97AC5">
        <w:t xml:space="preserve"> colorectal cancer</w:t>
      </w:r>
      <w:r w:rsidR="004F4295">
        <w:t xml:space="preserve">s </w:t>
      </w:r>
      <w:r w:rsidR="00E97AC5">
        <w:fldChar w:fldCharType="begin">
          <w:fldData xml:space="preserve">PEVuZE5vdGU+PENpdGU+PEF1dGhvcj52YW4gUGVsPC9BdXRob3I+PFllYXI+MjAxMzwvWWVhcj48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</w:fldData>
        </w:fldChar>
      </w:r>
      <w:r w:rsidR="000C602A">
        <w:instrText xml:space="preserve"> ADDIN EN.CITE </w:instrText>
      </w:r>
      <w:r w:rsidR="000C602A">
        <w:fldChar w:fldCharType="begin">
          <w:fldData xml:space="preserve">PEVuZE5vdGU+PENpdGU+PEF1dGhvcj52YW4gUGVsPC9BdXRob3I+PFllYXI+MjAxMzwvWWVhcj48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</w:fldData>
        </w:fldChar>
      </w:r>
      <w:r w:rsidR="000C602A">
        <w:instrText xml:space="preserve"> ADDIN EN.CITE.DATA </w:instrText>
      </w:r>
      <w:r w:rsidR="000C602A">
        <w:fldChar w:fldCharType="end"/>
      </w:r>
      <w:r w:rsidR="00E97AC5">
        <w:fldChar w:fldCharType="separate"/>
      </w:r>
      <w:r w:rsidR="000C602A">
        <w:rPr>
          <w:noProof/>
        </w:rPr>
        <w:t>(58)</w:t>
      </w:r>
      <w:r w:rsidR="00E97AC5">
        <w:fldChar w:fldCharType="end"/>
      </w:r>
      <w:r w:rsidR="007E1150">
        <w:t>, and</w:t>
      </w:r>
      <w:r w:rsidR="004F4295">
        <w:t xml:space="preserve"> </w:t>
      </w:r>
      <w:r w:rsidR="0004212F">
        <w:t>BRCA1</w:t>
      </w:r>
      <w:r w:rsidR="007E1150">
        <w:t>/2-deficient</w:t>
      </w:r>
      <w:r w:rsidR="0004212F">
        <w:t xml:space="preserve"> </w:t>
      </w:r>
      <w:r w:rsidR="007E1150">
        <w:t xml:space="preserve">cells </w:t>
      </w:r>
      <w:r w:rsidR="007E1150">
        <w:fldChar w:fldCharType="begin">
          <w:fldData xml:space="preserve">PEVuZE5vdGU+PENpdGU+PEF1dGhvcj5NZW5nd2Fzc2VyPC9BdXRob3I+PFllYXI+MjAxOTwvWWVh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</w:fldData>
        </w:fldChar>
      </w:r>
      <w:r w:rsidR="000C602A">
        <w:instrText xml:space="preserve"> ADDIN EN.CITE </w:instrText>
      </w:r>
      <w:r w:rsidR="000C602A">
        <w:fldChar w:fldCharType="begin">
          <w:fldData xml:space="preserve">PEVuZE5vdGU+PENpdGU+PEF1dGhvcj5NZW5nd2Fzc2VyPC9BdXRob3I+PFllYXI+MjAxOTwvWWVh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</w:fldData>
        </w:fldChar>
      </w:r>
      <w:r w:rsidR="000C602A">
        <w:instrText xml:space="preserve"> ADDIN EN.CITE.DATA </w:instrText>
      </w:r>
      <w:r w:rsidR="000C602A">
        <w:fldChar w:fldCharType="end"/>
      </w:r>
      <w:r w:rsidR="007E1150">
        <w:fldChar w:fldCharType="separate"/>
      </w:r>
      <w:r w:rsidR="000C602A">
        <w:rPr>
          <w:noProof/>
        </w:rPr>
        <w:t>(59)</w:t>
      </w:r>
      <w:r w:rsidR="007E1150">
        <w:fldChar w:fldCharType="end"/>
      </w:r>
      <w:r w:rsidR="007E1150">
        <w:t xml:space="preserve">, which both respond to </w:t>
      </w:r>
      <w:r w:rsidR="00DF2288">
        <w:t xml:space="preserve">small molecule inhibitors of </w:t>
      </w:r>
      <w:r w:rsidR="007E1150">
        <w:t>FEN1</w:t>
      </w:r>
      <w:r w:rsidR="0004212F">
        <w:t>.</w:t>
      </w:r>
      <w:r w:rsidR="002A5AB3">
        <w:t xml:space="preserve"> </w:t>
      </w:r>
      <w:r w:rsidR="000E72DE">
        <w:t xml:space="preserve">Recently, </w:t>
      </w:r>
      <w:r w:rsidR="007A21EC">
        <w:t xml:space="preserve">FEN1 expression </w:t>
      </w:r>
      <w:r w:rsidR="000E72DE">
        <w:t xml:space="preserve">was found to be </w:t>
      </w:r>
      <w:r w:rsidR="007A21EC">
        <w:t>a predictive marker for r</w:t>
      </w:r>
      <w:r w:rsidR="002C455E">
        <w:t>esistanc</w:t>
      </w:r>
      <w:r w:rsidR="007A21EC">
        <w:t>e to tamoxifen in</w:t>
      </w:r>
      <w:r w:rsidR="002C455E">
        <w:t xml:space="preserve"> ER</w:t>
      </w:r>
      <w:r w:rsidR="002C455E" w:rsidRPr="002C455E">
        <w:rPr>
          <w:rFonts w:ascii="Symbol" w:hAnsi="Symbol"/>
        </w:rPr>
        <w:t></w:t>
      </w:r>
      <w:r w:rsidR="002C455E">
        <w:t xml:space="preserve"> positive</w:t>
      </w:r>
      <w:r w:rsidR="007A21EC">
        <w:t xml:space="preserve"> breast cancer</w:t>
      </w:r>
      <w:r w:rsidR="002C455E">
        <w:t>s</w:t>
      </w:r>
      <w:r w:rsidR="002A5AB3">
        <w:t xml:space="preserve">, and that a novel </w:t>
      </w:r>
      <w:r w:rsidR="002C455E">
        <w:t>FEN1 inhibitor</w:t>
      </w:r>
      <w:r w:rsidR="005F490F">
        <w:t xml:space="preserve"> (FENi#2)</w:t>
      </w:r>
      <w:r w:rsidR="002C455E">
        <w:t xml:space="preserve"> </w:t>
      </w:r>
      <w:r w:rsidR="00077298">
        <w:t>reduc</w:t>
      </w:r>
      <w:r w:rsidR="002A5AB3">
        <w:t>ed</w:t>
      </w:r>
      <w:r w:rsidR="00077298">
        <w:t xml:space="preserve"> </w:t>
      </w:r>
      <w:r w:rsidR="002A5AB3">
        <w:t xml:space="preserve">breast cancer </w:t>
      </w:r>
      <w:r w:rsidR="00077298">
        <w:t>cell proliferation</w:t>
      </w:r>
      <w:r w:rsidR="002A5AB3">
        <w:t xml:space="preserve"> </w:t>
      </w:r>
      <w:r w:rsidR="002A5AB3" w:rsidRPr="007E2CAF">
        <w:rPr>
          <w:i/>
          <w:iCs/>
        </w:rPr>
        <w:t>in vitro</w:t>
      </w:r>
      <w:r w:rsidR="005F490F">
        <w:t xml:space="preserve">, even in tamoxifen resistant cell lines </w:t>
      </w:r>
      <w:r w:rsidR="005F490F">
        <w:fldChar w:fldCharType="begin">
          <w:fldData xml:space="preserve">PEVuZE5vdGU+PENpdGU+PEF1dGhvcj5GbGFjaDwvQXV0aG9yPjxZZWFyPjIwMjA8L1llYXI+PFJl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</w:fldData>
        </w:fldChar>
      </w:r>
      <w:r w:rsidR="000C602A">
        <w:instrText xml:space="preserve"> ADDIN EN.CITE </w:instrText>
      </w:r>
      <w:r w:rsidR="000C602A">
        <w:fldChar w:fldCharType="begin">
          <w:fldData xml:space="preserve">PEVuZE5vdGU+PENpdGU+PEF1dGhvcj5GbGFjaDwvQXV0aG9yPjxZZWFyPjIwMjA8L1llYXI+PFJl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</w:fldData>
        </w:fldChar>
      </w:r>
      <w:r w:rsidR="000C602A">
        <w:instrText xml:space="preserve"> ADDIN EN.CITE.DATA </w:instrText>
      </w:r>
      <w:r w:rsidR="000C602A">
        <w:fldChar w:fldCharType="end"/>
      </w:r>
      <w:r w:rsidR="005F490F">
        <w:fldChar w:fldCharType="separate"/>
      </w:r>
      <w:r w:rsidR="000C602A">
        <w:rPr>
          <w:noProof/>
        </w:rPr>
        <w:t>(60)</w:t>
      </w:r>
      <w:r w:rsidR="005F490F">
        <w:fldChar w:fldCharType="end"/>
      </w:r>
      <w:r w:rsidR="005F490F">
        <w:t>.</w:t>
      </w:r>
      <w:r w:rsidR="000E650B">
        <w:t xml:space="preserve"> Thus, FEN1 inhibitors </w:t>
      </w:r>
      <w:r w:rsidR="002A5AB3">
        <w:t>appear to show</w:t>
      </w:r>
      <w:r w:rsidR="000E650B">
        <w:t xml:space="preserve"> great potential.</w:t>
      </w:r>
    </w:p>
    <w:p w14:paraId="5328F97D" w14:textId="3F7A84BD" w:rsidR="00704A02" w:rsidRPr="00633AD0" w:rsidRDefault="007905A8" w:rsidP="00633AD0">
      <w:pPr>
        <w:pStyle w:val="Heading2"/>
        <w:tabs>
          <w:tab w:val="left" w:pos="567"/>
        </w:tabs>
        <w:spacing w:line="360" w:lineRule="auto"/>
        <w:rPr>
          <w:rFonts w:cstheme="majorHAnsi"/>
        </w:rPr>
      </w:pPr>
      <w:r>
        <w:lastRenderedPageBreak/>
        <w:t>2.6</w:t>
      </w:r>
      <w:r w:rsidR="00633AD0">
        <w:t>.</w:t>
      </w:r>
      <w:r>
        <w:t xml:space="preserve"> </w:t>
      </w:r>
      <w:r w:rsidR="00C84BEA">
        <w:tab/>
      </w:r>
      <w:r w:rsidR="005A3D21" w:rsidRPr="00633AD0">
        <w:rPr>
          <w:rFonts w:cstheme="majorHAnsi"/>
        </w:rPr>
        <w:t xml:space="preserve">DNA </w:t>
      </w:r>
      <w:r w:rsidR="00E836FA" w:rsidRPr="00633AD0">
        <w:rPr>
          <w:rFonts w:cstheme="majorHAnsi"/>
        </w:rPr>
        <w:t>p</w:t>
      </w:r>
      <w:r w:rsidR="00704A02" w:rsidRPr="00633AD0">
        <w:rPr>
          <w:rFonts w:cstheme="majorHAnsi"/>
        </w:rPr>
        <w:t>ol</w:t>
      </w:r>
      <w:r w:rsidR="00E836FA" w:rsidRPr="00633AD0">
        <w:rPr>
          <w:rFonts w:cstheme="majorHAnsi"/>
        </w:rPr>
        <w:t>ymerase</w:t>
      </w:r>
      <w:r w:rsidR="00E42784" w:rsidRPr="00633AD0">
        <w:rPr>
          <w:rFonts w:cstheme="majorHAnsi"/>
        </w:rPr>
        <w:t xml:space="preserve"> </w:t>
      </w:r>
      <w:r w:rsidR="00704A02" w:rsidRPr="00633AD0">
        <w:rPr>
          <w:rFonts w:ascii="Symbol" w:hAnsi="Symbol" w:cstheme="majorHAnsi"/>
        </w:rPr>
        <w:t></w:t>
      </w:r>
      <w:r w:rsidR="00633AD0">
        <w:rPr>
          <w:rFonts w:cstheme="majorHAnsi"/>
        </w:rPr>
        <w:t xml:space="preserve"> </w:t>
      </w:r>
      <w:r w:rsidR="0089122F" w:rsidRPr="00633AD0">
        <w:rPr>
          <w:rFonts w:cstheme="majorHAnsi"/>
        </w:rPr>
        <w:t>inhibitors</w:t>
      </w:r>
    </w:p>
    <w:p w14:paraId="7A8B09F1" w14:textId="75B033C3" w:rsidR="005A3D21" w:rsidRDefault="008A1B28" w:rsidP="008522D6">
      <w:pPr>
        <w:spacing w:line="360" w:lineRule="auto"/>
      </w:pPr>
      <w:r>
        <w:t>Pol</w:t>
      </w:r>
      <w:r w:rsidRPr="00053EB5">
        <w:rPr>
          <w:rFonts w:ascii="Symbol" w:hAnsi="Symbol"/>
        </w:rPr>
        <w:t></w:t>
      </w:r>
      <w:r>
        <w:t xml:space="preserve"> is a key player in BER </w:t>
      </w:r>
      <w:r w:rsidR="004801E5">
        <w:t xml:space="preserve">and is therefore an attractive target for </w:t>
      </w:r>
      <w:r w:rsidR="004562A5">
        <w:t>chemosensitization</w:t>
      </w:r>
      <w:r w:rsidR="00A86298">
        <w:t xml:space="preserve"> of cancer cells</w:t>
      </w:r>
      <w:r>
        <w:t xml:space="preserve">. </w:t>
      </w:r>
      <w:r w:rsidR="00FE29E0">
        <w:t>Many</w:t>
      </w:r>
      <w:r w:rsidR="00D6308C">
        <w:t xml:space="preserve"> </w:t>
      </w:r>
      <w:r w:rsidR="004562A5">
        <w:t xml:space="preserve">inhibitors to </w:t>
      </w:r>
      <w:r w:rsidR="00D6308C">
        <w:t>P</w:t>
      </w:r>
      <w:r w:rsidR="0052609F">
        <w:t>ol</w:t>
      </w:r>
      <w:r w:rsidR="0052609F" w:rsidRPr="0052609F">
        <w:rPr>
          <w:rFonts w:ascii="Symbol" w:hAnsi="Symbol"/>
        </w:rPr>
        <w:t></w:t>
      </w:r>
      <w:r w:rsidR="0052609F">
        <w:t xml:space="preserve"> </w:t>
      </w:r>
      <w:r w:rsidR="004562A5">
        <w:t xml:space="preserve">have been developed since the 1990s, </w:t>
      </w:r>
      <w:r w:rsidR="00D6308C">
        <w:t xml:space="preserve">although </w:t>
      </w:r>
      <w:r w:rsidR="004562A5">
        <w:t>unfortunately most are non-specific (</w:t>
      </w:r>
      <w:r w:rsidR="00D6308C">
        <w:t xml:space="preserve">e.g. also </w:t>
      </w:r>
      <w:r w:rsidR="004562A5">
        <w:t xml:space="preserve">targeting other </w:t>
      </w:r>
      <w:r w:rsidR="00D6308C">
        <w:t xml:space="preserve">DNA </w:t>
      </w:r>
      <w:r w:rsidR="004562A5">
        <w:t xml:space="preserve">polymerases) or not potent or soluble enough to enter the </w:t>
      </w:r>
      <w:r w:rsidR="00EF5D1E">
        <w:t xml:space="preserve">cell or </w:t>
      </w:r>
      <w:r w:rsidR="00D6308C">
        <w:t xml:space="preserve">to be used </w:t>
      </w:r>
      <w:r w:rsidR="004562A5">
        <w:t>clinic</w:t>
      </w:r>
      <w:r w:rsidR="00D6308C">
        <w:t>ally</w:t>
      </w:r>
      <w:r w:rsidR="004562A5">
        <w:t xml:space="preserve"> (see review </w:t>
      </w:r>
      <w:r w:rsidR="00EF5D1E">
        <w:fldChar w:fldCharType="begin"/>
      </w:r>
      <w:r w:rsidR="000C602A">
        <w:instrText xml:space="preserve"> ADDIN EN.CITE &lt;EndNote&gt;&lt;Cite&gt;&lt;Author&gt;Barakat&lt;/Author&gt;&lt;Year&gt;2012&lt;/Year&gt;&lt;RecNum&gt;98&lt;/RecNum&gt;&lt;DisplayText&gt;(61)&lt;/DisplayText&gt;&lt;record&gt;&lt;rec-number&gt;98&lt;/rec-number&gt;&lt;foreign-keys&gt;&lt;key app="EN" db-id="9z5d9xzs4dsfrnet0w7x0sz3zvtfrxe2adtt" timestamp="1587655311"&gt;98&lt;/key&gt;&lt;/foreign-keys&gt;&lt;ref-type name="Journal Article"&gt;17&lt;/ref-type&gt;&lt;contributors&gt;&lt;authors&gt;&lt;author&gt;Barakat, K. H.&lt;/author&gt;&lt;author&gt;Gajewski, M. M.&lt;/author&gt;&lt;author&gt;Tuszynski, J. A.&lt;/author&gt;&lt;/authors&gt;&lt;/contributors&gt;&lt;auth-address&gt;Department of Physics, University of Alberta, Edmonton, AB, Canada. kbarakat@ualberta.ca&lt;/auth-address&gt;&lt;titles&gt;&lt;title&gt;DNA polymerase beta (pol beta) inhibitors: a comprehensive overview&lt;/title&gt;&lt;secondary-title&gt;Drug Discov Today&lt;/secondary-title&gt;&lt;/titles&gt;&lt;periodical&gt;&lt;full-title&gt;Drug Discov Today&lt;/full-title&gt;&lt;/periodical&gt;&lt;pages&gt;913-20&lt;/pages&gt;&lt;volume&gt;17&lt;/volume&gt;&lt;number&gt;15-16&lt;/number&gt;&lt;edition&gt;2012/05/09&lt;/edition&gt;&lt;keywords&gt;&lt;keyword&gt;Animals&lt;/keyword&gt;&lt;keyword&gt;Biological Products/pharmacology&lt;/keyword&gt;&lt;keyword&gt;DNA Polymerase beta/*antagonists &amp;amp; inhibitors/chemistry/metabolism&lt;/keyword&gt;&lt;keyword&gt;Enzyme Inhibitors/chemistry/*pharmacology&lt;/keyword&gt;&lt;keyword&gt;Humans&lt;/keyword&gt;&lt;/keywords&gt;&lt;dates&gt;&lt;year&gt;2012&lt;/year&gt;&lt;pub-dates&gt;&lt;date&gt;Aug&lt;/date&gt;&lt;/pub-dates&gt;&lt;/dates&gt;&lt;isbn&gt;1878-5832 (Electronic)&amp;#xD;1359-6446 (Linking)&lt;/isbn&gt;&lt;accession-num&gt;22561893&lt;/accession-num&gt;&lt;urls&gt;&lt;related-urls&gt;&lt;url&gt;https://www.ncbi.nlm.nih.gov/pubmed/22561893&lt;/url&gt;&lt;/related-urls&gt;&lt;/urls&gt;&lt;electronic-resource-num&gt;10.1016/j.drudis.2012.04.008&lt;/electronic-resource-num&gt;&lt;/record&gt;&lt;/Cite&gt;&lt;/EndNote&gt;</w:instrText>
      </w:r>
      <w:r w:rsidR="00EF5D1E">
        <w:fldChar w:fldCharType="separate"/>
      </w:r>
      <w:r w:rsidR="000C602A">
        <w:rPr>
          <w:noProof/>
        </w:rPr>
        <w:t>(61)</w:t>
      </w:r>
      <w:r w:rsidR="00EF5D1E">
        <w:fldChar w:fldCharType="end"/>
      </w:r>
      <w:r w:rsidR="00EF5D1E">
        <w:t xml:space="preserve">). </w:t>
      </w:r>
      <w:r w:rsidR="003401C4">
        <w:t xml:space="preserve">However, </w:t>
      </w:r>
      <w:r w:rsidR="0081629D">
        <w:t xml:space="preserve">a </w:t>
      </w:r>
      <w:r w:rsidR="003401C4">
        <w:t>small molecule inhibitor</w:t>
      </w:r>
      <w:r w:rsidR="0081629D">
        <w:t xml:space="preserve"> of Pol</w:t>
      </w:r>
      <w:r w:rsidR="0081629D" w:rsidRPr="0052609F">
        <w:rPr>
          <w:rFonts w:ascii="Symbol" w:hAnsi="Symbol"/>
        </w:rPr>
        <w:t></w:t>
      </w:r>
      <w:r w:rsidR="003401C4">
        <w:t xml:space="preserve">, </w:t>
      </w:r>
      <w:r w:rsidR="003401C4" w:rsidRPr="004801E5">
        <w:t>NSC666715</w:t>
      </w:r>
      <w:r w:rsidR="00EA5F90">
        <w:t xml:space="preserve"> (with an IC</w:t>
      </w:r>
      <w:r w:rsidR="00EA5F90" w:rsidRPr="00DF2288">
        <w:rPr>
          <w:vertAlign w:val="subscript"/>
        </w:rPr>
        <w:t>50</w:t>
      </w:r>
      <w:r w:rsidR="00EA5F90">
        <w:t xml:space="preserve"> of ~4 </w:t>
      </w:r>
      <w:r w:rsidR="00EA5F90">
        <w:rPr>
          <w:rFonts w:cstheme="minorHAnsi"/>
        </w:rPr>
        <w:t>µ</w:t>
      </w:r>
      <w:r w:rsidR="00EA5F90">
        <w:t>M)</w:t>
      </w:r>
      <w:r w:rsidR="003401C4">
        <w:t xml:space="preserve">, designed by </w:t>
      </w:r>
      <w:r w:rsidR="00096CE7" w:rsidRPr="00096CE7">
        <w:rPr>
          <w:i/>
        </w:rPr>
        <w:t>in silico</w:t>
      </w:r>
      <w:r w:rsidR="00096CE7">
        <w:t xml:space="preserve"> </w:t>
      </w:r>
      <w:r w:rsidR="003401C4">
        <w:t>molecular docking</w:t>
      </w:r>
      <w:r w:rsidR="0081629D">
        <w:t xml:space="preserve"> </w:t>
      </w:r>
      <w:r w:rsidR="000606C1" w:rsidRPr="004801E5">
        <w:t>block</w:t>
      </w:r>
      <w:r w:rsidR="00D9466A">
        <w:t>s</w:t>
      </w:r>
      <w:r w:rsidR="000606C1" w:rsidRPr="004801E5">
        <w:t xml:space="preserve"> the stra</w:t>
      </w:r>
      <w:r w:rsidR="00827F72">
        <w:t xml:space="preserve">nd-displacement activity of </w:t>
      </w:r>
      <w:r w:rsidR="0081629D">
        <w:t>P</w:t>
      </w:r>
      <w:r w:rsidR="00827F72">
        <w:t>ol</w:t>
      </w:r>
      <w:r w:rsidR="000606C1" w:rsidRPr="004801E5">
        <w:t>β in LP-BER</w:t>
      </w:r>
      <w:r w:rsidR="003401C4" w:rsidRPr="003401C4">
        <w:t xml:space="preserve"> </w:t>
      </w:r>
      <w:r w:rsidR="004853A3">
        <w:t>leading</w:t>
      </w:r>
      <w:r w:rsidR="003401C4" w:rsidRPr="004801E5">
        <w:t xml:space="preserve"> to </w:t>
      </w:r>
      <w:r w:rsidR="0081629D">
        <w:t>AP</w:t>
      </w:r>
      <w:r w:rsidR="003401C4" w:rsidRPr="004801E5">
        <w:t xml:space="preserve"> site accumulation and S-phase cell cycle arrest in colorectal cancers</w:t>
      </w:r>
      <w:r w:rsidR="00E836FA">
        <w:t xml:space="preserve"> </w:t>
      </w:r>
      <w:r w:rsidR="00B933D2">
        <w:fldChar w:fldCharType="begin">
          <w:fldData xml:space="preserve">PEVuZE5vdGU+PENpdGU+PEF1dGhvcj5KYWlzd2FsPC9BdXRob3I+PFllYXI+MjAxNTwvWWVhcj48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</w:fldData>
        </w:fldChar>
      </w:r>
      <w:r w:rsidR="000C602A">
        <w:instrText xml:space="preserve"> ADDIN EN.CITE </w:instrText>
      </w:r>
      <w:r w:rsidR="000C602A">
        <w:fldChar w:fldCharType="begin">
          <w:fldData xml:space="preserve">PEVuZE5vdGU+PENpdGU+PEF1dGhvcj5KYWlzd2FsPC9BdXRob3I+PFllYXI+MjAxNTwvWWVhcj48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</w:fldData>
        </w:fldChar>
      </w:r>
      <w:r w:rsidR="000C602A">
        <w:instrText xml:space="preserve"> ADDIN EN.CITE.DATA </w:instrText>
      </w:r>
      <w:r w:rsidR="000C602A">
        <w:fldChar w:fldCharType="end"/>
      </w:r>
      <w:r w:rsidR="00B933D2">
        <w:fldChar w:fldCharType="separate"/>
      </w:r>
      <w:r w:rsidR="000C602A">
        <w:rPr>
          <w:noProof/>
        </w:rPr>
        <w:t>(62)</w:t>
      </w:r>
      <w:r w:rsidR="00B933D2">
        <w:fldChar w:fldCharType="end"/>
      </w:r>
      <w:r w:rsidR="003401C4">
        <w:t xml:space="preserve">. </w:t>
      </w:r>
      <w:r w:rsidR="003401C4" w:rsidRPr="004801E5">
        <w:t>NSC666715</w:t>
      </w:r>
      <w:r w:rsidR="003401C4">
        <w:t xml:space="preserve"> </w:t>
      </w:r>
      <w:r w:rsidR="0081629D">
        <w:t xml:space="preserve">also appeared to </w:t>
      </w:r>
      <w:r w:rsidR="003401C4" w:rsidRPr="004801E5">
        <w:t xml:space="preserve">potentiate </w:t>
      </w:r>
      <w:r w:rsidR="0081629D">
        <w:t xml:space="preserve">the </w:t>
      </w:r>
      <w:r w:rsidR="003401C4" w:rsidRPr="004801E5">
        <w:t>effect</w:t>
      </w:r>
      <w:r w:rsidR="0081629D">
        <w:t>s of TMZ</w:t>
      </w:r>
      <w:r w:rsidR="003401C4" w:rsidRPr="004801E5">
        <w:t xml:space="preserve"> in </w:t>
      </w:r>
      <w:r w:rsidR="00A4051F">
        <w:t xml:space="preserve">inducing cellular senescence in </w:t>
      </w:r>
      <w:r w:rsidR="003401C4" w:rsidRPr="004801E5">
        <w:t>these cell lines.</w:t>
      </w:r>
      <w:r w:rsidR="003401C4">
        <w:t xml:space="preserve"> </w:t>
      </w:r>
      <w:r w:rsidR="00096CE7">
        <w:t>More recent</w:t>
      </w:r>
      <w:r w:rsidR="00A054F6">
        <w:t>ly,</w:t>
      </w:r>
      <w:r w:rsidR="00096CE7">
        <w:t xml:space="preserve"> </w:t>
      </w:r>
      <w:r w:rsidR="004801E5">
        <w:t>Pro</w:t>
      </w:r>
      <w:r w:rsidR="00096CE7">
        <w:t>-</w:t>
      </w:r>
      <w:r w:rsidR="004801E5">
        <w:t>13</w:t>
      </w:r>
      <w:r w:rsidR="004853A3">
        <w:t>,</w:t>
      </w:r>
      <w:r w:rsidR="00074344">
        <w:t xml:space="preserve"> </w:t>
      </w:r>
      <w:r w:rsidR="004801E5">
        <w:t xml:space="preserve">an irreversible inhibitor of </w:t>
      </w:r>
      <w:r w:rsidR="00A054F6">
        <w:t>P</w:t>
      </w:r>
      <w:r w:rsidR="0052609F">
        <w:t>ol</w:t>
      </w:r>
      <w:r w:rsidR="007917E7" w:rsidRPr="0052609F">
        <w:rPr>
          <w:rFonts w:ascii="Symbol" w:hAnsi="Symbol"/>
        </w:rPr>
        <w:t></w:t>
      </w:r>
      <w:r w:rsidR="007917E7">
        <w:rPr>
          <w:rFonts w:ascii="Symbol" w:hAnsi="Symbol"/>
        </w:rPr>
        <w:t></w:t>
      </w:r>
      <w:r w:rsidR="007917E7">
        <w:rPr>
          <w:rFonts w:ascii="Symbol" w:hAnsi="Symbol"/>
        </w:rPr>
        <w:t></w:t>
      </w:r>
      <w:r w:rsidR="007917E7">
        <w:rPr>
          <w:rFonts w:cstheme="minorHAnsi"/>
        </w:rPr>
        <w:t>and</w:t>
      </w:r>
      <w:r w:rsidR="007917E7">
        <w:rPr>
          <w:rFonts w:ascii="Symbol" w:hAnsi="Symbol"/>
        </w:rPr>
        <w:t></w:t>
      </w:r>
      <w:r w:rsidR="00590F16" w:rsidRPr="00590F16">
        <w:rPr>
          <w:rFonts w:cstheme="minorHAnsi"/>
        </w:rPr>
        <w:t>Pol</w:t>
      </w:r>
      <w:r w:rsidR="00590F16" w:rsidRPr="00DF2288">
        <w:rPr>
          <w:rFonts w:ascii="Symbol" w:hAnsi="Symbol" w:cstheme="minorHAnsi"/>
        </w:rPr>
        <w:t></w:t>
      </w:r>
      <w:r w:rsidR="00590F16">
        <w:rPr>
          <w:rFonts w:cstheme="minorHAnsi"/>
        </w:rPr>
        <w:t>)</w:t>
      </w:r>
      <w:r w:rsidR="0052609F">
        <w:t xml:space="preserve"> </w:t>
      </w:r>
      <w:r w:rsidR="00590F16">
        <w:t>with an IC</w:t>
      </w:r>
      <w:r w:rsidR="00590F16" w:rsidRPr="00690849">
        <w:rPr>
          <w:vertAlign w:val="subscript"/>
        </w:rPr>
        <w:t>50</w:t>
      </w:r>
      <w:r w:rsidR="00590F16">
        <w:t xml:space="preserve">  of 0.4 </w:t>
      </w:r>
      <w:r w:rsidR="00590F16">
        <w:rPr>
          <w:rFonts w:cstheme="minorHAnsi"/>
        </w:rPr>
        <w:t>µ</w:t>
      </w:r>
      <w:r w:rsidR="00590F16">
        <w:t>M</w:t>
      </w:r>
      <w:r w:rsidR="007917E7">
        <w:t xml:space="preserve"> </w:t>
      </w:r>
      <w:r w:rsidR="00A054F6">
        <w:t>demonstrated</w:t>
      </w:r>
      <w:r w:rsidR="000606C1" w:rsidRPr="004801E5">
        <w:t xml:space="preserve"> </w:t>
      </w:r>
      <w:r w:rsidR="00851326">
        <w:t xml:space="preserve">little </w:t>
      </w:r>
      <w:r w:rsidR="0003148D">
        <w:t>cytotoxicity in</w:t>
      </w:r>
      <w:r w:rsidR="00851326">
        <w:t xml:space="preserve"> </w:t>
      </w:r>
      <w:r w:rsidR="00C245FF">
        <w:t>HeLa</w:t>
      </w:r>
      <w:r w:rsidR="00851326">
        <w:t xml:space="preserve"> cell</w:t>
      </w:r>
      <w:r w:rsidR="00096CE7">
        <w:t>s</w:t>
      </w:r>
      <w:r w:rsidR="007917E7">
        <w:t>,</w:t>
      </w:r>
      <w:r w:rsidR="00851326">
        <w:t xml:space="preserve"> </w:t>
      </w:r>
      <w:r w:rsidR="005A3D21">
        <w:t xml:space="preserve">but had a large </w:t>
      </w:r>
      <w:r w:rsidR="00D92401">
        <w:t>synergistic</w:t>
      </w:r>
      <w:r w:rsidR="005A3D21">
        <w:t xml:space="preserve"> effect in combination with MMS</w:t>
      </w:r>
      <w:r w:rsidR="00053EB5">
        <w:t xml:space="preserve"> </w:t>
      </w:r>
      <w:r w:rsidR="00096CE7">
        <w:fldChar w:fldCharType="begin"/>
      </w:r>
      <w:r w:rsidR="000C602A">
        <w:instrText xml:space="preserve"> ADDIN EN.CITE &lt;EndNote&gt;&lt;Cite&gt;&lt;Author&gt;Paul&lt;/Author&gt;&lt;Year&gt;2017&lt;/Year&gt;&lt;RecNum&gt;99&lt;/RecNum&gt;&lt;DisplayText&gt;(63)&lt;/DisplayText&gt;&lt;record&gt;&lt;rec-number&gt;99&lt;/rec-number&gt;&lt;foreign-keys&gt;&lt;key app="EN" db-id="9z5d9xzs4dsfrnet0w7x0sz3zvtfrxe2adtt" timestamp="1587677896"&gt;99&lt;/key&gt;&lt;/foreign-keys&gt;&lt;ref-type name="Journal Article"&gt;17&lt;/ref-type&gt;&lt;contributors&gt;&lt;authors&gt;&lt;author&gt;Paul, R.&lt;/author&gt;&lt;author&gt;Banerjee, S.&lt;/author&gt;&lt;author&gt;Greenberg, M. M.&lt;/author&gt;&lt;/authors&gt;&lt;/contributors&gt;&lt;auth-address&gt;Department of Chemistry, Johns Hopkins University , 3400 N. Charles St., Baltimore, Maryland 21218, United States.&lt;/auth-address&gt;&lt;titles&gt;&lt;title&gt;Synergistic Effects of an Irreversible DNA Polymerase Inhibitor and DNA Damaging Agents on HeLa Cells&lt;/title&gt;&lt;secondary-title&gt;ACS Chem Biol&lt;/secondary-title&gt;&lt;/titles&gt;&lt;periodical&gt;&lt;full-title&gt;ACS Chem Biol&lt;/full-title&gt;&lt;/periodical&gt;&lt;pages&gt;1576-1583&lt;/pages&gt;&lt;volume&gt;12&lt;/volume&gt;&lt;number&gt;6&lt;/number&gt;&lt;edition&gt;2017/05/02&lt;/edition&gt;&lt;keywords&gt;&lt;keyword&gt;Antineoplastic Agents/*pharmacology&lt;/keyword&gt;&lt;keyword&gt;Cell Survival/drug effects&lt;/keyword&gt;&lt;keyword&gt;*DNA Damage&lt;/keyword&gt;&lt;keyword&gt;DNA Polymerase beta/*antagonists &amp;amp; inhibitors&lt;/keyword&gt;&lt;keyword&gt;DNA Repair/drug effects&lt;/keyword&gt;&lt;keyword&gt;Drug Synergism&lt;/keyword&gt;&lt;keyword&gt;HeLa Cells&lt;/keyword&gt;&lt;keyword&gt;Humans&lt;/keyword&gt;&lt;keyword&gt;Methyl Methanesulfonate/pharmacology&lt;/keyword&gt;&lt;keyword&gt;Nucleic Acid Synthesis Inhibitors/*pharmacology&lt;/keyword&gt;&lt;/keywords&gt;&lt;dates&gt;&lt;year&gt;2017&lt;/year&gt;&lt;pub-dates&gt;&lt;date&gt;Jun 16&lt;/date&gt;&lt;/pub-dates&gt;&lt;/dates&gt;&lt;isbn&gt;1554-8937 (Electronic)&amp;#xD;1554-8929 (Linking)&lt;/isbn&gt;&lt;accession-num&gt;28459532&lt;/accession-num&gt;&lt;urls&gt;&lt;related-urls&gt;&lt;url&gt;https://www.ncbi.nlm.nih.gov/pubmed/28459532&lt;/url&gt;&lt;/related-urls&gt;&lt;/urls&gt;&lt;custom2&gt;PMC5492961&lt;/custom2&gt;&lt;electronic-resource-num&gt;10.1021/acschembio.7b00259&lt;/electronic-resource-num&gt;&lt;/record&gt;&lt;/Cite&gt;&lt;/EndNote&gt;</w:instrText>
      </w:r>
      <w:r w:rsidR="00096CE7">
        <w:fldChar w:fldCharType="separate"/>
      </w:r>
      <w:r w:rsidR="000C602A">
        <w:rPr>
          <w:noProof/>
        </w:rPr>
        <w:t>(63)</w:t>
      </w:r>
      <w:r w:rsidR="00096CE7">
        <w:fldChar w:fldCharType="end"/>
      </w:r>
      <w:r w:rsidR="00096CE7">
        <w:t xml:space="preserve">. </w:t>
      </w:r>
      <w:r w:rsidR="005E6383" w:rsidRPr="008119D3">
        <w:t>Natamycin</w:t>
      </w:r>
      <w:r w:rsidR="00764B37">
        <w:t>,</w:t>
      </w:r>
      <w:r w:rsidR="005E6383" w:rsidRPr="008119D3">
        <w:t xml:space="preserve"> an antibiotic/anti-fungal agent</w:t>
      </w:r>
      <w:r w:rsidR="003855E6">
        <w:t>,</w:t>
      </w:r>
      <w:r w:rsidR="007917E7">
        <w:t xml:space="preserve"> </w:t>
      </w:r>
      <w:r w:rsidR="003855E6">
        <w:t>h</w:t>
      </w:r>
      <w:r w:rsidR="007917E7">
        <w:t>as been show</w:t>
      </w:r>
      <w:r w:rsidR="00DC5146">
        <w:t>n</w:t>
      </w:r>
      <w:r w:rsidR="007917E7">
        <w:t xml:space="preserve"> to</w:t>
      </w:r>
      <w:r w:rsidR="00476F1C">
        <w:t xml:space="preserve"> </w:t>
      </w:r>
      <w:r w:rsidR="00B933D2">
        <w:t xml:space="preserve">inhibit the </w:t>
      </w:r>
      <w:r w:rsidR="00764B37">
        <w:t xml:space="preserve">strand displacement </w:t>
      </w:r>
      <w:r w:rsidR="00B933D2">
        <w:t>activit</w:t>
      </w:r>
      <w:r w:rsidR="00764B37">
        <w:t>y</w:t>
      </w:r>
      <w:r w:rsidR="00B933D2">
        <w:t xml:space="preserve"> of</w:t>
      </w:r>
      <w:r w:rsidR="005E6383" w:rsidRPr="008119D3">
        <w:t xml:space="preserve"> </w:t>
      </w:r>
      <w:r w:rsidR="00764B37">
        <w:t>Pol</w:t>
      </w:r>
      <w:r w:rsidR="00764B37" w:rsidRPr="0052609F">
        <w:rPr>
          <w:rFonts w:ascii="Symbol" w:hAnsi="Symbol"/>
        </w:rPr>
        <w:t></w:t>
      </w:r>
      <w:r w:rsidR="00764B37">
        <w:t xml:space="preserve"> (at 2-5 nM)</w:t>
      </w:r>
      <w:r w:rsidR="007917E7">
        <w:t>,</w:t>
      </w:r>
      <w:r w:rsidR="00764B37">
        <w:t xml:space="preserve"> and at higher </w:t>
      </w:r>
      <w:r w:rsidR="005B2B51">
        <w:t>(</w:t>
      </w:r>
      <w:r w:rsidR="005B2B51">
        <w:rPr>
          <w:rFonts w:cstheme="minorHAnsi"/>
        </w:rPr>
        <w:t>µ</w:t>
      </w:r>
      <w:r w:rsidR="005B2B51">
        <w:t>M) concentrations inhibited both P</w:t>
      </w:r>
      <w:r w:rsidR="0052609F">
        <w:t>ol</w:t>
      </w:r>
      <w:r w:rsidR="0052609F" w:rsidRPr="0052609F">
        <w:rPr>
          <w:rFonts w:ascii="Symbol" w:hAnsi="Symbol"/>
        </w:rPr>
        <w:t></w:t>
      </w:r>
      <w:r w:rsidR="0052609F">
        <w:t xml:space="preserve"> </w:t>
      </w:r>
      <w:r w:rsidR="005E6383" w:rsidRPr="008119D3">
        <w:t xml:space="preserve">and </w:t>
      </w:r>
      <w:r w:rsidR="005B2B51">
        <w:t xml:space="preserve">LigI, and consequently </w:t>
      </w:r>
      <w:r w:rsidR="00B933D2">
        <w:t>reduce</w:t>
      </w:r>
      <w:r w:rsidR="001779FA">
        <w:t>d</w:t>
      </w:r>
      <w:r w:rsidR="006E22DB">
        <w:t xml:space="preserve"> </w:t>
      </w:r>
      <w:r w:rsidR="005E6383" w:rsidRPr="008119D3">
        <w:t>proliferation of androgen depleted prostate cancer cell lines</w:t>
      </w:r>
      <w:r w:rsidR="005E6383" w:rsidRPr="00CC3573">
        <w:t xml:space="preserve"> </w:t>
      </w:r>
      <w:r w:rsidR="00DF44CA">
        <w:fldChar w:fldCharType="begin">
          <w:fldData xml:space="preserve">PEVuZE5vdGU+PENpdGU+PEF1dGhvcj5WYXNxdWV6PC9BdXRob3I+PFllYXI+MjAyMDwvWWVhcj48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</w:fldData>
        </w:fldChar>
      </w:r>
      <w:r w:rsidR="000C602A">
        <w:instrText xml:space="preserve"> ADDIN EN.CITE </w:instrText>
      </w:r>
      <w:r w:rsidR="000C602A">
        <w:fldChar w:fldCharType="begin">
          <w:fldData xml:space="preserve">PEVuZE5vdGU+PENpdGU+PEF1dGhvcj5WYXNxdWV6PC9BdXRob3I+PFllYXI+MjAyMDwvWWVhcj48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</w:fldData>
        </w:fldChar>
      </w:r>
      <w:r w:rsidR="000C602A">
        <w:instrText xml:space="preserve"> ADDIN EN.CITE.DATA </w:instrText>
      </w:r>
      <w:r w:rsidR="000C602A">
        <w:fldChar w:fldCharType="end"/>
      </w:r>
      <w:r w:rsidR="00DF44CA">
        <w:fldChar w:fldCharType="separate"/>
      </w:r>
      <w:r w:rsidR="000C602A">
        <w:rPr>
          <w:noProof/>
        </w:rPr>
        <w:t>(64)</w:t>
      </w:r>
      <w:r w:rsidR="00DF44CA">
        <w:fldChar w:fldCharType="end"/>
      </w:r>
      <w:r w:rsidR="005E6383" w:rsidRPr="008119D3">
        <w:t>.</w:t>
      </w:r>
      <w:r w:rsidR="00DF44CA">
        <w:t xml:space="preserve"> </w:t>
      </w:r>
    </w:p>
    <w:p w14:paraId="4309533E" w14:textId="37FAC622" w:rsidR="00C331DD" w:rsidRDefault="00740FC3" w:rsidP="008522D6">
      <w:pPr>
        <w:spacing w:line="360" w:lineRule="auto"/>
      </w:pPr>
      <w:r>
        <w:t xml:space="preserve">An alternative strategy to </w:t>
      </w:r>
      <w:r w:rsidR="007A7050">
        <w:t xml:space="preserve">directly </w:t>
      </w:r>
      <w:r>
        <w:t>inhibiting</w:t>
      </w:r>
      <w:r w:rsidR="00E433E6">
        <w:t xml:space="preserve"> </w:t>
      </w:r>
      <w:r>
        <w:t>P</w:t>
      </w:r>
      <w:r w:rsidR="0052609F">
        <w:t>ol</w:t>
      </w:r>
      <w:r w:rsidR="0052609F" w:rsidRPr="0052609F">
        <w:rPr>
          <w:rFonts w:ascii="Symbol" w:hAnsi="Symbol"/>
        </w:rPr>
        <w:t></w:t>
      </w:r>
      <w:r w:rsidR="00E433E6">
        <w:t xml:space="preserve"> </w:t>
      </w:r>
      <w:r>
        <w:t>is through targeting protein stability. We</w:t>
      </w:r>
      <w:r w:rsidR="00EB45C2">
        <w:t xml:space="preserve"> ha</w:t>
      </w:r>
      <w:r>
        <w:t>ve described that the</w:t>
      </w:r>
      <w:r w:rsidR="00E433E6">
        <w:t xml:space="preserve"> </w:t>
      </w:r>
      <w:r w:rsidR="007A7050">
        <w:t xml:space="preserve">deubiquitylating </w:t>
      </w:r>
      <w:r w:rsidR="00E433E6">
        <w:t xml:space="preserve">enzyme </w:t>
      </w:r>
      <w:r>
        <w:t>ubiquitin specific protease-47 (USP47), controls the cellular protein levels of P</w:t>
      </w:r>
      <w:r w:rsidR="0052609F">
        <w:t>ol</w:t>
      </w:r>
      <w:r w:rsidR="0052609F" w:rsidRPr="0052609F">
        <w:rPr>
          <w:rFonts w:ascii="Symbol" w:hAnsi="Symbol"/>
        </w:rPr>
        <w:t></w:t>
      </w:r>
      <w:r w:rsidR="0052609F">
        <w:t xml:space="preserve"> </w:t>
      </w:r>
      <w:r>
        <w:t>through ubiquitylation-dependent degradation</w:t>
      </w:r>
      <w:r w:rsidR="00E433E6">
        <w:t xml:space="preserve"> </w:t>
      </w:r>
      <w:r w:rsidR="00390B54">
        <w:fldChar w:fldCharType="begin">
          <w:fldData xml:space="preserve">PEVuZE5vdGU+PENpdGU+PEF1dGhvcj5QYXJzb25zPC9BdXRob3I+PFllYXI+MjAxMTwvWWVhcj48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</w:fldData>
        </w:fldChar>
      </w:r>
      <w:r w:rsidR="000C602A">
        <w:instrText xml:space="preserve"> ADDIN EN.CITE </w:instrText>
      </w:r>
      <w:r w:rsidR="000C602A">
        <w:fldChar w:fldCharType="begin">
          <w:fldData xml:space="preserve">PEVuZE5vdGU+PENpdGU+PEF1dGhvcj5QYXJzb25zPC9BdXRob3I+PFllYXI+MjAxMTwvWWVhcj48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</w:fldData>
        </w:fldChar>
      </w:r>
      <w:r w:rsidR="000C602A">
        <w:instrText xml:space="preserve"> ADDIN EN.CITE.DATA </w:instrText>
      </w:r>
      <w:r w:rsidR="000C602A">
        <w:fldChar w:fldCharType="end"/>
      </w:r>
      <w:r w:rsidR="00390B54">
        <w:fldChar w:fldCharType="separate"/>
      </w:r>
      <w:r w:rsidR="000C602A">
        <w:rPr>
          <w:noProof/>
        </w:rPr>
        <w:t>(65)</w:t>
      </w:r>
      <w:r w:rsidR="00390B54">
        <w:fldChar w:fldCharType="end"/>
      </w:r>
      <w:r w:rsidR="00E433E6">
        <w:t xml:space="preserve">. </w:t>
      </w:r>
      <w:r>
        <w:t>An siRNA k</w:t>
      </w:r>
      <w:r w:rsidR="00E433E6">
        <w:t xml:space="preserve">nockdown of </w:t>
      </w:r>
      <w:r>
        <w:t xml:space="preserve">USP47 </w:t>
      </w:r>
      <w:r w:rsidR="00E433E6">
        <w:t xml:space="preserve">led to </w:t>
      </w:r>
      <w:r>
        <w:t>reduced P</w:t>
      </w:r>
      <w:r w:rsidR="0052609F">
        <w:t>ol</w:t>
      </w:r>
      <w:r w:rsidR="0052609F" w:rsidRPr="0052609F">
        <w:rPr>
          <w:rFonts w:ascii="Symbol" w:hAnsi="Symbol"/>
        </w:rPr>
        <w:t></w:t>
      </w:r>
      <w:r w:rsidR="0052609F">
        <w:t xml:space="preserve"> </w:t>
      </w:r>
      <w:r>
        <w:t xml:space="preserve">protein levels </w:t>
      </w:r>
      <w:r w:rsidR="00E433E6">
        <w:t xml:space="preserve">and </w:t>
      </w:r>
      <w:r>
        <w:t>increased sensitivity of HeLa cells to MMS and hydrogen peroxide</w:t>
      </w:r>
      <w:r w:rsidR="00E433E6">
        <w:t xml:space="preserve">. </w:t>
      </w:r>
      <w:r>
        <w:t>Importantly, USP47 shares structural similarity to USP7</w:t>
      </w:r>
      <w:r w:rsidR="00955F66">
        <w:t>,</w:t>
      </w:r>
      <w:r>
        <w:t xml:space="preserve"> which plays a major role in</w:t>
      </w:r>
      <w:r w:rsidR="00A84051">
        <w:t xml:space="preserve"> stabilizing </w:t>
      </w:r>
      <w:r>
        <w:t>the</w:t>
      </w:r>
      <w:r w:rsidR="00A84051">
        <w:t xml:space="preserve"> p53 </w:t>
      </w:r>
      <w:r>
        <w:t>tumour suppressor protein</w:t>
      </w:r>
      <w:r w:rsidR="00955F66">
        <w:t xml:space="preserve"> and where inhibitors against USP7 are actively being sought</w:t>
      </w:r>
      <w:r w:rsidR="00A84051">
        <w:t xml:space="preserve">. </w:t>
      </w:r>
      <w:r w:rsidR="00955F66">
        <w:t xml:space="preserve">Indeed, </w:t>
      </w:r>
      <w:r w:rsidR="00A84051">
        <w:t>inhibitor</w:t>
      </w:r>
      <w:r w:rsidR="00DC6688">
        <w:t>s to both enzymes have been reported</w:t>
      </w:r>
      <w:r w:rsidR="00A84051">
        <w:t xml:space="preserve"> </w:t>
      </w:r>
      <w:r w:rsidR="00390B54">
        <w:fldChar w:fldCharType="begin">
          <w:fldData xml:space="preserve">PEVuZE5vdGU+PENpdGU+PEF1dGhvcj5XZWluc3RvY2s8L0F1dGhvcj48WWVhcj4yMDEyPC9ZZWFy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</w:fldData>
        </w:fldChar>
      </w:r>
      <w:r w:rsidR="000C602A">
        <w:instrText xml:space="preserve"> ADDIN EN.CITE </w:instrText>
      </w:r>
      <w:r w:rsidR="000C602A">
        <w:fldChar w:fldCharType="begin">
          <w:fldData xml:space="preserve">PEVuZE5vdGU+PENpdGU+PEF1dGhvcj5XZWluc3RvY2s8L0F1dGhvcj48WWVhcj4yMDEyPC9ZZWFy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</w:fldData>
        </w:fldChar>
      </w:r>
      <w:r w:rsidR="000C602A">
        <w:instrText xml:space="preserve"> ADDIN EN.CITE.DATA </w:instrText>
      </w:r>
      <w:r w:rsidR="000C602A">
        <w:fldChar w:fldCharType="end"/>
      </w:r>
      <w:r w:rsidR="00390B54">
        <w:fldChar w:fldCharType="separate"/>
      </w:r>
      <w:r w:rsidR="000C602A">
        <w:rPr>
          <w:noProof/>
        </w:rPr>
        <w:t>(66, 67)</w:t>
      </w:r>
      <w:r w:rsidR="00390B54">
        <w:fldChar w:fldCharType="end"/>
      </w:r>
      <w:r w:rsidR="00DC132E">
        <w:t xml:space="preserve">. </w:t>
      </w:r>
      <w:r w:rsidR="00DC6688">
        <w:t>However, i</w:t>
      </w:r>
      <w:r w:rsidR="00EA6537">
        <w:t xml:space="preserve">mprovements </w:t>
      </w:r>
      <w:r w:rsidR="00DC6688">
        <w:t>in</w:t>
      </w:r>
      <w:r w:rsidR="00390B54">
        <w:t xml:space="preserve"> </w:t>
      </w:r>
      <w:r w:rsidR="00EA6537">
        <w:t xml:space="preserve">drug potency, solubility and stability </w:t>
      </w:r>
      <w:r w:rsidR="00DC6688">
        <w:t xml:space="preserve">are now required prior to </w:t>
      </w:r>
      <w:r w:rsidR="007C39DB">
        <w:t xml:space="preserve">detailed </w:t>
      </w:r>
      <w:r w:rsidR="00DC6688">
        <w:t xml:space="preserve">examination of </w:t>
      </w:r>
      <w:r w:rsidR="007C39DB">
        <w:t>USP7/</w:t>
      </w:r>
      <w:r w:rsidR="00DC6688">
        <w:t>USP47</w:t>
      </w:r>
      <w:r w:rsidR="007C39DB">
        <w:t xml:space="preserve"> inhibitors in impacting </w:t>
      </w:r>
      <w:r w:rsidR="00EA6537">
        <w:t>on BER</w:t>
      </w:r>
      <w:r w:rsidR="007C39DB">
        <w:t xml:space="preserve"> and cancer cell survival</w:t>
      </w:r>
      <w:r w:rsidR="00EA6537">
        <w:t>.</w:t>
      </w:r>
    </w:p>
    <w:p w14:paraId="57CB528E" w14:textId="5A4320F3" w:rsidR="00E93D9F" w:rsidRDefault="00E93D9F" w:rsidP="00633AD0">
      <w:pPr>
        <w:pStyle w:val="Heading2"/>
        <w:tabs>
          <w:tab w:val="left" w:pos="567"/>
        </w:tabs>
        <w:spacing w:line="360" w:lineRule="auto"/>
      </w:pPr>
      <w:r>
        <w:t>2.7</w:t>
      </w:r>
      <w:r w:rsidR="00633AD0">
        <w:t>.</w:t>
      </w:r>
      <w:r>
        <w:tab/>
        <w:t>DNA ligase inhibitors</w:t>
      </w:r>
    </w:p>
    <w:p w14:paraId="40E11766" w14:textId="10F5D449" w:rsidR="00AF647A" w:rsidRPr="00E93D9F" w:rsidRDefault="00922E9D" w:rsidP="00153F68">
      <w:pPr>
        <w:spacing w:line="360" w:lineRule="auto"/>
      </w:pPr>
      <w:r>
        <w:t xml:space="preserve">The </w:t>
      </w:r>
      <w:r w:rsidRPr="003855E6">
        <w:rPr>
          <w:i/>
          <w:iCs/>
        </w:rPr>
        <w:t>ligIII</w:t>
      </w:r>
      <w:r>
        <w:t xml:space="preserve"> gene</w:t>
      </w:r>
      <w:r w:rsidR="00F57DBF">
        <w:t xml:space="preserve"> encodes </w:t>
      </w:r>
      <w:r w:rsidR="003F2837">
        <w:t>a</w:t>
      </w:r>
      <w:r w:rsidR="00DD2794">
        <w:t xml:space="preserve"> mitochondrial form of LigIII</w:t>
      </w:r>
      <w:r w:rsidR="00DD2794" w:rsidRPr="00AF647A">
        <w:rPr>
          <w:rFonts w:ascii="Symbol" w:hAnsi="Symbol"/>
        </w:rPr>
        <w:t></w:t>
      </w:r>
      <w:r w:rsidR="00DD2794">
        <w:t xml:space="preserve"> </w:t>
      </w:r>
      <w:r w:rsidR="003F2837">
        <w:t xml:space="preserve">which </w:t>
      </w:r>
      <w:r w:rsidR="00DD2794">
        <w:t>is essential for cell survival</w:t>
      </w:r>
      <w:r w:rsidR="003F2837">
        <w:t>,</w:t>
      </w:r>
      <w:r w:rsidR="00DD2794">
        <w:t xml:space="preserve"> whereas </w:t>
      </w:r>
      <w:r w:rsidR="003F2837">
        <w:t xml:space="preserve">the </w:t>
      </w:r>
      <w:r w:rsidR="00DD2794">
        <w:t xml:space="preserve">nuclear </w:t>
      </w:r>
      <w:r w:rsidR="003F2837">
        <w:t>form</w:t>
      </w:r>
      <w:r>
        <w:t xml:space="preserve"> is</w:t>
      </w:r>
      <w:r w:rsidR="003F2837">
        <w:t xml:space="preserve"> </w:t>
      </w:r>
      <w:r w:rsidR="00DD2794">
        <w:t xml:space="preserve">in complex with XRCC1 </w:t>
      </w:r>
      <w:r w:rsidR="003F2837">
        <w:t>and is</w:t>
      </w:r>
      <w:r w:rsidR="00DD2794">
        <w:t xml:space="preserve"> dispensable </w:t>
      </w:r>
      <w:r w:rsidR="003F2837">
        <w:t>as</w:t>
      </w:r>
      <w:r w:rsidR="008F4B5F">
        <w:t xml:space="preserve"> LigI </w:t>
      </w:r>
      <w:r w:rsidR="003F2837">
        <w:t xml:space="preserve">can </w:t>
      </w:r>
      <w:r w:rsidR="008F4B5F">
        <w:t xml:space="preserve">compensate </w:t>
      </w:r>
      <w:r w:rsidR="003F2837">
        <w:t xml:space="preserve">for its cellular role </w:t>
      </w:r>
      <w:r w:rsidR="008F4B5F">
        <w:fldChar w:fldCharType="begin">
          <w:fldData xml:space="preserve">PEVuZE5vdGU+PENpdGU+PEF1dGhvcj5TaW1zZWs8L0F1dGhvcj48WWVhcj4yMDExPC9ZZWFyPjxS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</w:fldData>
        </w:fldChar>
      </w:r>
      <w:r w:rsidR="000C602A">
        <w:instrText xml:space="preserve"> ADDIN EN.CITE </w:instrText>
      </w:r>
      <w:r w:rsidR="000C602A">
        <w:fldChar w:fldCharType="begin">
          <w:fldData xml:space="preserve">PEVuZE5vdGU+PENpdGU+PEF1dGhvcj5TaW1zZWs8L0F1dGhvcj48WWVhcj4yMDExPC9ZZWFyPjxS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</w:fldData>
        </w:fldChar>
      </w:r>
      <w:r w:rsidR="000C602A">
        <w:instrText xml:space="preserve"> ADDIN EN.CITE.DATA </w:instrText>
      </w:r>
      <w:r w:rsidR="000C602A">
        <w:fldChar w:fldCharType="end"/>
      </w:r>
      <w:r w:rsidR="008F4B5F">
        <w:fldChar w:fldCharType="separate"/>
      </w:r>
      <w:r w:rsidR="000C602A">
        <w:rPr>
          <w:noProof/>
        </w:rPr>
        <w:t>(68-70)</w:t>
      </w:r>
      <w:r w:rsidR="008F4B5F">
        <w:fldChar w:fldCharType="end"/>
      </w:r>
      <w:r w:rsidR="00DD2794">
        <w:t xml:space="preserve">.  </w:t>
      </w:r>
      <w:r w:rsidR="00741AF4">
        <w:t>As</w:t>
      </w:r>
      <w:r w:rsidR="00153F68">
        <w:t xml:space="preserve"> with the DNA polymerases, obtaining inhibitors that are specific and potent has been difficult (comprehensively reviewed by </w:t>
      </w:r>
      <w:r w:rsidR="00153F68">
        <w:fldChar w:fldCharType="begin"/>
      </w:r>
      <w:r w:rsidR="000C602A">
        <w:instrText xml:space="preserve"> ADDIN EN.CITE &lt;EndNote&gt;&lt;Cite&gt;&lt;Author&gt;Singh&lt;/Author&gt;&lt;Year&gt;2014&lt;/Year&gt;&lt;RecNum&gt;102&lt;/RecNum&gt;&lt;DisplayText&gt;(71)&lt;/DisplayText&gt;&lt;record&gt;&lt;rec-number&gt;102&lt;/rec-number&gt;&lt;foreign-keys&gt;&lt;key app="EN" db-id="9z5d9xzs4dsfrnet0w7x0sz3zvtfrxe2adtt" timestamp="1587722062"&gt;102&lt;/key&gt;&lt;/foreign-keys&gt;&lt;ref-type name="Journal Article"&gt;17&lt;/ref-type&gt;&lt;contributors&gt;&lt;authors&gt;&lt;author&gt;Singh, D. K.&lt;/author&gt;&lt;author&gt;Krishna, S.&lt;/author&gt;&lt;author&gt;Chandra, S.&lt;/author&gt;&lt;author&gt;Shameem, M.&lt;/author&gt;&lt;author&gt;Deshmukh, A. L.&lt;/author&gt;&lt;author&gt;Banerjee, D.&lt;/author&gt;&lt;/authors&gt;&lt;/contributors&gt;&lt;auth-address&gt;CSIR-Central Drug Research Institute, B.S. 10/1, Janakipuram Extension, Sitapur Road, Lucknow, 226021, Uttar Pradesh, India.&lt;/auth-address&gt;&lt;titles&gt;&lt;title&gt;Human DNA ligases: a comprehensive new look for cancer therapy&lt;/title&gt;&lt;secondary-title&gt;Med Res Rev&lt;/secondary-title&gt;&lt;/titles&gt;&lt;periodical&gt;&lt;full-title&gt;Med Res Rev&lt;/full-title&gt;&lt;/periodical&gt;&lt;pages&gt;567-95&lt;/pages&gt;&lt;volume&gt;34&lt;/volume&gt;&lt;number&gt;3&lt;/number&gt;&lt;edition&gt;2013/08/21&lt;/edition&gt;&lt;keywords&gt;&lt;keyword&gt;Amino Acid Sequence&lt;/keyword&gt;&lt;keyword&gt;DNA Ligases/antagonists &amp;amp; inhibitors/chemistry/*metabolism&lt;/keyword&gt;&lt;keyword&gt;Enzyme Inhibitors/chemistry/classification/pharmacology&lt;/keyword&gt;&lt;keyword&gt;Humans&lt;/keyword&gt;&lt;keyword&gt;Molecular Sequence Data&lt;/keyword&gt;&lt;keyword&gt;Molecular Targeted Therapy&lt;/keyword&gt;&lt;keyword&gt;Neoplasms/*enzymology/*therapy&lt;/keyword&gt;&lt;keyword&gt;DNA ligase&lt;/keyword&gt;&lt;keyword&gt;cancer drug&lt;/keyword&gt;&lt;keyword&gt;cancer target&lt;/keyword&gt;&lt;keyword&gt;inhibitor&lt;/keyword&gt;&lt;keyword&gt;ligase&lt;/keyword&gt;&lt;keyword&gt;ligase inhibitor&lt;/keyword&gt;&lt;/keywords&gt;&lt;dates&gt;&lt;year&gt;2014&lt;/year&gt;&lt;pub-dates&gt;&lt;date&gt;May&lt;/date&gt;&lt;/pub-dates&gt;&lt;/dates&gt;&lt;isbn&gt;1098-1128 (Electronic)&amp;#xD;0198-6325 (Linking)&lt;/isbn&gt;&lt;accession-num&gt;23959747&lt;/accession-num&gt;&lt;urls&gt;&lt;related-urls&gt;&lt;url&gt;https://www.ncbi.nlm.nih.gov/pubmed/23959747&lt;/url&gt;&lt;/related-urls&gt;&lt;/urls&gt;&lt;electronic-resource-num&gt;10.1002/med.21298&lt;/electronic-resource-num&gt;&lt;/record&gt;&lt;/Cite&gt;&lt;/EndNote&gt;</w:instrText>
      </w:r>
      <w:r w:rsidR="00153F68">
        <w:fldChar w:fldCharType="separate"/>
      </w:r>
      <w:r w:rsidR="000C602A">
        <w:rPr>
          <w:noProof/>
        </w:rPr>
        <w:t>(71)</w:t>
      </w:r>
      <w:r w:rsidR="00153F68">
        <w:fldChar w:fldCharType="end"/>
      </w:r>
      <w:r w:rsidR="00153F68">
        <w:t>).</w:t>
      </w:r>
      <w:r w:rsidR="005131D1">
        <w:t xml:space="preserve"> </w:t>
      </w:r>
      <w:r w:rsidR="00AF647A">
        <w:t>Structur</w:t>
      </w:r>
      <w:r w:rsidR="003B4C88">
        <w:t>e-</w:t>
      </w:r>
      <w:r w:rsidR="00AF647A">
        <w:t>based design of inhibitors have produced</w:t>
      </w:r>
      <w:r w:rsidR="003552BD">
        <w:t xml:space="preserve"> a series of compounds that are specific to LigI (L82</w:t>
      </w:r>
      <w:r w:rsidR="005E1C93">
        <w:t>, L82-G17</w:t>
      </w:r>
      <w:r w:rsidR="003552BD">
        <w:t>), LigI and LigIII</w:t>
      </w:r>
      <w:r w:rsidR="002447E5" w:rsidRPr="002447E5">
        <w:rPr>
          <w:rFonts w:ascii="Symbol" w:hAnsi="Symbol"/>
        </w:rPr>
        <w:t></w:t>
      </w:r>
      <w:r w:rsidR="003552BD">
        <w:t xml:space="preserve"> (L67) or all </w:t>
      </w:r>
      <w:r w:rsidR="005131D1">
        <w:t xml:space="preserve">DNA </w:t>
      </w:r>
      <w:r w:rsidR="003552BD">
        <w:t xml:space="preserve">ligases (L189) </w:t>
      </w:r>
      <w:r w:rsidR="002447E5">
        <w:t>with IC</w:t>
      </w:r>
      <w:r w:rsidR="002447E5" w:rsidRPr="007A7050">
        <w:rPr>
          <w:vertAlign w:val="subscript"/>
        </w:rPr>
        <w:t>50</w:t>
      </w:r>
      <w:r w:rsidR="002447E5">
        <w:t xml:space="preserve"> </w:t>
      </w:r>
      <w:r>
        <w:t xml:space="preserve">of </w:t>
      </w:r>
      <w:r w:rsidR="002447E5">
        <w:rPr>
          <w:rFonts w:cstheme="minorHAnsi"/>
        </w:rPr>
        <w:t>~</w:t>
      </w:r>
      <w:r w:rsidR="002447E5">
        <w:t xml:space="preserve">10 </w:t>
      </w:r>
      <w:r w:rsidR="002447E5" w:rsidRPr="002447E5">
        <w:rPr>
          <w:rFonts w:ascii="Symbol" w:hAnsi="Symbol"/>
        </w:rPr>
        <w:t></w:t>
      </w:r>
      <w:r w:rsidR="002447E5">
        <w:t>M</w:t>
      </w:r>
      <w:r w:rsidR="005131D1">
        <w:t xml:space="preserve"> </w:t>
      </w:r>
      <w:r w:rsidR="002447E5">
        <w:fldChar w:fldCharType="begin">
          <w:fldData xml:space="preserve">PEVuZE5vdGU+PENpdGU+PEF1dGhvcj5DaGVuPC9BdXRob3I+PFllYXI+MjAwODwvWWVhcj48UmVj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</w:fldData>
        </w:fldChar>
      </w:r>
      <w:r w:rsidR="000C602A">
        <w:instrText xml:space="preserve"> ADDIN EN.CITE </w:instrText>
      </w:r>
      <w:r w:rsidR="000C602A">
        <w:fldChar w:fldCharType="begin">
          <w:fldData xml:space="preserve">PEVuZE5vdGU+PENpdGU+PEF1dGhvcj5DaGVuPC9BdXRob3I+PFllYXI+MjAwODwvWWVhcj48UmVj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</w:fldData>
        </w:fldChar>
      </w:r>
      <w:r w:rsidR="000C602A">
        <w:instrText xml:space="preserve"> ADDIN EN.CITE.DATA </w:instrText>
      </w:r>
      <w:r w:rsidR="000C602A">
        <w:fldChar w:fldCharType="end"/>
      </w:r>
      <w:r w:rsidR="002447E5">
        <w:fldChar w:fldCharType="separate"/>
      </w:r>
      <w:r w:rsidR="000C602A">
        <w:rPr>
          <w:noProof/>
        </w:rPr>
        <w:t>(72-74)</w:t>
      </w:r>
      <w:r w:rsidR="002447E5">
        <w:fldChar w:fldCharType="end"/>
      </w:r>
      <w:r w:rsidR="003552BD">
        <w:t xml:space="preserve">. </w:t>
      </w:r>
      <w:r w:rsidR="00DC1E0E">
        <w:t>L82 was cytostatic</w:t>
      </w:r>
      <w:r>
        <w:t>,</w:t>
      </w:r>
      <w:r w:rsidR="00DC1E0E">
        <w:t xml:space="preserve"> whereas L67 and L189 were cytotoxic</w:t>
      </w:r>
      <w:r w:rsidR="005131D1">
        <w:t xml:space="preserve"> in MCF7, HeLa and HCT116 cells</w:t>
      </w:r>
      <w:r w:rsidR="00DC1E0E">
        <w:t xml:space="preserve">. Interestingly, at subtoxic levels L67 and L189 </w:t>
      </w:r>
      <w:r w:rsidR="00E06D05">
        <w:t xml:space="preserve">were found to </w:t>
      </w:r>
      <w:r w:rsidR="00DC1E0E">
        <w:t xml:space="preserve">increase the sensitivity of MCF7 breast cancer cell lines to </w:t>
      </w:r>
      <w:r w:rsidR="00E06D05">
        <w:t xml:space="preserve">MMS or </w:t>
      </w:r>
      <w:r w:rsidR="00DC1E0E">
        <w:t>radiation</w:t>
      </w:r>
      <w:r w:rsidR="00E06D05">
        <w:t>,</w:t>
      </w:r>
      <w:r w:rsidR="00DC1E0E">
        <w:t xml:space="preserve"> but </w:t>
      </w:r>
      <w:r w:rsidR="00E06D05">
        <w:t xml:space="preserve">had no impact on sensitisation of </w:t>
      </w:r>
      <w:r w:rsidR="00DC1E0E">
        <w:t>normal breast cell lines</w:t>
      </w:r>
      <w:r w:rsidR="00FC3063">
        <w:t>. LigI is often elevated in cancer cells</w:t>
      </w:r>
      <w:r w:rsidR="005E1C93">
        <w:t xml:space="preserve"> due to</w:t>
      </w:r>
      <w:r w:rsidR="00FC3063">
        <w:t xml:space="preserve"> hyper </w:t>
      </w:r>
      <w:r w:rsidR="00FC3063">
        <w:lastRenderedPageBreak/>
        <w:t>proliferation</w:t>
      </w:r>
      <w:r w:rsidR="00CB52EA">
        <w:t xml:space="preserve">, and also the levels of other DNA ligases maybe dysregulated that may explain this apparent selectivity of the inhibitors </w:t>
      </w:r>
      <w:r w:rsidR="00D67A6F">
        <w:fldChar w:fldCharType="begin"/>
      </w:r>
      <w:r w:rsidR="000C602A">
        <w:instrText xml:space="preserve"> ADDIN EN.CITE &lt;EndNote&gt;&lt;Cite&gt;&lt;Author&gt;Tomkinson&lt;/Author&gt;&lt;Year&gt;2020&lt;/Year&gt;&lt;RecNum&gt;115&lt;/RecNum&gt;&lt;DisplayText&gt;(75)&lt;/DisplayText&gt;&lt;record&gt;&lt;rec-number&gt;115&lt;/rec-number&gt;&lt;foreign-keys&gt;&lt;key app="EN" db-id="9z5d9xzs4dsfrnet0w7x0sz3zvtfrxe2adtt" timestamp="1587890976"&gt;115&lt;/key&gt;&lt;/foreign-keys&gt;&lt;ref-type name="Journal Article"&gt;17&lt;/ref-type&gt;&lt;contributors&gt;&lt;authors&gt;&lt;author&gt;Tomkinson, A. E.&lt;/author&gt;&lt;author&gt;Naila, T.&lt;/author&gt;&lt;author&gt;Khattri Bhandari, S.&lt;/author&gt;&lt;/authors&gt;&lt;/contributors&gt;&lt;auth-address&gt;Departments of Internal Medicine and Molecular Genetics and Microbiology, and the University of New Mexico Comprehensive Cancer Center, University of New Mexico, Albuquerque, NM, USA.&lt;/auth-address&gt;&lt;titles&gt;&lt;title&gt;Altered DNA ligase activity in human disease&lt;/title&gt;&lt;secondary-title&gt;Mutagenesis&lt;/secondary-title&gt;&lt;/titles&gt;&lt;periodical&gt;&lt;full-title&gt;Mutagenesis&lt;/full-title&gt;&lt;/periodical&gt;&lt;pages&gt;51-60&lt;/pages&gt;&lt;volume&gt;35&lt;/volume&gt;&lt;number&gt;1&lt;/number&gt;&lt;edition&gt;2019/10/21&lt;/edition&gt;&lt;dates&gt;&lt;year&gt;2020&lt;/year&gt;&lt;pub-dates&gt;&lt;date&gt;Feb 13&lt;/date&gt;&lt;/pub-dates&gt;&lt;/dates&gt;&lt;isbn&gt;1464-3804 (Electronic)&amp;#xD;0267-8357 (Linking)&lt;/isbn&gt;&lt;accession-num&gt;31630206&lt;/accession-num&gt;&lt;urls&gt;&lt;related-urls&gt;&lt;url&gt;https://www.ncbi.nlm.nih.gov/pubmed/31630206&lt;/url&gt;&lt;/related-urls&gt;&lt;/urls&gt;&lt;electronic-resource-num&gt;10.1093/mutage/gez026&lt;/electronic-resource-num&gt;&lt;/record&gt;&lt;/Cite&gt;&lt;/EndNote&gt;</w:instrText>
      </w:r>
      <w:r w:rsidR="00D67A6F">
        <w:fldChar w:fldCharType="separate"/>
      </w:r>
      <w:r w:rsidR="000C602A">
        <w:rPr>
          <w:noProof/>
        </w:rPr>
        <w:t>(75)</w:t>
      </w:r>
      <w:r w:rsidR="00D67A6F">
        <w:fldChar w:fldCharType="end"/>
      </w:r>
      <w:r w:rsidR="00B101C7">
        <w:t xml:space="preserve">. </w:t>
      </w:r>
      <w:r w:rsidR="00476F1C">
        <w:t>Thus</w:t>
      </w:r>
      <w:r w:rsidR="00CB52EA">
        <w:t>, l</w:t>
      </w:r>
      <w:r w:rsidR="00FC3063">
        <w:t xml:space="preserve">igase inhibitors have an important place in </w:t>
      </w:r>
      <w:r w:rsidR="00B101C7">
        <w:t xml:space="preserve">functional studies and </w:t>
      </w:r>
      <w:r w:rsidR="00FC3063">
        <w:t xml:space="preserve">cancer therapy, though not necessarily as a result of BER </w:t>
      </w:r>
      <w:r w:rsidR="005E1C93">
        <w:t>targeting</w:t>
      </w:r>
      <w:r w:rsidR="00FC3063">
        <w:t xml:space="preserve">. </w:t>
      </w:r>
    </w:p>
    <w:p w14:paraId="164B6FE3" w14:textId="4BC5B5AC" w:rsidR="00704A02" w:rsidRDefault="007905A8" w:rsidP="00633AD0">
      <w:pPr>
        <w:pStyle w:val="Heading2"/>
        <w:tabs>
          <w:tab w:val="left" w:pos="567"/>
        </w:tabs>
        <w:spacing w:line="360" w:lineRule="auto"/>
      </w:pPr>
      <w:r>
        <w:t>2.</w:t>
      </w:r>
      <w:r w:rsidR="00E93D9F">
        <w:t>8</w:t>
      </w:r>
      <w:r w:rsidR="00633AD0">
        <w:t>.</w:t>
      </w:r>
      <w:r>
        <w:t xml:space="preserve"> </w:t>
      </w:r>
      <w:r w:rsidR="00C84BEA">
        <w:tab/>
      </w:r>
      <w:r w:rsidR="00704A02">
        <w:t>PARP</w:t>
      </w:r>
      <w:r w:rsidR="00696CC2">
        <w:t xml:space="preserve"> inhibitors</w:t>
      </w:r>
    </w:p>
    <w:p w14:paraId="6C781D1E" w14:textId="2F47B60A" w:rsidR="00955183" w:rsidRDefault="0097626D" w:rsidP="008522D6">
      <w:pPr>
        <w:spacing w:line="360" w:lineRule="auto"/>
      </w:pPr>
      <w:r w:rsidRPr="0097626D">
        <w:t>PARP</w:t>
      </w:r>
      <w:r>
        <w:t xml:space="preserve">1 </w:t>
      </w:r>
      <w:r w:rsidR="00E6560A">
        <w:t>(</w:t>
      </w:r>
      <w:r w:rsidR="000675E6">
        <w:t xml:space="preserve">and </w:t>
      </w:r>
      <w:r w:rsidR="00E6560A">
        <w:t xml:space="preserve">its associated backup enzyme </w:t>
      </w:r>
      <w:r w:rsidR="000675E6">
        <w:t>PARP2</w:t>
      </w:r>
      <w:r w:rsidR="00E6560A">
        <w:t>)</w:t>
      </w:r>
      <w:r w:rsidR="000675E6">
        <w:t xml:space="preserve"> </w:t>
      </w:r>
      <w:r>
        <w:t xml:space="preserve">recognise gaps and </w:t>
      </w:r>
      <w:r w:rsidR="00E6560A">
        <w:t>SSBs</w:t>
      </w:r>
      <w:r>
        <w:t xml:space="preserve"> in the DNA backbone and catalyse the addition of ADP-ribose units to itself or other proteins from cellular NAD+</w:t>
      </w:r>
      <w:r w:rsidR="00863331">
        <w:t xml:space="preserve"> (</w:t>
      </w:r>
      <w:r w:rsidR="00633D58">
        <w:t>Fig.</w:t>
      </w:r>
      <w:r w:rsidR="00863331">
        <w:t>2)</w:t>
      </w:r>
      <w:r>
        <w:t xml:space="preserve">. </w:t>
      </w:r>
      <w:r w:rsidR="00955183">
        <w:t>PARP inhibitors</w:t>
      </w:r>
      <w:r w:rsidR="00476F1C">
        <w:t xml:space="preserve"> </w:t>
      </w:r>
      <w:r w:rsidR="00A73009">
        <w:t xml:space="preserve">(PARPi) </w:t>
      </w:r>
      <w:r w:rsidR="00476F1C">
        <w:t>have been developed to</w:t>
      </w:r>
      <w:r w:rsidR="00287A74">
        <w:t xml:space="preserve"> inhibit PARP1, PARP2 (and PARP3) with nanomolar IC</w:t>
      </w:r>
      <w:r w:rsidR="00287A74" w:rsidRPr="00B735E9">
        <w:rPr>
          <w:vertAlign w:val="subscript"/>
        </w:rPr>
        <w:t>50</w:t>
      </w:r>
      <w:r w:rsidR="00287A74">
        <w:t xml:space="preserve"> by binding to the NAD+ binding site in the catalytic domain</w:t>
      </w:r>
      <w:r w:rsidR="00476F1C">
        <w:t>,</w:t>
      </w:r>
      <w:r w:rsidR="00411AEC">
        <w:t xml:space="preserve"> </w:t>
      </w:r>
      <w:r w:rsidR="00476F1C">
        <w:t>but can</w:t>
      </w:r>
      <w:r w:rsidR="00411AEC">
        <w:t xml:space="preserve"> vary in selectivity among other PARP family members </w:t>
      </w:r>
      <w:r w:rsidR="00411AEC">
        <w:fldChar w:fldCharType="begin">
          <w:fldData xml:space="preserve">PEVuZE5vdGU+PENpdGU+PEF1dGhvcj5XYWhsYmVyZzwvQXV0aG9yPjxZZWFyPjIwMTI8L1llYXI+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</w:fldData>
        </w:fldChar>
      </w:r>
      <w:r w:rsidR="000C602A">
        <w:instrText xml:space="preserve"> ADDIN EN.CITE </w:instrText>
      </w:r>
      <w:r w:rsidR="000C602A">
        <w:fldChar w:fldCharType="begin">
          <w:fldData xml:space="preserve">PEVuZE5vdGU+PENpdGU+PEF1dGhvcj5XYWhsYmVyZzwvQXV0aG9yPjxZZWFyPjIwMTI8L1llYXI+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</w:fldData>
        </w:fldChar>
      </w:r>
      <w:r w:rsidR="000C602A">
        <w:instrText xml:space="preserve"> ADDIN EN.CITE.DATA </w:instrText>
      </w:r>
      <w:r w:rsidR="000C602A">
        <w:fldChar w:fldCharType="end"/>
      </w:r>
      <w:r w:rsidR="00411AEC">
        <w:fldChar w:fldCharType="separate"/>
      </w:r>
      <w:r w:rsidR="000C602A">
        <w:rPr>
          <w:noProof/>
        </w:rPr>
        <w:t>(76)</w:t>
      </w:r>
      <w:r w:rsidR="00411AEC">
        <w:fldChar w:fldCharType="end"/>
      </w:r>
      <w:r w:rsidR="00287A74">
        <w:t>.</w:t>
      </w:r>
      <w:r w:rsidR="0027542A" w:rsidRPr="0027542A">
        <w:t xml:space="preserve"> </w:t>
      </w:r>
      <w:r w:rsidR="0027542A">
        <w:t xml:space="preserve">It should be noted that </w:t>
      </w:r>
      <w:r w:rsidR="005F21E3">
        <w:t>PARPi</w:t>
      </w:r>
      <w:r w:rsidR="0027542A">
        <w:t xml:space="preserve"> would also affect the response of PARP1 to DSBs and of PARP3 activity on recognition of both SSB</w:t>
      </w:r>
      <w:r w:rsidR="00DC5146">
        <w:t>s</w:t>
      </w:r>
      <w:r w:rsidR="0027542A">
        <w:t xml:space="preserve"> and DSB</w:t>
      </w:r>
      <w:r w:rsidR="00DC5146">
        <w:t>s</w:t>
      </w:r>
      <w:r w:rsidR="0027542A">
        <w:t xml:space="preserve"> </w:t>
      </w:r>
      <w:r w:rsidR="0027542A">
        <w:fldChar w:fldCharType="begin">
          <w:fldData xml:space="preserve">PEVuZE5vdGU+PENpdGU+PEF1dGhvcj5HcnVuZHk8L0F1dGhvcj48WWVhcj4yMDE2PC9ZZWFyPjxS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</w:fldData>
        </w:fldChar>
      </w:r>
      <w:r w:rsidR="000C602A">
        <w:instrText xml:space="preserve"> ADDIN EN.CITE </w:instrText>
      </w:r>
      <w:r w:rsidR="000C602A">
        <w:fldChar w:fldCharType="begin">
          <w:fldData xml:space="preserve">PEVuZE5vdGU+PENpdGU+PEF1dGhvcj5HcnVuZHk8L0F1dGhvcj48WWVhcj4yMDE2PC9ZZWFyPjxS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</w:fldData>
        </w:fldChar>
      </w:r>
      <w:r w:rsidR="000C602A">
        <w:instrText xml:space="preserve"> ADDIN EN.CITE.DATA </w:instrText>
      </w:r>
      <w:r w:rsidR="000C602A">
        <w:fldChar w:fldCharType="end"/>
      </w:r>
      <w:r w:rsidR="0027542A">
        <w:fldChar w:fldCharType="separate"/>
      </w:r>
      <w:r w:rsidR="000C602A">
        <w:rPr>
          <w:noProof/>
        </w:rPr>
        <w:t>(77-79)</w:t>
      </w:r>
      <w:r w:rsidR="0027542A">
        <w:fldChar w:fldCharType="end"/>
      </w:r>
      <w:r w:rsidR="0027542A">
        <w:t xml:space="preserve">. The formation of poly(ADP-ribose) can relax chromatin structure and </w:t>
      </w:r>
      <w:r w:rsidR="005F21E3">
        <w:t>is</w:t>
      </w:r>
      <w:r w:rsidR="0027542A">
        <w:t xml:space="preserve"> recognised by a variety of poly(ADP-ribose) binding motifs located in a number of DNA repair factors and chromatin remodelling factors (reviewed by </w:t>
      </w:r>
      <w:r w:rsidR="0027542A">
        <w:fldChar w:fldCharType="begin"/>
      </w:r>
      <w:r w:rsidR="000C602A">
        <w:instrText xml:space="preserve"> ADDIN EN.CITE &lt;EndNote&gt;&lt;Cite&gt;&lt;Author&gt;Ray Chaudhuri&lt;/Author&gt;&lt;Year&gt;2017&lt;/Year&gt;&lt;RecNum&gt;161&lt;/RecNum&gt;&lt;DisplayText&gt;(80)&lt;/DisplayText&gt;&lt;record&gt;&lt;rec-number&gt;161&lt;/rec-number&gt;&lt;foreign-keys&gt;&lt;key app="EN" db-id="9z5d9xzs4dsfrnet0w7x0sz3zvtfrxe2adtt" timestamp="1592045779"&gt;161&lt;/key&gt;&lt;/foreign-keys&gt;&lt;ref-type name="Journal Article"&gt;17&lt;/ref-type&gt;&lt;contributors&gt;&lt;authors&gt;&lt;author&gt;Ray Chaudhuri, A.&lt;/author&gt;&lt;author&gt;Nussenzweig, A.&lt;/author&gt;&lt;/authors&gt;&lt;/contributors&gt;&lt;auth-address&gt;Department of Molecular Genetics, Erasmus University Medical Center, 3000 CA Rotterdam, The Netherlands.&amp;#xD;Laboratory of Genome Integrity, National Cancer Institute, National Institutes of Health, 9000 Rockville Pike, Bethesda, Maryland 20892, USA.&lt;/auth-address&gt;&lt;titles&gt;&lt;title&gt;The multifaceted roles of PARP1 in DNA repair and chromatin remodelling&lt;/title&gt;&lt;secondary-title&gt;Nat Rev Mol Cell Biol&lt;/secondary-title&gt;&lt;/titles&gt;&lt;periodical&gt;&lt;full-title&gt;Nat Rev Mol Cell Biol&lt;/full-title&gt;&lt;/periodical&gt;&lt;pages&gt;610-621&lt;/pages&gt;&lt;volume&gt;18&lt;/volume&gt;&lt;number&gt;10&lt;/number&gt;&lt;edition&gt;2017/07/06&lt;/edition&gt;&lt;keywords&gt;&lt;keyword&gt;Animals&lt;/keyword&gt;&lt;keyword&gt;*Chromatin Assembly and Disassembly&lt;/keyword&gt;&lt;keyword&gt;DNA Damage&lt;/keyword&gt;&lt;keyword&gt;*DNA Repair&lt;/keyword&gt;&lt;keyword&gt;DNA Replication&lt;/keyword&gt;&lt;keyword&gt;Humans&lt;/keyword&gt;&lt;keyword&gt;Poly (ADP-Ribose) Polymerase-1/*metabolism&lt;/keyword&gt;&lt;/keywords&gt;&lt;dates&gt;&lt;year&gt;2017&lt;/year&gt;&lt;pub-dates&gt;&lt;date&gt;Oct&lt;/date&gt;&lt;/pub-dates&gt;&lt;/dates&gt;&lt;isbn&gt;1471-0080 (Electronic)&amp;#xD;1471-0072 (Linking)&lt;/isbn&gt;&lt;accession-num&gt;28676700&lt;/accession-num&gt;&lt;urls&gt;&lt;related-urls&gt;&lt;url&gt;https://www.ncbi.nlm.nih.gov/pubmed/28676700&lt;/url&gt;&lt;/related-urls&gt;&lt;/urls&gt;&lt;custom2&gt;PMC6591728&lt;/custom2&gt;&lt;electronic-resource-num&gt;10.1038/nrm.2017.53&lt;/electronic-resource-num&gt;&lt;/record&gt;&lt;/Cite&gt;&lt;/EndNote&gt;</w:instrText>
      </w:r>
      <w:r w:rsidR="0027542A">
        <w:fldChar w:fldCharType="separate"/>
      </w:r>
      <w:r w:rsidR="000C602A">
        <w:rPr>
          <w:noProof/>
        </w:rPr>
        <w:t>(80)</w:t>
      </w:r>
      <w:r w:rsidR="0027542A">
        <w:fldChar w:fldCharType="end"/>
      </w:r>
      <w:r w:rsidR="0027542A">
        <w:t xml:space="preserve">). Importantly, XRCC1 is localised to DNA damage through its interaction with poly(ADP-ribose) and DNA </w:t>
      </w:r>
      <w:r w:rsidR="00AA74CC">
        <w:t xml:space="preserve">mediated through </w:t>
      </w:r>
      <w:r w:rsidR="005F21E3">
        <w:t>domains</w:t>
      </w:r>
      <w:r w:rsidR="0027542A">
        <w:t xml:space="preserve"> </w:t>
      </w:r>
      <w:r w:rsidR="005F21E3">
        <w:t xml:space="preserve">on </w:t>
      </w:r>
      <w:r w:rsidR="00AA74CC">
        <w:t xml:space="preserve">either side </w:t>
      </w:r>
      <w:r w:rsidR="0027542A">
        <w:t xml:space="preserve">of its BRCT1 domain </w:t>
      </w:r>
      <w:r w:rsidR="0027542A">
        <w:fldChar w:fldCharType="begin">
          <w:fldData xml:space="preserve">PEVuZE5vdGU+PENpdGU+PEF1dGhvcj5Qb2xvPC9BdXRob3I+PFllYXI+MjAxOTwvWWVhcj48UmVj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</w:fldData>
        </w:fldChar>
      </w:r>
      <w:r w:rsidR="000C602A">
        <w:instrText xml:space="preserve"> ADDIN EN.CITE </w:instrText>
      </w:r>
      <w:r w:rsidR="000C602A">
        <w:fldChar w:fldCharType="begin">
          <w:fldData xml:space="preserve">PEVuZE5vdGU+PENpdGU+PEF1dGhvcj5Qb2xvPC9BdXRob3I+PFllYXI+MjAxOTwvWWVhcj48UmVj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</w:fldData>
        </w:fldChar>
      </w:r>
      <w:r w:rsidR="000C602A">
        <w:instrText xml:space="preserve"> ADDIN EN.CITE.DATA </w:instrText>
      </w:r>
      <w:r w:rsidR="000C602A">
        <w:fldChar w:fldCharType="end"/>
      </w:r>
      <w:r w:rsidR="0027542A">
        <w:fldChar w:fldCharType="separate"/>
      </w:r>
      <w:r w:rsidR="000C602A">
        <w:rPr>
          <w:noProof/>
        </w:rPr>
        <w:t>(81)</w:t>
      </w:r>
      <w:r w:rsidR="0027542A">
        <w:fldChar w:fldCharType="end"/>
      </w:r>
      <w:r w:rsidR="0027542A">
        <w:t xml:space="preserve">. XRCC1 acts as a scaffold protein and provides a platform for </w:t>
      </w:r>
      <w:r w:rsidR="00074344">
        <w:t>P</w:t>
      </w:r>
      <w:r w:rsidR="0027542A">
        <w:t>ol</w:t>
      </w:r>
      <w:r w:rsidR="0027542A" w:rsidRPr="0052609F">
        <w:rPr>
          <w:rFonts w:ascii="Symbol" w:hAnsi="Symbol"/>
        </w:rPr>
        <w:t></w:t>
      </w:r>
      <w:r w:rsidR="0027542A">
        <w:t>, LigIII</w:t>
      </w:r>
      <w:r w:rsidR="0027542A" w:rsidRPr="002447E5">
        <w:rPr>
          <w:rFonts w:ascii="Symbol" w:hAnsi="Symbol"/>
        </w:rPr>
        <w:t></w:t>
      </w:r>
      <w:r w:rsidR="0027542A">
        <w:t>, PNKP, aprataxin and APLF binding. Thus</w:t>
      </w:r>
      <w:r w:rsidR="00AA74CC">
        <w:t>,</w:t>
      </w:r>
      <w:r w:rsidR="0027542A">
        <w:t xml:space="preserve"> PARP</w:t>
      </w:r>
      <w:r w:rsidR="005F21E3">
        <w:t>i</w:t>
      </w:r>
      <w:r w:rsidR="0027542A">
        <w:t xml:space="preserve"> can disrupt the coordination of DNA repair proteins, chromatin accessibility and </w:t>
      </w:r>
      <w:r w:rsidR="005F21E3">
        <w:t xml:space="preserve">chromatin </w:t>
      </w:r>
      <w:r w:rsidR="0027542A">
        <w:t>remodelling.</w:t>
      </w:r>
    </w:p>
    <w:p w14:paraId="3BFD2E09" w14:textId="5649288A" w:rsidR="0069416F" w:rsidRDefault="00F26D18" w:rsidP="0069416F">
      <w:pPr>
        <w:spacing w:line="360" w:lineRule="auto"/>
      </w:pPr>
      <w:r>
        <w:t xml:space="preserve">PARP1 was first demonstrated </w:t>
      </w:r>
      <w:r w:rsidR="007A0016">
        <w:t>as a</w:t>
      </w:r>
      <w:r>
        <w:t xml:space="preserve"> synthetic lethal partner to BRCA1 and BRCA2 mutations in breast cancer cells</w:t>
      </w:r>
      <w:r w:rsidR="00220AE4">
        <w:t xml:space="preserve"> </w:t>
      </w:r>
      <w:r w:rsidR="00E973A2">
        <w:t xml:space="preserve">that are unable to effectively perform homologous recombination </w:t>
      </w:r>
      <w:r w:rsidR="00220AE4">
        <w:fldChar w:fldCharType="begin">
          <w:fldData xml:space="preserve">PEVuZE5vdGU+PENpdGU+PEF1dGhvcj5CcnlhbnQ8L0F1dGhvcj48WWVhcj4yMDA1PC9ZZWFyPjxS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</w:fldData>
        </w:fldChar>
      </w:r>
      <w:r w:rsidR="000C602A">
        <w:instrText xml:space="preserve"> ADDIN EN.CITE </w:instrText>
      </w:r>
      <w:r w:rsidR="000C602A">
        <w:fldChar w:fldCharType="begin">
          <w:fldData xml:space="preserve">PEVuZE5vdGU+PENpdGU+PEF1dGhvcj5CcnlhbnQ8L0F1dGhvcj48WWVhcj4yMDA1PC9ZZWFyPjxS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</w:fldData>
        </w:fldChar>
      </w:r>
      <w:r w:rsidR="000C602A">
        <w:instrText xml:space="preserve"> ADDIN EN.CITE.DATA </w:instrText>
      </w:r>
      <w:r w:rsidR="000C602A">
        <w:fldChar w:fldCharType="end"/>
      </w:r>
      <w:r w:rsidR="00220AE4">
        <w:fldChar w:fldCharType="separate"/>
      </w:r>
      <w:r w:rsidR="000C602A">
        <w:rPr>
          <w:noProof/>
        </w:rPr>
        <w:t>(82, 83)</w:t>
      </w:r>
      <w:r w:rsidR="00220AE4">
        <w:fldChar w:fldCharType="end"/>
      </w:r>
      <w:r>
        <w:t xml:space="preserve">. </w:t>
      </w:r>
      <w:r w:rsidR="00193CF1">
        <w:t>PARP</w:t>
      </w:r>
      <w:r w:rsidR="00A73009">
        <w:t xml:space="preserve">i </w:t>
      </w:r>
      <w:r w:rsidR="008C2D98">
        <w:t>(</w:t>
      </w:r>
      <w:r w:rsidR="00666246">
        <w:t>o</w:t>
      </w:r>
      <w:r w:rsidR="008C2D98">
        <w:t xml:space="preserve">laparib, </w:t>
      </w:r>
      <w:r w:rsidR="00666246">
        <w:t>r</w:t>
      </w:r>
      <w:r w:rsidR="008C2D98">
        <w:t xml:space="preserve">ucaparib, </w:t>
      </w:r>
      <w:r w:rsidR="00666246">
        <w:t>n</w:t>
      </w:r>
      <w:r w:rsidR="008C2D98">
        <w:t xml:space="preserve">iraparib and </w:t>
      </w:r>
      <w:r w:rsidR="00666246">
        <w:t>t</w:t>
      </w:r>
      <w:r w:rsidR="008C2D98">
        <w:t xml:space="preserve">alazoparib) have </w:t>
      </w:r>
      <w:r w:rsidR="00E973A2">
        <w:t xml:space="preserve">since </w:t>
      </w:r>
      <w:r w:rsidR="008C2D98">
        <w:t>been approved for use</w:t>
      </w:r>
      <w:r w:rsidR="00193CF1">
        <w:t xml:space="preserve"> as monotherapy agents for </w:t>
      </w:r>
      <w:r w:rsidR="009934CB">
        <w:t xml:space="preserve">BRCA mutated </w:t>
      </w:r>
      <w:r w:rsidR="00193CF1">
        <w:t>breast</w:t>
      </w:r>
      <w:r w:rsidR="00BE41E5">
        <w:t xml:space="preserve">, </w:t>
      </w:r>
      <w:r w:rsidR="00193CF1">
        <w:t>ovarian cancer</w:t>
      </w:r>
      <w:r w:rsidR="00494E9D">
        <w:t>,</w:t>
      </w:r>
      <w:r w:rsidR="00BE41E5">
        <w:t xml:space="preserve"> </w:t>
      </w:r>
      <w:r w:rsidR="00494E9D">
        <w:t>fallopian</w:t>
      </w:r>
      <w:r w:rsidR="003A7689">
        <w:t xml:space="preserve"> tube</w:t>
      </w:r>
      <w:r w:rsidR="00494E9D">
        <w:t xml:space="preserve"> and peritoneal</w:t>
      </w:r>
      <w:r w:rsidR="003A7689">
        <w:t xml:space="preserve"> cancers</w:t>
      </w:r>
      <w:r w:rsidR="00193CF1">
        <w:t>.</w:t>
      </w:r>
      <w:r w:rsidR="009934CB">
        <w:t xml:space="preserve"> </w:t>
      </w:r>
      <w:r w:rsidR="00A73009">
        <w:t xml:space="preserve"> </w:t>
      </w:r>
      <w:r w:rsidR="005D41FC">
        <w:t xml:space="preserve">Many other synthetic lethal partners for PARPi have been identified and not limited to HR, increasing the potential use of PARPi as a synthetic lethal agent </w:t>
      </w:r>
      <w:r w:rsidR="005B39B1">
        <w:fldChar w:fldCharType="begin">
          <w:fldData xml:space="preserve">PEVuZE5vdGU+PENpdGU+PEF1dGhvcj5aaW1tZXJtYW5uPC9BdXRob3I+PFllYXI+MjAxODwvWWVh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</w:fldData>
        </w:fldChar>
      </w:r>
      <w:r w:rsidR="000C602A">
        <w:instrText xml:space="preserve"> ADDIN EN.CITE </w:instrText>
      </w:r>
      <w:r w:rsidR="000C602A">
        <w:fldChar w:fldCharType="begin">
          <w:fldData xml:space="preserve">PEVuZE5vdGU+PENpdGU+PEF1dGhvcj5aaW1tZXJtYW5uPC9BdXRob3I+PFllYXI+MjAxODwvWWVh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</w:fldData>
        </w:fldChar>
      </w:r>
      <w:r w:rsidR="000C602A">
        <w:instrText xml:space="preserve"> ADDIN EN.CITE.DATA </w:instrText>
      </w:r>
      <w:r w:rsidR="000C602A">
        <w:fldChar w:fldCharType="end"/>
      </w:r>
      <w:r w:rsidR="005B39B1">
        <w:fldChar w:fldCharType="separate"/>
      </w:r>
      <w:r w:rsidR="000C602A">
        <w:rPr>
          <w:noProof/>
        </w:rPr>
        <w:t>(84)</w:t>
      </w:r>
      <w:r w:rsidR="005B39B1">
        <w:fldChar w:fldCharType="end"/>
      </w:r>
      <w:r w:rsidR="005D41FC">
        <w:t xml:space="preserve">. </w:t>
      </w:r>
      <w:r w:rsidR="00633D58">
        <w:t>Interestingly</w:t>
      </w:r>
      <w:r w:rsidR="00A73009">
        <w:t xml:space="preserve">, </w:t>
      </w:r>
      <w:r w:rsidR="00633D58">
        <w:t xml:space="preserve">there is evidence that </w:t>
      </w:r>
      <w:r w:rsidR="00A73009">
        <w:t>PARPi</w:t>
      </w:r>
      <w:r w:rsidR="0069416F">
        <w:t xml:space="preserve"> </w:t>
      </w:r>
      <w:r w:rsidR="00633D58">
        <w:t xml:space="preserve">can </w:t>
      </w:r>
      <w:r w:rsidR="0069416F">
        <w:t xml:space="preserve">enhance the radiosensitivity of cell lines from different tumour types that appear to display proficient-HR mechanisms, including head and neck cancer, and glioblastoma </w:t>
      </w:r>
      <w:r w:rsidR="0069416F">
        <w:fldChar w:fldCharType="begin">
          <w:fldData xml:space="preserve">PEVuZE5vdGU+PENpdGU+PEF1dGhvcj5OaWNrc29uPC9BdXRob3I+PFllYXI+MjAxNzwvWWVhcj48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</w:fldData>
        </w:fldChar>
      </w:r>
      <w:r w:rsidR="000C602A">
        <w:instrText xml:space="preserve"> ADDIN EN.CITE </w:instrText>
      </w:r>
      <w:r w:rsidR="000C602A">
        <w:fldChar w:fldCharType="begin">
          <w:fldData xml:space="preserve">PEVuZE5vdGU+PENpdGU+PEF1dGhvcj5OaWNrc29uPC9BdXRob3I+PFllYXI+MjAxNzwvWWVhcj48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</w:fldData>
        </w:fldChar>
      </w:r>
      <w:r w:rsidR="000C602A">
        <w:instrText xml:space="preserve"> ADDIN EN.CITE.DATA </w:instrText>
      </w:r>
      <w:r w:rsidR="000C602A">
        <w:fldChar w:fldCharType="end"/>
      </w:r>
      <w:r w:rsidR="0069416F">
        <w:fldChar w:fldCharType="separate"/>
      </w:r>
      <w:r w:rsidR="000C602A">
        <w:rPr>
          <w:noProof/>
        </w:rPr>
        <w:t>(85-87)</w:t>
      </w:r>
      <w:r w:rsidR="0069416F">
        <w:fldChar w:fldCharType="end"/>
      </w:r>
      <w:r w:rsidR="0069416F">
        <w:t>. Indeed, PARP</w:t>
      </w:r>
      <w:r w:rsidR="00A73009">
        <w:t>i</w:t>
      </w:r>
      <w:r w:rsidR="0069416F">
        <w:t xml:space="preserve"> are </w:t>
      </w:r>
      <w:r w:rsidR="00633D58">
        <w:t xml:space="preserve">currently </w:t>
      </w:r>
      <w:r w:rsidR="0069416F">
        <w:t xml:space="preserve">in a large number of clinical trials for combination therapies as radio/chemosensitizers for a variety of </w:t>
      </w:r>
      <w:r w:rsidR="009D0E11">
        <w:t xml:space="preserve">other </w:t>
      </w:r>
      <w:r w:rsidR="0069416F">
        <w:t xml:space="preserve">cancer types </w:t>
      </w:r>
      <w:r w:rsidR="00633D58">
        <w:t>(</w:t>
      </w:r>
      <w:r w:rsidR="0069416F">
        <w:t>e.g. prostate, gastric, haematological, lung, brain, head and neck, colorectal and advanced solid tumours</w:t>
      </w:r>
      <w:r w:rsidR="00633D58">
        <w:t>)</w:t>
      </w:r>
      <w:r w:rsidR="0069416F">
        <w:t xml:space="preserve">. </w:t>
      </w:r>
      <w:r w:rsidR="000F196C">
        <w:t>However, there is some debate as to whether sensitization occurs via BER or other PARP1</w:t>
      </w:r>
      <w:r w:rsidR="00633D58">
        <w:t>-dependent</w:t>
      </w:r>
      <w:r w:rsidR="000F196C">
        <w:t xml:space="preserve"> functions </w:t>
      </w:r>
      <w:r w:rsidR="0069416F">
        <w:fldChar w:fldCharType="begin">
          <w:fldData xml:space="preserve">PEVuZE5vdGU+PENpdGU+PEF1dGhvcj5IYW56bGlrb3ZhPC9BdXRob3I+PFllYXI+MjAxODwvWWVh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==
</w:fldData>
        </w:fldChar>
      </w:r>
      <w:r w:rsidR="000C602A">
        <w:instrText xml:space="preserve"> ADDIN EN.CITE </w:instrText>
      </w:r>
      <w:r w:rsidR="000C602A">
        <w:fldChar w:fldCharType="begin">
          <w:fldData xml:space="preserve">PEVuZE5vdGU+PENpdGU+PEF1dGhvcj5IYW56bGlrb3ZhPC9BdXRob3I+PFllYXI+MjAxODwvWWVh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==
</w:fldData>
        </w:fldChar>
      </w:r>
      <w:r w:rsidR="000C602A">
        <w:instrText xml:space="preserve"> ADDIN EN.CITE.DATA </w:instrText>
      </w:r>
      <w:r w:rsidR="000C602A">
        <w:fldChar w:fldCharType="end"/>
      </w:r>
      <w:r w:rsidR="0069416F">
        <w:fldChar w:fldCharType="separate"/>
      </w:r>
      <w:r w:rsidR="000C602A">
        <w:rPr>
          <w:noProof/>
        </w:rPr>
        <w:t>(87-89)</w:t>
      </w:r>
      <w:r w:rsidR="0069416F">
        <w:fldChar w:fldCharType="end"/>
      </w:r>
      <w:r w:rsidR="0069416F">
        <w:t>.</w:t>
      </w:r>
    </w:p>
    <w:p w14:paraId="65A8D7D8" w14:textId="1D3277E2" w:rsidR="00796B8C" w:rsidRDefault="00287A74" w:rsidP="00633D58">
      <w:pPr>
        <w:spacing w:line="360" w:lineRule="auto"/>
      </w:pPr>
      <w:r>
        <w:t>The</w:t>
      </w:r>
      <w:r w:rsidR="009934CB">
        <w:t xml:space="preserve"> cytotoxicity of the i</w:t>
      </w:r>
      <w:r w:rsidR="00E973A2">
        <w:t>nhibitors</w:t>
      </w:r>
      <w:r w:rsidR="009934CB">
        <w:t xml:space="preserve"> </w:t>
      </w:r>
      <w:r w:rsidR="00522D6A">
        <w:t>differs</w:t>
      </w:r>
      <w:r w:rsidR="00F243BD">
        <w:t xml:space="preserve"> considerabl</w:t>
      </w:r>
      <w:r w:rsidR="00522D6A">
        <w:t>y</w:t>
      </w:r>
      <w:r w:rsidR="00411AEC">
        <w:t xml:space="preserve"> </w:t>
      </w:r>
      <w:r w:rsidR="007C40E6">
        <w:t>(</w:t>
      </w:r>
      <w:r w:rsidR="00666246">
        <w:t>t</w:t>
      </w:r>
      <w:r w:rsidR="007C40E6">
        <w:t>alazoparib&gt;</w:t>
      </w:r>
      <w:r w:rsidR="00666246">
        <w:t>o</w:t>
      </w:r>
      <w:r w:rsidR="007C40E6">
        <w:t>laparib&gt;</w:t>
      </w:r>
      <w:r w:rsidR="00666246">
        <w:t>v</w:t>
      </w:r>
      <w:r w:rsidR="007C40E6">
        <w:t xml:space="preserve">eliparib) </w:t>
      </w:r>
      <w:r w:rsidR="00476F1C">
        <w:t>and depends</w:t>
      </w:r>
      <w:r w:rsidR="00BE41E5">
        <w:t xml:space="preserve"> on</w:t>
      </w:r>
      <w:r w:rsidR="0020175F">
        <w:t xml:space="preserve"> </w:t>
      </w:r>
      <w:r w:rsidR="00BE41E5">
        <w:t>specificity, potency of catalytical inhibition, pharm</w:t>
      </w:r>
      <w:r w:rsidR="00692A32">
        <w:t>ac</w:t>
      </w:r>
      <w:r w:rsidR="00BE41E5">
        <w:t>odynamic/kinetic properties and ‘trapping’ ability</w:t>
      </w:r>
      <w:r w:rsidR="0069416F">
        <w:t xml:space="preserve"> </w:t>
      </w:r>
      <w:r w:rsidR="0069416F">
        <w:fldChar w:fldCharType="begin">
          <w:fldData xml:space="preserve">PEVuZE5vdGU+PENpdGU+PEF1dGhvcj5aYW5kYXJhc2h2aWxpPC9BdXRob3I+PFllYXI+MjAyMDwv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</w:fldData>
        </w:fldChar>
      </w:r>
      <w:r w:rsidR="000C602A">
        <w:instrText xml:space="preserve"> ADDIN EN.CITE </w:instrText>
      </w:r>
      <w:r w:rsidR="000C602A">
        <w:fldChar w:fldCharType="begin">
          <w:fldData xml:space="preserve">PEVuZE5vdGU+PENpdGU+PEF1dGhvcj5aYW5kYXJhc2h2aWxpPC9BdXRob3I+PFllYXI+MjAyMDwv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</w:fldData>
        </w:fldChar>
      </w:r>
      <w:r w:rsidR="000C602A">
        <w:instrText xml:space="preserve"> ADDIN EN.CITE.DATA </w:instrText>
      </w:r>
      <w:r w:rsidR="000C602A">
        <w:fldChar w:fldCharType="end"/>
      </w:r>
      <w:r w:rsidR="0069416F">
        <w:fldChar w:fldCharType="separate"/>
      </w:r>
      <w:r w:rsidR="000C602A">
        <w:rPr>
          <w:noProof/>
        </w:rPr>
        <w:t>(90)</w:t>
      </w:r>
      <w:r w:rsidR="0069416F">
        <w:fldChar w:fldCharType="end"/>
      </w:r>
      <w:r w:rsidR="00BE41E5">
        <w:t xml:space="preserve">. </w:t>
      </w:r>
      <w:r w:rsidR="007C40E6">
        <w:t>In the absence of auto</w:t>
      </w:r>
      <w:r w:rsidR="00476F1C">
        <w:t>(ADP</w:t>
      </w:r>
      <w:r w:rsidR="007C40E6">
        <w:t>-ribosyl</w:t>
      </w:r>
      <w:r w:rsidR="00476F1C">
        <w:t>)</w:t>
      </w:r>
      <w:r w:rsidR="007C40E6">
        <w:t>ation</w:t>
      </w:r>
      <w:r w:rsidR="00476F1C">
        <w:t>,</w:t>
      </w:r>
      <w:r w:rsidR="007C40E6">
        <w:t xml:space="preserve"> PARP1 and PARP2 </w:t>
      </w:r>
      <w:r w:rsidR="0069416F">
        <w:t xml:space="preserve">inhibited by </w:t>
      </w:r>
      <w:r w:rsidR="00666246">
        <w:t>t</w:t>
      </w:r>
      <w:r w:rsidR="0069416F">
        <w:t xml:space="preserve">alazoparib or </w:t>
      </w:r>
      <w:r w:rsidR="00666246">
        <w:t>o</w:t>
      </w:r>
      <w:r w:rsidR="0069416F">
        <w:t xml:space="preserve">laparib </w:t>
      </w:r>
      <w:r w:rsidR="007C40E6">
        <w:t>remain bound to DNA in trapped complex</w:t>
      </w:r>
      <w:r w:rsidR="00476F1C">
        <w:t>es</w:t>
      </w:r>
      <w:r w:rsidR="00F243BD">
        <w:t xml:space="preserve"> </w:t>
      </w:r>
      <w:r w:rsidR="00633D58">
        <w:t>that cause</w:t>
      </w:r>
      <w:r w:rsidR="00F243BD">
        <w:t xml:space="preserve"> </w:t>
      </w:r>
      <w:r w:rsidR="00C22655">
        <w:t xml:space="preserve">PARP retention </w:t>
      </w:r>
      <w:r w:rsidR="00633D58">
        <w:t>o</w:t>
      </w:r>
      <w:r w:rsidR="00C22655">
        <w:t>n chromatin</w:t>
      </w:r>
      <w:r w:rsidR="00863331">
        <w:t xml:space="preserve"> (Fig</w:t>
      </w:r>
      <w:r w:rsidR="00633D58">
        <w:t>.</w:t>
      </w:r>
      <w:r w:rsidR="00863331">
        <w:t>2)</w:t>
      </w:r>
      <w:r w:rsidR="00F243BD">
        <w:t xml:space="preserve"> </w:t>
      </w:r>
      <w:r w:rsidR="009A15F3">
        <w:lastRenderedPageBreak/>
        <w:fldChar w:fldCharType="begin">
          <w:fldData xml:space="preserve">PEVuZE5vdGU+PENpdGU+PEF1dGhvcj5NdXJhaTwvQXV0aG9yPjxZZWFyPjIwMTI8L1llYXI+PFJl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</w:fldData>
        </w:fldChar>
      </w:r>
      <w:r w:rsidR="000C602A">
        <w:instrText xml:space="preserve"> ADDIN EN.CITE </w:instrText>
      </w:r>
      <w:r w:rsidR="000C602A">
        <w:fldChar w:fldCharType="begin">
          <w:fldData xml:space="preserve">PEVuZE5vdGU+PENpdGU+PEF1dGhvcj5NdXJhaTwvQXV0aG9yPjxZZWFyPjIwMTI8L1llYXI+PFJl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</w:fldData>
        </w:fldChar>
      </w:r>
      <w:r w:rsidR="000C602A">
        <w:instrText xml:space="preserve"> ADDIN EN.CITE.DATA </w:instrText>
      </w:r>
      <w:r w:rsidR="000C602A">
        <w:fldChar w:fldCharType="end"/>
      </w:r>
      <w:r w:rsidR="009A15F3">
        <w:fldChar w:fldCharType="separate"/>
      </w:r>
      <w:r w:rsidR="000C602A">
        <w:rPr>
          <w:noProof/>
        </w:rPr>
        <w:t>(91, 92)</w:t>
      </w:r>
      <w:r w:rsidR="009A15F3">
        <w:fldChar w:fldCharType="end"/>
      </w:r>
      <w:r w:rsidR="00B26AB9">
        <w:t>,</w:t>
      </w:r>
      <w:r w:rsidR="00476F1C">
        <w:t xml:space="preserve"> whereas</w:t>
      </w:r>
      <w:r w:rsidR="007C40E6">
        <w:t xml:space="preserve"> some inhibitors cause an allosteric change that release</w:t>
      </w:r>
      <w:r w:rsidR="0069416F">
        <w:t>s</w:t>
      </w:r>
      <w:r w:rsidR="007C40E6">
        <w:t xml:space="preserve"> the PARP from DNA (</w:t>
      </w:r>
      <w:r w:rsidR="00476F1C">
        <w:t>e.g.</w:t>
      </w:r>
      <w:r w:rsidR="00477DD4">
        <w:t xml:space="preserve"> </w:t>
      </w:r>
      <w:r w:rsidR="00CE2455">
        <w:t>v</w:t>
      </w:r>
      <w:r w:rsidR="007C40E6">
        <w:t>eliparib)</w:t>
      </w:r>
      <w:r w:rsidR="0069416F" w:rsidRPr="0069416F">
        <w:t xml:space="preserve"> </w:t>
      </w:r>
      <w:r w:rsidR="0069416F">
        <w:fldChar w:fldCharType="begin">
          <w:fldData xml:space="preserve">PEVuZE5vdGU+PENpdGU+PEF1dGhvcj5aYW5kYXJhc2h2aWxpPC9BdXRob3I+PFllYXI+MjAyMDwv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</w:fldData>
        </w:fldChar>
      </w:r>
      <w:r w:rsidR="000C602A">
        <w:instrText xml:space="preserve"> ADDIN EN.CITE </w:instrText>
      </w:r>
      <w:r w:rsidR="000C602A">
        <w:fldChar w:fldCharType="begin">
          <w:fldData xml:space="preserve">PEVuZE5vdGU+PENpdGU+PEF1dGhvcj5aYW5kYXJhc2h2aWxpPC9BdXRob3I+PFllYXI+MjAyMDwv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</w:fldData>
        </w:fldChar>
      </w:r>
      <w:r w:rsidR="000C602A">
        <w:instrText xml:space="preserve"> ADDIN EN.CITE.DATA </w:instrText>
      </w:r>
      <w:r w:rsidR="000C602A">
        <w:fldChar w:fldCharType="end"/>
      </w:r>
      <w:r w:rsidR="0069416F">
        <w:fldChar w:fldCharType="separate"/>
      </w:r>
      <w:r w:rsidR="000C602A">
        <w:rPr>
          <w:noProof/>
        </w:rPr>
        <w:t>(90)</w:t>
      </w:r>
      <w:r w:rsidR="0069416F">
        <w:fldChar w:fldCharType="end"/>
      </w:r>
      <w:r w:rsidR="0069416F">
        <w:t xml:space="preserve">. </w:t>
      </w:r>
      <w:r w:rsidR="004A6FF5">
        <w:t>An emerging problem with PARP</w:t>
      </w:r>
      <w:r w:rsidR="00A73009">
        <w:t>i</w:t>
      </w:r>
      <w:r w:rsidR="004A6FF5">
        <w:t xml:space="preserve"> is the development of drug resistance</w:t>
      </w:r>
      <w:r w:rsidR="00C34B23">
        <w:t xml:space="preserve"> largely through </w:t>
      </w:r>
      <w:r w:rsidR="00D20B4E">
        <w:t>restoration of HR by</w:t>
      </w:r>
      <w:r w:rsidR="00AA2510">
        <w:t xml:space="preserve"> secondary</w:t>
      </w:r>
      <w:r w:rsidR="00D20B4E">
        <w:t xml:space="preserve"> </w:t>
      </w:r>
      <w:r w:rsidR="00C34B23">
        <w:t>mutations in BRCA proteins or proteins</w:t>
      </w:r>
      <w:r w:rsidR="00D20B4E">
        <w:t xml:space="preserve"> that favour HR</w:t>
      </w:r>
      <w:r w:rsidR="00C34B23">
        <w:t xml:space="preserve"> pathway choice</w:t>
      </w:r>
      <w:r w:rsidR="00AA2510">
        <w:t xml:space="preserve"> </w:t>
      </w:r>
      <w:r w:rsidR="00633D58">
        <w:t>(</w:t>
      </w:r>
      <w:r w:rsidR="00AA2510">
        <w:t xml:space="preserve">reviewed </w:t>
      </w:r>
      <w:r w:rsidR="00633D58">
        <w:t>in</w:t>
      </w:r>
      <w:r w:rsidR="00AA2510">
        <w:t xml:space="preserve"> </w:t>
      </w:r>
      <w:r w:rsidR="00AA2510">
        <w:fldChar w:fldCharType="begin">
          <w:fldData xml:space="preserve">PEVuZE5vdGU+PENpdGU+PEF1dGhvcj5XYW5nPC9BdXRob3I+PFllYXI+MjAxNjwvWWVhcj48UmVj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</w:fldData>
        </w:fldChar>
      </w:r>
      <w:r w:rsidR="000C602A">
        <w:instrText xml:space="preserve"> ADDIN EN.CITE </w:instrText>
      </w:r>
      <w:r w:rsidR="000C602A">
        <w:fldChar w:fldCharType="begin">
          <w:fldData xml:space="preserve">PEVuZE5vdGU+PENpdGU+PEF1dGhvcj5XYW5nPC9BdXRob3I+PFllYXI+MjAxNjwvWWVhcj48UmVj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</w:fldData>
        </w:fldChar>
      </w:r>
      <w:r w:rsidR="000C602A">
        <w:instrText xml:space="preserve"> ADDIN EN.CITE.DATA </w:instrText>
      </w:r>
      <w:r w:rsidR="000C602A">
        <w:fldChar w:fldCharType="end"/>
      </w:r>
      <w:r w:rsidR="00AA2510">
        <w:fldChar w:fldCharType="separate"/>
      </w:r>
      <w:r w:rsidR="000C602A">
        <w:rPr>
          <w:noProof/>
        </w:rPr>
        <w:t>(93)</w:t>
      </w:r>
      <w:r w:rsidR="00AA2510">
        <w:fldChar w:fldCharType="end"/>
      </w:r>
      <w:r w:rsidR="00633D58">
        <w:t>)</w:t>
      </w:r>
      <w:r w:rsidR="00AA2510">
        <w:t>.</w:t>
      </w:r>
      <w:r w:rsidR="00C34B23">
        <w:t xml:space="preserve"> PARP</w:t>
      </w:r>
      <w:r w:rsidR="00AA2510">
        <w:t>1</w:t>
      </w:r>
      <w:r w:rsidR="00C34B23">
        <w:t xml:space="preserve"> mutations and downregulation also occur</w:t>
      </w:r>
      <w:r w:rsidR="002F0FDE">
        <w:t xml:space="preserve"> in PARPi</w:t>
      </w:r>
      <w:r w:rsidR="00633D58">
        <w:t>-</w:t>
      </w:r>
      <w:r w:rsidR="002F0FDE">
        <w:t>resistant cells</w:t>
      </w:r>
      <w:r w:rsidR="00D20B4E" w:rsidRPr="00D20B4E">
        <w:t xml:space="preserve"> </w:t>
      </w:r>
      <w:r w:rsidR="00AA2510">
        <w:fldChar w:fldCharType="begin">
          <w:fldData xml:space="preserve">PEVuZE5vdGU+PENpdGU+PEF1dGhvcj5QZXR0aXR0PC9BdXRob3I+PFllYXI+MjAxODwvWWVhcj48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</w:fldData>
        </w:fldChar>
      </w:r>
      <w:r w:rsidR="000C602A">
        <w:instrText xml:space="preserve"> ADDIN EN.CITE </w:instrText>
      </w:r>
      <w:r w:rsidR="000C602A">
        <w:fldChar w:fldCharType="begin">
          <w:fldData xml:space="preserve">PEVuZE5vdGU+PENpdGU+PEF1dGhvcj5QZXR0aXR0PC9BdXRob3I+PFllYXI+MjAxODwvWWVhcj48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</w:fldData>
        </w:fldChar>
      </w:r>
      <w:r w:rsidR="000C602A">
        <w:instrText xml:space="preserve"> ADDIN EN.CITE.DATA </w:instrText>
      </w:r>
      <w:r w:rsidR="000C602A">
        <w:fldChar w:fldCharType="end"/>
      </w:r>
      <w:r w:rsidR="00AA2510">
        <w:fldChar w:fldCharType="separate"/>
      </w:r>
      <w:r w:rsidR="000C602A">
        <w:rPr>
          <w:noProof/>
        </w:rPr>
        <w:t>(94)</w:t>
      </w:r>
      <w:r w:rsidR="00AA2510">
        <w:fldChar w:fldCharType="end"/>
      </w:r>
      <w:r w:rsidR="00C34B23">
        <w:t>.</w:t>
      </w:r>
      <w:r w:rsidR="00D20B4E">
        <w:t xml:space="preserve"> </w:t>
      </w:r>
      <w:r w:rsidR="002F0FDE">
        <w:t>Alterations in miRNA expression</w:t>
      </w:r>
      <w:r w:rsidR="00D20B4E">
        <w:t xml:space="preserve"> can produce similar outcomes on HR/PARP activity. </w:t>
      </w:r>
      <w:r w:rsidR="00A84A3F">
        <w:t xml:space="preserve">Interestingly, </w:t>
      </w:r>
      <w:r w:rsidR="00625F9B">
        <w:t xml:space="preserve">poly(ADP-ribose) </w:t>
      </w:r>
      <w:r w:rsidR="00633D58">
        <w:t>glycohydrolase (</w:t>
      </w:r>
      <w:r w:rsidR="00D20B4E">
        <w:t>PARG</w:t>
      </w:r>
      <w:r w:rsidR="00633D58">
        <w:t>)</w:t>
      </w:r>
      <w:r w:rsidR="00D20B4E">
        <w:t xml:space="preserve"> loss can also cause drug resistance </w:t>
      </w:r>
      <w:r w:rsidR="00A84A3F">
        <w:t>presumably by</w:t>
      </w:r>
      <w:r w:rsidR="00D20B4E">
        <w:t xml:space="preserve"> </w:t>
      </w:r>
      <w:r w:rsidR="00200409">
        <w:t xml:space="preserve">increasing </w:t>
      </w:r>
      <w:r w:rsidR="00D20B4E">
        <w:t>poly(ADP-ribosyl)ation</w:t>
      </w:r>
      <w:r w:rsidR="00200409">
        <w:t xml:space="preserve"> levels</w:t>
      </w:r>
      <w:r w:rsidR="00625F9B">
        <w:t xml:space="preserve"> (Section 2.9)</w:t>
      </w:r>
      <w:r w:rsidR="00D20B4E">
        <w:t xml:space="preserve"> </w:t>
      </w:r>
      <w:r w:rsidR="00D20B4E">
        <w:fldChar w:fldCharType="begin">
          <w:fldData xml:space="preserve">PEVuZE5vdGU+PENpdGU+PEF1dGhvcj5Hb2dvbGE8L0F1dGhvcj48WWVhcj4yMDE4PC9ZZWFyPjxS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=
</w:fldData>
        </w:fldChar>
      </w:r>
      <w:r w:rsidR="000C602A">
        <w:instrText xml:space="preserve"> ADDIN EN.CITE </w:instrText>
      </w:r>
      <w:r w:rsidR="000C602A">
        <w:fldChar w:fldCharType="begin">
          <w:fldData xml:space="preserve">PEVuZE5vdGU+PENpdGU+PEF1dGhvcj5Hb2dvbGE8L0F1dGhvcj48WWVhcj4yMDE4PC9ZZWFyPjxS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=
</w:fldData>
        </w:fldChar>
      </w:r>
      <w:r w:rsidR="000C602A">
        <w:instrText xml:space="preserve"> ADDIN EN.CITE.DATA </w:instrText>
      </w:r>
      <w:r w:rsidR="000C602A">
        <w:fldChar w:fldCharType="end"/>
      </w:r>
      <w:r w:rsidR="00D20B4E">
        <w:fldChar w:fldCharType="separate"/>
      </w:r>
      <w:r w:rsidR="000C602A">
        <w:rPr>
          <w:noProof/>
        </w:rPr>
        <w:t>(95)</w:t>
      </w:r>
      <w:r w:rsidR="00D20B4E">
        <w:fldChar w:fldCharType="end"/>
      </w:r>
      <w:r w:rsidR="0069416F">
        <w:t>.</w:t>
      </w:r>
      <w:r w:rsidR="00706BC7">
        <w:t xml:space="preserve"> </w:t>
      </w:r>
      <w:r w:rsidR="005D41FC">
        <w:t>Thus</w:t>
      </w:r>
      <w:r w:rsidR="00706BC7">
        <w:t xml:space="preserve">, </w:t>
      </w:r>
      <w:r w:rsidR="0056380E">
        <w:t xml:space="preserve">improving </w:t>
      </w:r>
      <w:r w:rsidR="005D41FC">
        <w:t>cyto</w:t>
      </w:r>
      <w:r w:rsidR="005B39B1">
        <w:t>to</w:t>
      </w:r>
      <w:r w:rsidR="005D41FC">
        <w:t>xicity</w:t>
      </w:r>
      <w:r w:rsidR="0056380E">
        <w:t xml:space="preserve"> through drug design and overcoming drug resistance will </w:t>
      </w:r>
      <w:r w:rsidR="00C36F1B">
        <w:t>improve the efficacy of</w:t>
      </w:r>
      <w:r w:rsidR="0056380E">
        <w:t xml:space="preserve"> PARPi </w:t>
      </w:r>
      <w:r w:rsidR="00C36F1B">
        <w:t xml:space="preserve">use </w:t>
      </w:r>
      <w:r w:rsidR="0056380E">
        <w:t>in</w:t>
      </w:r>
      <w:r w:rsidR="005D41FC">
        <w:t xml:space="preserve"> the</w:t>
      </w:r>
      <w:r w:rsidR="0056380E">
        <w:t xml:space="preserve"> future</w:t>
      </w:r>
      <w:r w:rsidR="00E32219">
        <w:t xml:space="preserve">.  </w:t>
      </w:r>
    </w:p>
    <w:p w14:paraId="485442C7" w14:textId="0FAA31CF" w:rsidR="005D5456" w:rsidRPr="005D5456" w:rsidRDefault="00796B8C" w:rsidP="00633AD0">
      <w:pPr>
        <w:pStyle w:val="Heading2"/>
        <w:tabs>
          <w:tab w:val="left" w:pos="567"/>
        </w:tabs>
      </w:pPr>
      <w:r>
        <w:t>2.9</w:t>
      </w:r>
      <w:r w:rsidR="00633AD0">
        <w:t>.</w:t>
      </w:r>
      <w:r>
        <w:tab/>
      </w:r>
      <w:r w:rsidR="00F86F14">
        <w:t>PARG</w:t>
      </w:r>
      <w:r w:rsidR="00E93D9F">
        <w:t xml:space="preserve"> inhibitor</w:t>
      </w:r>
      <w:r w:rsidR="00563D25">
        <w:t>s</w:t>
      </w:r>
    </w:p>
    <w:p w14:paraId="63929CEA" w14:textId="22B75C8B" w:rsidR="00AF1F36" w:rsidRDefault="00625F9B" w:rsidP="008522D6">
      <w:pPr>
        <w:spacing w:line="360" w:lineRule="auto"/>
      </w:pPr>
      <w:r>
        <w:t xml:space="preserve">PARG </w:t>
      </w:r>
      <w:r w:rsidR="005F7F8F">
        <w:t xml:space="preserve">is an essential protein required for the breakdown of </w:t>
      </w:r>
      <w:r w:rsidR="007A7BD9">
        <w:t xml:space="preserve">poly(ADP-ribose) </w:t>
      </w:r>
      <w:r w:rsidR="005F7F8F">
        <w:t>chains</w:t>
      </w:r>
      <w:r w:rsidR="00E92D84">
        <w:t>,</w:t>
      </w:r>
      <w:r w:rsidR="005F7F8F">
        <w:t xml:space="preserve"> and the recycling </w:t>
      </w:r>
      <w:r w:rsidR="00480656">
        <w:t xml:space="preserve">of </w:t>
      </w:r>
      <w:r w:rsidR="00897304">
        <w:t>PARP1</w:t>
      </w:r>
      <w:r w:rsidR="00480656">
        <w:t xml:space="preserve"> (and PARP2)</w:t>
      </w:r>
      <w:r w:rsidR="00897304">
        <w:t xml:space="preserve"> for </w:t>
      </w:r>
      <w:r w:rsidR="00480656">
        <w:t>co-ordinating additional BER activity</w:t>
      </w:r>
      <w:r w:rsidR="00863331">
        <w:t xml:space="preserve"> (</w:t>
      </w:r>
      <w:r w:rsidR="00706BC7">
        <w:t xml:space="preserve">Fig. </w:t>
      </w:r>
      <w:r w:rsidR="00863331">
        <w:t>2)</w:t>
      </w:r>
      <w:r w:rsidR="00897304">
        <w:t>.</w:t>
      </w:r>
      <w:r w:rsidR="005F7F8F">
        <w:t xml:space="preserve"> </w:t>
      </w:r>
      <w:r w:rsidR="001F2E4A">
        <w:t>Like PARP</w:t>
      </w:r>
      <w:r w:rsidR="00A73009">
        <w:t>i</w:t>
      </w:r>
      <w:r w:rsidR="001F2E4A">
        <w:t>, PARG</w:t>
      </w:r>
      <w:r w:rsidR="00A73009">
        <w:t xml:space="preserve"> loss</w:t>
      </w:r>
      <w:r w:rsidR="001F2E4A">
        <w:t xml:space="preserve"> is synthetic lethal with BRCA2 mutations</w:t>
      </w:r>
      <w:r w:rsidR="00480656">
        <w:t xml:space="preserve"> as well as with other </w:t>
      </w:r>
      <w:r w:rsidR="003D59A4">
        <w:t xml:space="preserve">partners </w:t>
      </w:r>
      <w:r w:rsidR="001F2E4A">
        <w:t>involved in HR</w:t>
      </w:r>
      <w:r w:rsidR="00480656">
        <w:t>,</w:t>
      </w:r>
      <w:r w:rsidR="001F2E4A">
        <w:t xml:space="preserve"> </w:t>
      </w:r>
      <w:r w:rsidR="003D59A4">
        <w:t xml:space="preserve">including BRCA1, PALB2, FAM175A, BARD1 </w:t>
      </w:r>
      <w:r w:rsidR="00480656">
        <w:fldChar w:fldCharType="begin">
          <w:fldData xml:space="preserve">PEVuZE5vdGU+PENpdGU+PEF1dGhvcj5GYXRoZXJzPC9BdXRob3I+PFllYXI+MjAxMjwvWWVhcj48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</w:fldData>
        </w:fldChar>
      </w:r>
      <w:r w:rsidR="000C602A">
        <w:instrText xml:space="preserve"> ADDIN EN.CITE </w:instrText>
      </w:r>
      <w:r w:rsidR="000C602A">
        <w:fldChar w:fldCharType="begin">
          <w:fldData xml:space="preserve">PEVuZE5vdGU+PENpdGU+PEF1dGhvcj5GYXRoZXJzPC9BdXRob3I+PFllYXI+MjAxMjwvWWVhcj48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</w:fldData>
        </w:fldChar>
      </w:r>
      <w:r w:rsidR="000C602A">
        <w:instrText xml:space="preserve"> ADDIN EN.CITE.DATA </w:instrText>
      </w:r>
      <w:r w:rsidR="000C602A">
        <w:fldChar w:fldCharType="end"/>
      </w:r>
      <w:r w:rsidR="00480656">
        <w:fldChar w:fldCharType="separate"/>
      </w:r>
      <w:r w:rsidR="000C602A">
        <w:rPr>
          <w:noProof/>
        </w:rPr>
        <w:t>(96, 97)</w:t>
      </w:r>
      <w:r w:rsidR="00480656">
        <w:fldChar w:fldCharType="end"/>
      </w:r>
      <w:r w:rsidR="003D59A4">
        <w:t xml:space="preserve">. </w:t>
      </w:r>
      <w:r w:rsidR="002F0FDE">
        <w:t>The</w:t>
      </w:r>
      <w:r w:rsidR="001C5D48">
        <w:t xml:space="preserve"> specific</w:t>
      </w:r>
      <w:r w:rsidR="004F63B3">
        <w:t xml:space="preserve"> </w:t>
      </w:r>
      <w:r w:rsidR="00480656">
        <w:t xml:space="preserve">PARG </w:t>
      </w:r>
      <w:r w:rsidR="004F63B3">
        <w:t>inhibitor</w:t>
      </w:r>
      <w:r w:rsidR="00285E2A">
        <w:t xml:space="preserve"> (PARGi)</w:t>
      </w:r>
      <w:r w:rsidR="004F63B3">
        <w:t>,</w:t>
      </w:r>
      <w:r w:rsidR="009114BC" w:rsidRPr="009114BC">
        <w:rPr>
          <w:color w:val="000000"/>
          <w:shd w:val="clear" w:color="auto" w:fill="FFFFFF"/>
        </w:rPr>
        <w:t xml:space="preserve"> </w:t>
      </w:r>
      <w:r w:rsidR="009114BC">
        <w:rPr>
          <w:color w:val="000000"/>
          <w:shd w:val="clear" w:color="auto" w:fill="FFFFFF"/>
        </w:rPr>
        <w:t>PDD0001727</w:t>
      </w:r>
      <w:r w:rsidR="001C5D48">
        <w:rPr>
          <w:color w:val="000000"/>
          <w:shd w:val="clear" w:color="auto" w:fill="FFFFFF"/>
        </w:rPr>
        <w:t>3</w:t>
      </w:r>
      <w:r w:rsidR="00E92D84">
        <w:rPr>
          <w:color w:val="000000"/>
          <w:shd w:val="clear" w:color="auto" w:fill="FFFFFF"/>
        </w:rPr>
        <w:t>,</w:t>
      </w:r>
      <w:r w:rsidR="00480656">
        <w:t xml:space="preserve"> led to an</w:t>
      </w:r>
      <w:r w:rsidR="001C5D48">
        <w:t xml:space="preserve"> increas</w:t>
      </w:r>
      <w:r w:rsidR="00480656">
        <w:t>e</w:t>
      </w:r>
      <w:r w:rsidR="001C5D48">
        <w:t xml:space="preserve"> in </w:t>
      </w:r>
      <w:r w:rsidR="00480656">
        <w:t xml:space="preserve">the </w:t>
      </w:r>
      <w:r w:rsidR="001C5D48">
        <w:t>number of stalled replication forks requiring HR for repair</w:t>
      </w:r>
      <w:r w:rsidR="00480656">
        <w:t xml:space="preserve">, and ultimately enhanced </w:t>
      </w:r>
      <w:r w:rsidR="00836DF9">
        <w:t>death of MCF7 cells</w:t>
      </w:r>
      <w:r w:rsidR="001C5D48">
        <w:t>.</w:t>
      </w:r>
      <w:r w:rsidR="00E30952">
        <w:t xml:space="preserve"> The PARG</w:t>
      </w:r>
      <w:r w:rsidR="00285E2A">
        <w:t>i</w:t>
      </w:r>
      <w:r w:rsidR="00E30952">
        <w:t xml:space="preserve"> was also similarly effective </w:t>
      </w:r>
      <w:r w:rsidR="000E72DE">
        <w:t xml:space="preserve">as </w:t>
      </w:r>
      <w:r w:rsidR="00E30952">
        <w:t>PARP</w:t>
      </w:r>
      <w:r w:rsidR="00A73009">
        <w:t>i</w:t>
      </w:r>
      <w:r w:rsidR="00E30952">
        <w:t xml:space="preserve"> in radiosensitising MCF7 cells, but the mechanism </w:t>
      </w:r>
      <w:r w:rsidR="00285E2A">
        <w:t>of sensitization differed</w:t>
      </w:r>
      <w:r w:rsidR="00E32219">
        <w:t xml:space="preserve"> </w:t>
      </w:r>
      <w:r w:rsidR="00E92D84">
        <w:t xml:space="preserve">as this occurred through </w:t>
      </w:r>
      <w:r w:rsidR="00E30952">
        <w:t>alter</w:t>
      </w:r>
      <w:r w:rsidR="00285E2A">
        <w:t>ing</w:t>
      </w:r>
      <w:r w:rsidR="00E30952">
        <w:t xml:space="preserve"> mitosis</w:t>
      </w:r>
      <w:r w:rsidR="00E87CA2">
        <w:t xml:space="preserve"> </w:t>
      </w:r>
      <w:r w:rsidR="004073EA">
        <w:fldChar w:fldCharType="begin">
          <w:fldData xml:space="preserve">PEVuZE5vdGU+PENpdGU+PEF1dGhvcj5HcmF2ZWxsczwvQXV0aG9yPjxZZWFyPjIwMTg8L1llYXI+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</w:fldData>
        </w:fldChar>
      </w:r>
      <w:r w:rsidR="000C602A">
        <w:instrText xml:space="preserve"> ADDIN EN.CITE </w:instrText>
      </w:r>
      <w:r w:rsidR="000C602A">
        <w:fldChar w:fldCharType="begin">
          <w:fldData xml:space="preserve">PEVuZE5vdGU+PENpdGU+PEF1dGhvcj5HcmF2ZWxsczwvQXV0aG9yPjxZZWFyPjIwMTg8L1llYXI+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</w:fldData>
        </w:fldChar>
      </w:r>
      <w:r w:rsidR="000C602A">
        <w:instrText xml:space="preserve"> ADDIN EN.CITE.DATA </w:instrText>
      </w:r>
      <w:r w:rsidR="000C602A">
        <w:fldChar w:fldCharType="end"/>
      </w:r>
      <w:r w:rsidR="004073EA">
        <w:fldChar w:fldCharType="separate"/>
      </w:r>
      <w:r w:rsidR="000C602A">
        <w:rPr>
          <w:noProof/>
        </w:rPr>
        <w:t>(98)</w:t>
      </w:r>
      <w:r w:rsidR="004073EA">
        <w:fldChar w:fldCharType="end"/>
      </w:r>
      <w:r w:rsidR="00E30952">
        <w:t>.</w:t>
      </w:r>
    </w:p>
    <w:p w14:paraId="0A9AA7EF" w14:textId="4A9E7693" w:rsidR="00D930EB" w:rsidRDefault="00AF1F36" w:rsidP="008522D6">
      <w:pPr>
        <w:spacing w:line="360" w:lineRule="auto"/>
      </w:pPr>
      <w:r>
        <w:t>PARG activity can also regulate the activity of a number of transcription factors</w:t>
      </w:r>
      <w:r w:rsidR="00897304">
        <w:t xml:space="preserve"> </w:t>
      </w:r>
      <w:r w:rsidR="00897304">
        <w:fldChar w:fldCharType="begin">
          <w:fldData xml:space="preserve">PEVuZE5vdGU+PENpdGU+PEF1dGhvcj5MZSBNYXk8L0F1dGhvcj48WWVhcj4yMDEyPC9ZZWFyPjxS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</w:fldData>
        </w:fldChar>
      </w:r>
      <w:r w:rsidR="000C602A">
        <w:instrText xml:space="preserve"> ADDIN EN.CITE </w:instrText>
      </w:r>
      <w:r w:rsidR="000C602A">
        <w:fldChar w:fldCharType="begin">
          <w:fldData xml:space="preserve">PEVuZE5vdGU+PENpdGU+PEF1dGhvcj5MZSBNYXk8L0F1dGhvcj48WWVhcj4yMDEyPC9ZZWFyPjxS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</w:fldData>
        </w:fldChar>
      </w:r>
      <w:r w:rsidR="000C602A">
        <w:instrText xml:space="preserve"> ADDIN EN.CITE.DATA </w:instrText>
      </w:r>
      <w:r w:rsidR="000C602A">
        <w:fldChar w:fldCharType="end"/>
      </w:r>
      <w:r w:rsidR="00897304">
        <w:fldChar w:fldCharType="separate"/>
      </w:r>
      <w:r w:rsidR="000C602A">
        <w:rPr>
          <w:noProof/>
        </w:rPr>
        <w:t>(99)</w:t>
      </w:r>
      <w:r w:rsidR="00897304">
        <w:fldChar w:fldCharType="end"/>
      </w:r>
      <w:r>
        <w:t xml:space="preserve">. </w:t>
      </w:r>
      <w:r w:rsidR="002F014C">
        <w:t xml:space="preserve">For example, </w:t>
      </w:r>
      <w:r w:rsidR="00755750">
        <w:t>PARG</w:t>
      </w:r>
      <w:r>
        <w:t xml:space="preserve"> activity can increase the expression of androgen receptor by removing inhibitory </w:t>
      </w:r>
      <w:r w:rsidR="002F014C">
        <w:t xml:space="preserve">poly(ADP-ribosyl)ation </w:t>
      </w:r>
      <w:r>
        <w:t>from the transcr</w:t>
      </w:r>
      <w:r w:rsidR="001F2E4A">
        <w:t xml:space="preserve">iptional coactivator KDM4D. </w:t>
      </w:r>
      <w:r>
        <w:t>PARG</w:t>
      </w:r>
      <w:r w:rsidR="00285E2A">
        <w:t>i</w:t>
      </w:r>
      <w:r w:rsidR="002F014C">
        <w:t>, PDD00017272,</w:t>
      </w:r>
      <w:r w:rsidR="00521363">
        <w:t xml:space="preserve"> </w:t>
      </w:r>
      <w:r w:rsidR="00755750">
        <w:t>enhance</w:t>
      </w:r>
      <w:r w:rsidR="00521363">
        <w:t>d</w:t>
      </w:r>
      <w:r w:rsidR="00755750">
        <w:t xml:space="preserve"> the effect of androgen ablation on prostate cancer cell lines</w:t>
      </w:r>
      <w:r w:rsidR="00897304">
        <w:t>,</w:t>
      </w:r>
      <w:r w:rsidR="00755750">
        <w:t xml:space="preserve"> </w:t>
      </w:r>
      <w:r>
        <w:t xml:space="preserve">by </w:t>
      </w:r>
      <w:r w:rsidR="00755750">
        <w:t>further</w:t>
      </w:r>
      <w:r>
        <w:t xml:space="preserve"> reducing </w:t>
      </w:r>
      <w:r w:rsidR="002F014C">
        <w:t xml:space="preserve">androgen receptor </w:t>
      </w:r>
      <w:r>
        <w:t>signalling</w:t>
      </w:r>
      <w:r w:rsidR="00897304">
        <w:t xml:space="preserve"> in addition to increased cytotoxic breaks arising from </w:t>
      </w:r>
      <w:r w:rsidR="002F014C">
        <w:t xml:space="preserve">the </w:t>
      </w:r>
      <w:r w:rsidR="00897304">
        <w:t>inhibit</w:t>
      </w:r>
      <w:r w:rsidR="002F014C">
        <w:t>ion of</w:t>
      </w:r>
      <w:r w:rsidR="00897304">
        <w:t xml:space="preserve"> BER</w:t>
      </w:r>
      <w:r>
        <w:t xml:space="preserve"> </w:t>
      </w:r>
      <w:r w:rsidR="00897304">
        <w:fldChar w:fldCharType="begin">
          <w:fldData xml:space="preserve">PEVuZE5vdGU+PENpdGU+PEF1dGhvcj5aaGFuZzwvQXV0aG9yPjxZZWFyPjIwMjA8L1llYXI+PFJl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</w:fldData>
        </w:fldChar>
      </w:r>
      <w:r w:rsidR="000C602A">
        <w:instrText xml:space="preserve"> ADDIN EN.CITE </w:instrText>
      </w:r>
      <w:r w:rsidR="000C602A">
        <w:fldChar w:fldCharType="begin">
          <w:fldData xml:space="preserve">PEVuZE5vdGU+PENpdGU+PEF1dGhvcj5aaGFuZzwvQXV0aG9yPjxZZWFyPjIwMjA8L1llYXI+PFJl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</w:fldData>
        </w:fldChar>
      </w:r>
      <w:r w:rsidR="000C602A">
        <w:instrText xml:space="preserve"> ADDIN EN.CITE.DATA </w:instrText>
      </w:r>
      <w:r w:rsidR="000C602A">
        <w:fldChar w:fldCharType="end"/>
      </w:r>
      <w:r w:rsidR="00897304">
        <w:fldChar w:fldCharType="separate"/>
      </w:r>
      <w:r w:rsidR="000C602A">
        <w:rPr>
          <w:noProof/>
        </w:rPr>
        <w:t>(100)</w:t>
      </w:r>
      <w:r w:rsidR="00897304">
        <w:fldChar w:fldCharType="end"/>
      </w:r>
      <w:r w:rsidR="00897304">
        <w:t>.</w:t>
      </w:r>
      <w:r w:rsidR="005F7F8F">
        <w:t xml:space="preserve"> </w:t>
      </w:r>
      <w:r w:rsidR="008D6A20">
        <w:t>The development of other PARGi</w:t>
      </w:r>
      <w:r w:rsidR="005D23CB">
        <w:t xml:space="preserve"> (e.g. COH34, </w:t>
      </w:r>
      <w:r w:rsidR="005D23CB" w:rsidRPr="00706BC7">
        <w:t>JA2-4 and JA2131)</w:t>
      </w:r>
      <w:r w:rsidR="008D6A20">
        <w:t xml:space="preserve"> to </w:t>
      </w:r>
      <w:r w:rsidR="006F3D2E">
        <w:t>exacerbate</w:t>
      </w:r>
      <w:r w:rsidR="008D6A20">
        <w:t xml:space="preserve"> replicative stress are proving</w:t>
      </w:r>
      <w:r w:rsidR="00200409">
        <w:t xml:space="preserve"> promising as synthetic lethal agents, chemosensitizers and </w:t>
      </w:r>
      <w:r w:rsidR="005D23CB">
        <w:t xml:space="preserve">for </w:t>
      </w:r>
      <w:r w:rsidR="00200409">
        <w:t>re</w:t>
      </w:r>
      <w:r w:rsidR="001D7702">
        <w:t>-</w:t>
      </w:r>
      <w:r w:rsidR="00200409">
        <w:t xml:space="preserve">sensitizing PARPi-resistant cells </w:t>
      </w:r>
      <w:r w:rsidR="00200409">
        <w:fldChar w:fldCharType="begin">
          <w:fldData xml:space="preserve">PEVuZE5vdGU+PENpdGU+PEF1dGhvcj5Ib3VsPC9BdXRob3I+PFllYXI+MjAxOTwvWWVhcj48UmVj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</w:fldData>
        </w:fldChar>
      </w:r>
      <w:r w:rsidR="000C602A">
        <w:instrText xml:space="preserve"> ADDIN EN.CITE </w:instrText>
      </w:r>
      <w:r w:rsidR="000C602A">
        <w:fldChar w:fldCharType="begin">
          <w:fldData xml:space="preserve">PEVuZE5vdGU+PENpdGU+PEF1dGhvcj5Ib3VsPC9BdXRob3I+PFllYXI+MjAxOTwvWWVhcj48UmVj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</w:fldData>
        </w:fldChar>
      </w:r>
      <w:r w:rsidR="000C602A">
        <w:instrText xml:space="preserve"> ADDIN EN.CITE.DATA </w:instrText>
      </w:r>
      <w:r w:rsidR="000C602A">
        <w:fldChar w:fldCharType="end"/>
      </w:r>
      <w:r w:rsidR="00200409">
        <w:fldChar w:fldCharType="separate"/>
      </w:r>
      <w:r w:rsidR="000C602A">
        <w:rPr>
          <w:noProof/>
        </w:rPr>
        <w:t>(101, 102)</w:t>
      </w:r>
      <w:r w:rsidR="00200409">
        <w:fldChar w:fldCharType="end"/>
      </w:r>
      <w:r w:rsidR="00200409">
        <w:t>.</w:t>
      </w:r>
    </w:p>
    <w:p w14:paraId="6A293704" w14:textId="0D400DF1" w:rsidR="00D06378" w:rsidRDefault="002E65F8" w:rsidP="00633AD0">
      <w:pPr>
        <w:pStyle w:val="Heading1"/>
        <w:tabs>
          <w:tab w:val="left" w:pos="567"/>
        </w:tabs>
        <w:spacing w:line="360" w:lineRule="auto"/>
      </w:pPr>
      <w:r>
        <w:t>3</w:t>
      </w:r>
      <w:r w:rsidR="0069416F">
        <w:t>.</w:t>
      </w:r>
      <w:r>
        <w:tab/>
      </w:r>
      <w:r w:rsidR="004C4734">
        <w:t>Concluding remarks</w:t>
      </w:r>
    </w:p>
    <w:p w14:paraId="4A308153" w14:textId="5DC8C785" w:rsidR="00EC28B9" w:rsidRDefault="004C4734" w:rsidP="00973AA8">
      <w:pPr>
        <w:spacing w:line="360" w:lineRule="auto"/>
      </w:pPr>
      <w:r>
        <w:t xml:space="preserve">BER </w:t>
      </w:r>
      <w:r w:rsidR="001C68F9">
        <w:t xml:space="preserve">is a critical cellular DNA repair pathway responding to DNA base damage and SSBs, and </w:t>
      </w:r>
      <w:r w:rsidR="00521363">
        <w:t xml:space="preserve">we describe here </w:t>
      </w:r>
      <w:r w:rsidR="00734B2E">
        <w:t xml:space="preserve">some </w:t>
      </w:r>
      <w:r w:rsidR="00521363">
        <w:t>studies where BER inhibitors have</w:t>
      </w:r>
      <w:r w:rsidR="0018754D">
        <w:t xml:space="preserve"> shown promise </w:t>
      </w:r>
      <w:r w:rsidR="007E270D">
        <w:t xml:space="preserve">as </w:t>
      </w:r>
      <w:r w:rsidR="00715920">
        <w:t>radio</w:t>
      </w:r>
      <w:r w:rsidR="005B18CB">
        <w:t>/chemo</w:t>
      </w:r>
      <w:r w:rsidR="00715920">
        <w:t xml:space="preserve">sensitizers in </w:t>
      </w:r>
      <w:r w:rsidR="0091476E">
        <w:t>several</w:t>
      </w:r>
      <w:r w:rsidR="00715920">
        <w:t xml:space="preserve"> cancers </w:t>
      </w:r>
      <w:r w:rsidR="00521363">
        <w:t xml:space="preserve">or </w:t>
      </w:r>
      <w:r w:rsidR="00715920">
        <w:t xml:space="preserve">form </w:t>
      </w:r>
      <w:r w:rsidR="00521363">
        <w:t xml:space="preserve">synthetic lethal partnership with </w:t>
      </w:r>
      <w:r w:rsidR="00715920">
        <w:t xml:space="preserve">common </w:t>
      </w:r>
      <w:r w:rsidR="00521363">
        <w:t>cancer mutations</w:t>
      </w:r>
      <w:r w:rsidR="00EC28B9">
        <w:t xml:space="preserve">. </w:t>
      </w:r>
      <w:r w:rsidR="00521363">
        <w:t>PARP</w:t>
      </w:r>
      <w:r w:rsidR="00A73009">
        <w:t>i</w:t>
      </w:r>
      <w:r w:rsidR="00521363">
        <w:t xml:space="preserve"> </w:t>
      </w:r>
      <w:r w:rsidR="00734B2E">
        <w:t>in particular have achieved the</w:t>
      </w:r>
      <w:r w:rsidR="00521363">
        <w:t xml:space="preserve"> greatest success as approved monotherapy agents and are</w:t>
      </w:r>
      <w:r w:rsidR="00285E2A">
        <w:t xml:space="preserve"> also</w:t>
      </w:r>
      <w:r w:rsidR="00521363">
        <w:t xml:space="preserve"> in clinical trials </w:t>
      </w:r>
      <w:r w:rsidR="00285E2A">
        <w:t>as radio/</w:t>
      </w:r>
      <w:r w:rsidR="00521363">
        <w:t xml:space="preserve">chemosensitizers. </w:t>
      </w:r>
      <w:r w:rsidR="001C68F9">
        <w:t xml:space="preserve">The </w:t>
      </w:r>
      <w:r w:rsidR="00EE193F">
        <w:t xml:space="preserve">AP site inhibitor </w:t>
      </w:r>
      <w:r w:rsidR="00C075BE">
        <w:t xml:space="preserve">MX </w:t>
      </w:r>
      <w:r>
        <w:t xml:space="preserve">and </w:t>
      </w:r>
      <w:r w:rsidR="00F856C8">
        <w:t>APE1</w:t>
      </w:r>
      <w:r w:rsidR="005B18CB">
        <w:t>/BCL2</w:t>
      </w:r>
      <w:r>
        <w:t xml:space="preserve"> </w:t>
      </w:r>
      <w:r w:rsidR="005B18CB">
        <w:t xml:space="preserve">redox </w:t>
      </w:r>
      <w:r>
        <w:t>inhibitor</w:t>
      </w:r>
      <w:r w:rsidR="00F856C8">
        <w:t xml:space="preserve">s </w:t>
      </w:r>
      <w:r w:rsidR="005B18CB">
        <w:lastRenderedPageBreak/>
        <w:t>Gossypol</w:t>
      </w:r>
      <w:r w:rsidR="00F856C8">
        <w:t>/AT101</w:t>
      </w:r>
      <w:r w:rsidR="001C68F9">
        <w:t>,</w:t>
      </w:r>
      <w:r>
        <w:t xml:space="preserve"> are </w:t>
      </w:r>
      <w:r w:rsidR="00521363">
        <w:t xml:space="preserve">also </w:t>
      </w:r>
      <w:r>
        <w:t>currently</w:t>
      </w:r>
      <w:r w:rsidR="00EE193F">
        <w:t xml:space="preserve"> </w:t>
      </w:r>
      <w:r w:rsidR="001C68F9">
        <w:t xml:space="preserve">in </w:t>
      </w:r>
      <w:r w:rsidR="00120FA0">
        <w:t xml:space="preserve">clinical trials </w:t>
      </w:r>
      <w:r w:rsidR="00521363">
        <w:t>but other inhibitors appear to have fallen short</w:t>
      </w:r>
      <w:r w:rsidR="000E72DE">
        <w:t xml:space="preserve"> th</w:t>
      </w:r>
      <w:r w:rsidR="00715920">
        <w:t>u</w:t>
      </w:r>
      <w:r w:rsidR="000E72DE">
        <w:t>s far</w:t>
      </w:r>
      <w:r w:rsidR="007E270D">
        <w:t>.</w:t>
      </w:r>
      <w:r w:rsidR="001C68F9">
        <w:t xml:space="preserve"> So, w</w:t>
      </w:r>
      <w:r w:rsidR="00526453">
        <w:t xml:space="preserve">hy has BER inhibitor </w:t>
      </w:r>
      <w:r w:rsidR="00A81554">
        <w:t xml:space="preserve">development and clinical </w:t>
      </w:r>
      <w:r w:rsidR="00526453">
        <w:t>use been so challenging?</w:t>
      </w:r>
    </w:p>
    <w:p w14:paraId="41DE2412" w14:textId="7A9B243C" w:rsidR="00AD10B6" w:rsidRDefault="008522D6" w:rsidP="005D5456">
      <w:pPr>
        <w:spacing w:line="360" w:lineRule="auto"/>
      </w:pPr>
      <w:r>
        <w:t xml:space="preserve">A large number of the BER </w:t>
      </w:r>
      <w:r w:rsidR="003E5E40">
        <w:t>proteins</w:t>
      </w:r>
      <w:r>
        <w:t xml:space="preserve"> are embryonic lethal in knockout mice (</w:t>
      </w:r>
      <w:r w:rsidR="00734B2E">
        <w:t xml:space="preserve">e.g. </w:t>
      </w:r>
      <w:r>
        <w:t>A</w:t>
      </w:r>
      <w:r w:rsidR="00A81554">
        <w:t>PE</w:t>
      </w:r>
      <w:r>
        <w:t>1, Pol</w:t>
      </w:r>
      <w:r w:rsidRPr="00734B2E">
        <w:rPr>
          <w:rFonts w:ascii="Symbol" w:hAnsi="Symbol"/>
        </w:rPr>
        <w:t></w:t>
      </w:r>
      <w:r>
        <w:t>, Lig</w:t>
      </w:r>
      <w:r w:rsidR="00734B2E">
        <w:t>III</w:t>
      </w:r>
      <w:r>
        <w:t xml:space="preserve">, </w:t>
      </w:r>
      <w:r w:rsidR="00A81554">
        <w:t>LigI and FEN1</w:t>
      </w:r>
      <w:r>
        <w:t xml:space="preserve">) suggesting that </w:t>
      </w:r>
      <w:r w:rsidR="00A81554">
        <w:t xml:space="preserve">inhibitors to these proteins </w:t>
      </w:r>
      <w:r>
        <w:t xml:space="preserve">might be </w:t>
      </w:r>
      <w:r w:rsidR="003E5E40">
        <w:t>toxic to norm</w:t>
      </w:r>
      <w:r w:rsidR="00526453">
        <w:t>al cells.</w:t>
      </w:r>
      <w:r w:rsidR="003E5E40">
        <w:t xml:space="preserve"> </w:t>
      </w:r>
      <w:r w:rsidR="00526453">
        <w:t xml:space="preserve">The </w:t>
      </w:r>
      <w:r w:rsidR="00A81554">
        <w:t xml:space="preserve">DNA </w:t>
      </w:r>
      <w:r w:rsidR="00526453">
        <w:t>glycosylase</w:t>
      </w:r>
      <w:r w:rsidR="00A81554">
        <w:t>s,</w:t>
      </w:r>
      <w:r w:rsidR="00526453">
        <w:t xml:space="preserve"> on the other</w:t>
      </w:r>
      <w:r w:rsidR="00A81554">
        <w:t xml:space="preserve"> </w:t>
      </w:r>
      <w:r w:rsidR="00526453">
        <w:t>hand</w:t>
      </w:r>
      <w:r w:rsidR="00A81554">
        <w:t>,</w:t>
      </w:r>
      <w:r w:rsidR="00526453">
        <w:t xml:space="preserve"> are not embryonic lethal in mice (with the exception of </w:t>
      </w:r>
      <w:r w:rsidR="00A81554">
        <w:t>TDG</w:t>
      </w:r>
      <w:r w:rsidR="00526453">
        <w:t>).  The</w:t>
      </w:r>
      <w:r w:rsidR="00A81554">
        <w:t>refore,</w:t>
      </w:r>
      <w:r w:rsidR="00526453">
        <w:t xml:space="preserve"> there is a degree of redundancy among these enzymes </w:t>
      </w:r>
      <w:r w:rsidR="00A81554">
        <w:t xml:space="preserve">that can </w:t>
      </w:r>
      <w:r w:rsidR="00526453">
        <w:t xml:space="preserve">diminish the </w:t>
      </w:r>
      <w:r w:rsidR="00A81554">
        <w:t>impact</w:t>
      </w:r>
      <w:r w:rsidR="0074733D">
        <w:t xml:space="preserve"> </w:t>
      </w:r>
      <w:r w:rsidR="00526453">
        <w:t>of any</w:t>
      </w:r>
      <w:r w:rsidR="00A81554">
        <w:t xml:space="preserve"> targeted</w:t>
      </w:r>
      <w:r w:rsidR="00526453">
        <w:t xml:space="preserve"> drug.</w:t>
      </w:r>
      <w:r w:rsidR="0074733D">
        <w:t xml:space="preserve"> In addition, backup </w:t>
      </w:r>
      <w:r w:rsidR="00A81554">
        <w:t xml:space="preserve">repair </w:t>
      </w:r>
      <w:r w:rsidR="0074733D">
        <w:t xml:space="preserve">pathways exist for several </w:t>
      </w:r>
      <w:r w:rsidR="00A81554">
        <w:t>DNA lesions processed by</w:t>
      </w:r>
      <w:r w:rsidR="0074733D">
        <w:t xml:space="preserve"> BER</w:t>
      </w:r>
      <w:r w:rsidR="008754CF">
        <w:t>,</w:t>
      </w:r>
      <w:r w:rsidR="0074733D">
        <w:t xml:space="preserve"> namely, </w:t>
      </w:r>
      <w:r w:rsidR="00A81554">
        <w:t>HR</w:t>
      </w:r>
      <w:r w:rsidR="007E12D2">
        <w:t xml:space="preserve">, </w:t>
      </w:r>
      <w:r w:rsidR="00625F9B">
        <w:t>MMR</w:t>
      </w:r>
      <w:r w:rsidR="00A81554">
        <w:t xml:space="preserve"> and</w:t>
      </w:r>
      <w:r w:rsidR="007E12D2">
        <w:t xml:space="preserve"> nucleotide incision repair</w:t>
      </w:r>
      <w:r w:rsidR="00DC7A8E">
        <w:t xml:space="preserve"> and nucleotide excision repair </w:t>
      </w:r>
      <w:r w:rsidR="00DC7A8E">
        <w:fldChar w:fldCharType="begin">
          <w:fldData xml:space="preserve">PEVuZE5vdGU+PENpdGU+PEF1dGhvcj5IdWVobHM8L0F1dGhvcj48WWVhcj4yMDE2PC9ZZWFyPjxS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</w:fldData>
        </w:fldChar>
      </w:r>
      <w:r w:rsidR="00DC7A8E">
        <w:instrText xml:space="preserve"> ADDIN EN.CITE </w:instrText>
      </w:r>
      <w:r w:rsidR="00DC7A8E">
        <w:fldChar w:fldCharType="begin">
          <w:fldData xml:space="preserve">PEVuZE5vdGU+PENpdGU+PEF1dGhvcj5IdWVobHM8L0F1dGhvcj48WWVhcj4yMDE2PC9ZZWFyPjxS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</w:fldData>
        </w:fldChar>
      </w:r>
      <w:r w:rsidR="00DC7A8E">
        <w:instrText xml:space="preserve"> ADDIN EN.CITE.DATA </w:instrText>
      </w:r>
      <w:r w:rsidR="00DC7A8E">
        <w:fldChar w:fldCharType="end"/>
      </w:r>
      <w:r w:rsidR="00DC7A8E">
        <w:fldChar w:fldCharType="separate"/>
      </w:r>
      <w:r w:rsidR="00DC7A8E">
        <w:rPr>
          <w:noProof/>
        </w:rPr>
        <w:t>(103-106)</w:t>
      </w:r>
      <w:r w:rsidR="00DC7A8E">
        <w:fldChar w:fldCharType="end"/>
      </w:r>
      <w:r w:rsidR="008754CF">
        <w:t>, which</w:t>
      </w:r>
      <w:r w:rsidR="009D0E11">
        <w:t xml:space="preserve"> </w:t>
      </w:r>
      <w:r w:rsidR="005B18CB">
        <w:t>can</w:t>
      </w:r>
      <w:r w:rsidR="00A81554">
        <w:t xml:space="preserve"> </w:t>
      </w:r>
      <w:r w:rsidR="007E12D2">
        <w:t>also potentially reduce</w:t>
      </w:r>
      <w:r w:rsidR="000D1F26">
        <w:t xml:space="preserve"> </w:t>
      </w:r>
      <w:r w:rsidR="008754CF">
        <w:t xml:space="preserve">inhibitor </w:t>
      </w:r>
      <w:r w:rsidR="005B18CB">
        <w:t>efficacy</w:t>
      </w:r>
      <w:r w:rsidR="00624225">
        <w:t>.</w:t>
      </w:r>
      <w:r w:rsidR="00DE1F58">
        <w:t xml:space="preserve"> The development of specific inhibitors to many of the BER enzymes has been </w:t>
      </w:r>
      <w:r w:rsidR="000D1F26">
        <w:t>arduous</w:t>
      </w:r>
      <w:r w:rsidR="00DE1F58">
        <w:t xml:space="preserve"> beca</w:t>
      </w:r>
      <w:r w:rsidR="007E12D2">
        <w:t xml:space="preserve">use they belong to families of functionally diverse but structurally similar enzymes. </w:t>
      </w:r>
      <w:r w:rsidR="00A81554">
        <w:t>Nevertheless, n</w:t>
      </w:r>
      <w:r w:rsidR="007E12D2">
        <w:t xml:space="preserve">ew strategies </w:t>
      </w:r>
      <w:r w:rsidR="004C4734">
        <w:t xml:space="preserve">for </w:t>
      </w:r>
      <w:r w:rsidR="007E12D2">
        <w:t>design</w:t>
      </w:r>
      <w:r w:rsidR="004C4734">
        <w:t>ing inhibitors</w:t>
      </w:r>
      <w:r w:rsidR="007E12D2">
        <w:t xml:space="preserve"> based on structural data and in-depth molecular mechanisms have made great advances in recent years</w:t>
      </w:r>
      <w:r w:rsidR="00F510DD">
        <w:t>, and which should be continually explored.</w:t>
      </w:r>
    </w:p>
    <w:p w14:paraId="021A94FE" w14:textId="2CCA19B8" w:rsidR="00AD10B6" w:rsidRDefault="00625F9B" w:rsidP="005D5456">
      <w:pPr>
        <w:spacing w:line="360" w:lineRule="auto"/>
      </w:pPr>
      <w:r>
        <w:t>An</w:t>
      </w:r>
      <w:r w:rsidR="007905A8">
        <w:t xml:space="preserve"> impressive</w:t>
      </w:r>
      <w:r w:rsidR="00AD10B6">
        <w:t xml:space="preserve"> advance</w:t>
      </w:r>
      <w:r w:rsidR="007905A8">
        <w:t>ment of immunotherapy</w:t>
      </w:r>
      <w:r w:rsidR="00A81554">
        <w:t xml:space="preserve"> as an approach </w:t>
      </w:r>
      <w:r w:rsidR="00647864">
        <w:t xml:space="preserve">for </w:t>
      </w:r>
      <w:r w:rsidR="00A81554">
        <w:t>effective cancer treatment</w:t>
      </w:r>
      <w:r>
        <w:t xml:space="preserve"> has been made in recent years</w:t>
      </w:r>
      <w:r w:rsidR="005B18CB">
        <w:t xml:space="preserve">. </w:t>
      </w:r>
      <w:r w:rsidR="00A81554">
        <w:t>Interestingly</w:t>
      </w:r>
      <w:r w:rsidR="00066131">
        <w:t xml:space="preserve">, recent reports suggest </w:t>
      </w:r>
      <w:r w:rsidR="00A81554">
        <w:t xml:space="preserve">that </w:t>
      </w:r>
      <w:r w:rsidR="00F856C8">
        <w:t xml:space="preserve">PD-L1 expression </w:t>
      </w:r>
      <w:r w:rsidR="00FD27A9">
        <w:t xml:space="preserve">is negatively correlated with BER gene expression, including OGG1 and APE1 </w:t>
      </w:r>
      <w:r w:rsidR="00C176DC">
        <w:fldChar w:fldCharType="begin">
          <w:fldData xml:space="preserve">PEVuZE5vdGU+PENpdGU+PEF1dGhvcj5QZXJtYXRhPC9BdXRob3I+PFllYXI+MjAxOTwvWWVhcj48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</w:fldData>
        </w:fldChar>
      </w:r>
      <w:r w:rsidR="00DC7A8E">
        <w:instrText xml:space="preserve"> ADDIN EN.CITE </w:instrText>
      </w:r>
      <w:r w:rsidR="00DC7A8E">
        <w:fldChar w:fldCharType="begin">
          <w:fldData xml:space="preserve">PEVuZE5vdGU+PENpdGU+PEF1dGhvcj5QZXJtYXRhPC9BdXRob3I+PFllYXI+MjAxOTwvWWVhcj48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</w:fldData>
        </w:fldChar>
      </w:r>
      <w:r w:rsidR="00DC7A8E">
        <w:instrText xml:space="preserve"> ADDIN EN.CITE.DATA </w:instrText>
      </w:r>
      <w:r w:rsidR="00DC7A8E">
        <w:fldChar w:fldCharType="end"/>
      </w:r>
      <w:r w:rsidR="00C176DC">
        <w:fldChar w:fldCharType="separate"/>
      </w:r>
      <w:r w:rsidR="00DC7A8E">
        <w:rPr>
          <w:noProof/>
        </w:rPr>
        <w:t>(107)</w:t>
      </w:r>
      <w:r w:rsidR="00C176DC">
        <w:fldChar w:fldCharType="end"/>
      </w:r>
      <w:r w:rsidR="00FD27A9">
        <w:t>, and that</w:t>
      </w:r>
      <w:r w:rsidR="00C176DC">
        <w:t xml:space="preserve"> anti-PD-1 </w:t>
      </w:r>
      <w:r w:rsidR="00F856C8">
        <w:t xml:space="preserve">therapy </w:t>
      </w:r>
      <w:r w:rsidR="00F510DD">
        <w:t xml:space="preserve">in combination with radiation </w:t>
      </w:r>
      <w:r w:rsidR="00066131">
        <w:t>is stimulated by PARP</w:t>
      </w:r>
      <w:r>
        <w:t>i</w:t>
      </w:r>
      <w:r w:rsidR="00F510DD">
        <w:t xml:space="preserve"> in colorectal cancer models</w:t>
      </w:r>
      <w:r w:rsidR="00C176DC">
        <w:t xml:space="preserve"> </w:t>
      </w:r>
      <w:r w:rsidR="00C176DC">
        <w:fldChar w:fldCharType="begin">
          <w:fldData xml:space="preserve">PEVuZE5vdGU+PENpdGU+PEF1dGhvcj5TZXllZGluPC9BdXRob3I+PFllYXI+MjAyMDwvWWVhcj48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</w:fldData>
        </w:fldChar>
      </w:r>
      <w:r w:rsidR="00DC7A8E">
        <w:instrText xml:space="preserve"> ADDIN EN.CITE </w:instrText>
      </w:r>
      <w:r w:rsidR="00DC7A8E">
        <w:fldChar w:fldCharType="begin">
          <w:fldData xml:space="preserve">PEVuZE5vdGU+PENpdGU+PEF1dGhvcj5TZXllZGluPC9BdXRob3I+PFllYXI+MjAyMDwvWWVhcj48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</w:fldData>
        </w:fldChar>
      </w:r>
      <w:r w:rsidR="00DC7A8E">
        <w:instrText xml:space="preserve"> ADDIN EN.CITE.DATA </w:instrText>
      </w:r>
      <w:r w:rsidR="00DC7A8E">
        <w:fldChar w:fldCharType="end"/>
      </w:r>
      <w:r w:rsidR="00C176DC">
        <w:fldChar w:fldCharType="separate"/>
      </w:r>
      <w:r w:rsidR="00DC7A8E">
        <w:rPr>
          <w:noProof/>
        </w:rPr>
        <w:t>(108)</w:t>
      </w:r>
      <w:r w:rsidR="00C176DC">
        <w:fldChar w:fldCharType="end"/>
      </w:r>
      <w:r w:rsidR="00066131">
        <w:t xml:space="preserve">. </w:t>
      </w:r>
      <w:r w:rsidR="00F510DD">
        <w:t xml:space="preserve">These </w:t>
      </w:r>
      <w:r w:rsidR="00BD2832">
        <w:t xml:space="preserve">intriguing findings have opened up </w:t>
      </w:r>
      <w:r w:rsidR="003D0BA4">
        <w:t xml:space="preserve">new </w:t>
      </w:r>
      <w:r w:rsidR="00BD2832">
        <w:t>exciting therapeutic opportunities</w:t>
      </w:r>
      <w:r w:rsidR="00F510DD">
        <w:t>, and which nevertheless support that there should be ongoing research into targeting the BER both as a monotherapy but also</w:t>
      </w:r>
      <w:r w:rsidR="003D0BA4">
        <w:t xml:space="preserve"> as a combinatorial therapy </w:t>
      </w:r>
      <w:r w:rsidR="00F510DD">
        <w:t xml:space="preserve">for cancer </w:t>
      </w:r>
      <w:r w:rsidR="003D0BA4">
        <w:t>treatment</w:t>
      </w:r>
      <w:r w:rsidR="00F510DD">
        <w:t>.</w:t>
      </w:r>
      <w:r>
        <w:t xml:space="preserve"> </w:t>
      </w:r>
    </w:p>
    <w:p w14:paraId="6BF92EC8" w14:textId="5184A425" w:rsidR="007B5E49" w:rsidRPr="007B5E49" w:rsidRDefault="002E65F8" w:rsidP="006111C8">
      <w:pPr>
        <w:pStyle w:val="Heading1"/>
      </w:pPr>
      <w:r>
        <w:t>SUMMARY</w:t>
      </w:r>
    </w:p>
    <w:p w14:paraId="399C1FED" w14:textId="72B40E55" w:rsidR="007B5E49" w:rsidRDefault="002E65F8" w:rsidP="006111C8">
      <w:pPr>
        <w:pStyle w:val="ListParagraph"/>
        <w:numPr>
          <w:ilvl w:val="0"/>
          <w:numId w:val="13"/>
        </w:numPr>
        <w:spacing w:line="360" w:lineRule="auto"/>
      </w:pPr>
      <w:r>
        <w:t xml:space="preserve">SP-BER and LP-BER are vital </w:t>
      </w:r>
      <w:r w:rsidR="00F97536">
        <w:t>in</w:t>
      </w:r>
      <w:r w:rsidR="00200409">
        <w:t xml:space="preserve"> </w:t>
      </w:r>
      <w:r w:rsidR="00647864">
        <w:t>excising</w:t>
      </w:r>
      <w:r>
        <w:t xml:space="preserve"> damage to bases in DNA, thereby reducing mutagenesis.</w:t>
      </w:r>
    </w:p>
    <w:p w14:paraId="34810AC1" w14:textId="4A13D4D8" w:rsidR="007B5E49" w:rsidRDefault="002E65F8" w:rsidP="006111C8">
      <w:pPr>
        <w:pStyle w:val="ListParagraph"/>
        <w:numPr>
          <w:ilvl w:val="0"/>
          <w:numId w:val="13"/>
        </w:numPr>
        <w:spacing w:line="360" w:lineRule="auto"/>
      </w:pPr>
      <w:r>
        <w:t xml:space="preserve">DNA damage caused by </w:t>
      </w:r>
      <w:r w:rsidR="00647864">
        <w:t xml:space="preserve">radiotherapy </w:t>
      </w:r>
      <w:r w:rsidR="000518DF">
        <w:t xml:space="preserve">and </w:t>
      </w:r>
      <w:r>
        <w:t>many chemotherap</w:t>
      </w:r>
      <w:r w:rsidR="000518DF">
        <w:t xml:space="preserve">eutics </w:t>
      </w:r>
      <w:r w:rsidR="00647864">
        <w:t xml:space="preserve">is required to </w:t>
      </w:r>
      <w:r w:rsidR="000518DF">
        <w:t xml:space="preserve">exceed </w:t>
      </w:r>
      <w:r>
        <w:t>BER</w:t>
      </w:r>
      <w:r w:rsidR="000518DF">
        <w:t xml:space="preserve"> capacity </w:t>
      </w:r>
      <w:r w:rsidR="00647864">
        <w:t>for effectiveness</w:t>
      </w:r>
      <w:r w:rsidR="000518DF">
        <w:t>.</w:t>
      </w:r>
    </w:p>
    <w:p w14:paraId="7025B771" w14:textId="4C1C0F45" w:rsidR="007B5E49" w:rsidRDefault="000518DF" w:rsidP="006111C8">
      <w:pPr>
        <w:pStyle w:val="ListParagraph"/>
        <w:numPr>
          <w:ilvl w:val="0"/>
          <w:numId w:val="13"/>
        </w:numPr>
        <w:spacing w:line="360" w:lineRule="auto"/>
      </w:pPr>
      <w:r>
        <w:t>Targeting BER enzymes can increas</w:t>
      </w:r>
      <w:r w:rsidR="005B18CB">
        <w:t>e radio</w:t>
      </w:r>
      <w:r>
        <w:t>/chemosensitivity, re</w:t>
      </w:r>
      <w:r w:rsidR="00490509">
        <w:t>-</w:t>
      </w:r>
      <w:r>
        <w:t xml:space="preserve">sensitize drug resistant cancers or </w:t>
      </w:r>
      <w:r w:rsidR="00180136">
        <w:t xml:space="preserve">form part of a synthetic lethal </w:t>
      </w:r>
      <w:r w:rsidR="00490509">
        <w:t>combination</w:t>
      </w:r>
      <w:r w:rsidR="00180136">
        <w:t xml:space="preserve"> with cancer mutations.</w:t>
      </w:r>
    </w:p>
    <w:p w14:paraId="50D28E91" w14:textId="60496E80" w:rsidR="005C6A8E" w:rsidRDefault="00180136" w:rsidP="006111C8">
      <w:pPr>
        <w:pStyle w:val="ListParagraph"/>
        <w:numPr>
          <w:ilvl w:val="0"/>
          <w:numId w:val="13"/>
        </w:numPr>
        <w:spacing w:line="360" w:lineRule="auto"/>
      </w:pPr>
      <w:r>
        <w:t xml:space="preserve">PARP inhibitors have </w:t>
      </w:r>
      <w:r w:rsidR="003761A3">
        <w:t>proved successful in</w:t>
      </w:r>
      <w:r>
        <w:t xml:space="preserve"> clinic</w:t>
      </w:r>
      <w:r w:rsidR="003761A3">
        <w:t xml:space="preserve">al trials, </w:t>
      </w:r>
      <w:r w:rsidR="003563BF">
        <w:t xml:space="preserve">inhibitors that affect APE1 functions have progressed to phase II/III clinical trials, </w:t>
      </w:r>
      <w:r w:rsidR="003761A3">
        <w:t xml:space="preserve">and several other </w:t>
      </w:r>
      <w:r w:rsidR="003563BF">
        <w:t xml:space="preserve">BER </w:t>
      </w:r>
      <w:r w:rsidR="003761A3">
        <w:t>enzymes remain promising targets.</w:t>
      </w:r>
    </w:p>
    <w:p w14:paraId="7C510980" w14:textId="77777777" w:rsidR="006111C8" w:rsidRDefault="006111C8">
      <w:pPr>
        <w:rPr>
          <w:rFonts w:asciiTheme="majorHAnsi" w:eastAsiaTheme="majorEastAsia" w:hAnsiTheme="majorHAnsi" w:cstheme="majorBidi"/>
          <w:spacing w:val="4"/>
          <w:sz w:val="24"/>
          <w:szCs w:val="24"/>
        </w:rPr>
      </w:pPr>
      <w:r>
        <w:br w:type="page"/>
      </w:r>
    </w:p>
    <w:p w14:paraId="4CBC511B" w14:textId="4549D1CD" w:rsidR="00B67A6F" w:rsidRDefault="00B67A6F" w:rsidP="005C16A0">
      <w:pPr>
        <w:pStyle w:val="Heading1"/>
      </w:pPr>
      <w:r>
        <w:lastRenderedPageBreak/>
        <w:t>DECLARATION OF interests</w:t>
      </w:r>
    </w:p>
    <w:p w14:paraId="1A89A071" w14:textId="51E856CA" w:rsidR="00B67A6F" w:rsidRDefault="00B67A6F" w:rsidP="008522D6">
      <w:pPr>
        <w:spacing w:line="360" w:lineRule="auto"/>
        <w:ind w:left="360"/>
      </w:pPr>
      <w:r w:rsidRPr="00B67A6F">
        <w:t>The authors declare that there are no competing interests associated with the manuscript.</w:t>
      </w:r>
    </w:p>
    <w:p w14:paraId="3C0282C2" w14:textId="11CCFE2B" w:rsidR="00B67A6F" w:rsidRDefault="00B67A6F" w:rsidP="005C16A0">
      <w:pPr>
        <w:pStyle w:val="Heading1"/>
      </w:pPr>
      <w:r>
        <w:t xml:space="preserve">Funding </w:t>
      </w:r>
    </w:p>
    <w:p w14:paraId="59565F8B" w14:textId="1084135E" w:rsidR="00B67A6F" w:rsidRDefault="003320A7" w:rsidP="008522D6">
      <w:pPr>
        <w:spacing w:line="360" w:lineRule="auto"/>
        <w:ind w:left="360"/>
      </w:pPr>
      <w:r>
        <w:t>G</w:t>
      </w:r>
      <w:r w:rsidR="000753A3">
        <w:t>.</w:t>
      </w:r>
      <w:r>
        <w:t>J</w:t>
      </w:r>
      <w:r w:rsidR="000753A3">
        <w:t>.</w:t>
      </w:r>
      <w:r>
        <w:t>G</w:t>
      </w:r>
      <w:r w:rsidR="000753A3">
        <w:t>.</w:t>
      </w:r>
      <w:r>
        <w:t xml:space="preserve"> is the recipient of the North West Cancer Research Career Development Fellowship (</w:t>
      </w:r>
      <w:r w:rsidR="009573E8">
        <w:t>CDF2019.05</w:t>
      </w:r>
      <w:r>
        <w:t>)</w:t>
      </w:r>
      <w:r w:rsidR="003636E6">
        <w:t>.</w:t>
      </w:r>
      <w:r w:rsidR="009573E8">
        <w:t xml:space="preserve"> J.L.P. is currently funded by North West Cancer Research (CR11</w:t>
      </w:r>
      <w:r w:rsidR="00517A34">
        <w:t>45 and CR1197</w:t>
      </w:r>
      <w:r w:rsidR="009573E8">
        <w:t>).</w:t>
      </w:r>
      <w:r>
        <w:t xml:space="preserve"> </w:t>
      </w:r>
    </w:p>
    <w:p w14:paraId="0589C9AA" w14:textId="77777777" w:rsidR="00B330BE" w:rsidRDefault="00B330BE">
      <w:pPr>
        <w:rPr>
          <w:rFonts w:asciiTheme="majorHAnsi" w:eastAsiaTheme="majorEastAsia" w:hAnsiTheme="majorHAnsi" w:cstheme="majorBidi"/>
          <w:b/>
          <w:bCs/>
          <w:sz w:val="28"/>
          <w:szCs w:val="28"/>
        </w:rPr>
      </w:pPr>
      <w:r>
        <w:br w:type="page"/>
      </w:r>
    </w:p>
    <w:p w14:paraId="2A13B4A6" w14:textId="0E8E561A" w:rsidR="00B80EF0" w:rsidRPr="00B80EF0" w:rsidRDefault="00B80EF0" w:rsidP="008522D6">
      <w:pPr>
        <w:pStyle w:val="Heading2"/>
        <w:spacing w:line="360" w:lineRule="auto"/>
      </w:pPr>
      <w:r w:rsidRPr="00B80EF0">
        <w:lastRenderedPageBreak/>
        <w:t>REFERENCES</w:t>
      </w:r>
    </w:p>
    <w:p w14:paraId="4C6964DE" w14:textId="77777777" w:rsidR="00E629E0" w:rsidRPr="00E629E0" w:rsidRDefault="00CE2852" w:rsidP="00E629E0">
      <w:pPr>
        <w:pStyle w:val="EndNoteBibliography"/>
        <w:spacing w:after="0"/>
      </w:pPr>
      <w:r>
        <w:fldChar w:fldCharType="begin"/>
      </w:r>
      <w:r>
        <w:instrText xml:space="preserve"> ADDIN EN.REFLIST </w:instrText>
      </w:r>
      <w:r>
        <w:fldChar w:fldCharType="separate"/>
      </w:r>
      <w:r w:rsidR="00E629E0" w:rsidRPr="00E629E0">
        <w:t>1.</w:t>
      </w:r>
      <w:r w:rsidR="00E629E0" w:rsidRPr="00E629E0">
        <w:tab/>
        <w:t>Lindahl T. Instability and decay of the primary structure of DNA. Nature. 1993;362(6422):709-15.</w:t>
      </w:r>
    </w:p>
    <w:p w14:paraId="3FA55787" w14:textId="77777777" w:rsidR="00E629E0" w:rsidRPr="00E629E0" w:rsidRDefault="00E629E0" w:rsidP="00E629E0">
      <w:pPr>
        <w:pStyle w:val="EndNoteBibliography"/>
        <w:spacing w:after="0"/>
      </w:pPr>
      <w:r w:rsidRPr="00E629E0">
        <w:t>2.</w:t>
      </w:r>
      <w:r w:rsidRPr="00E629E0">
        <w:tab/>
        <w:t>Jacobs AL, Schar P. DNA glycosylases: in DNA repair and beyond. Chromosoma. 2012;121(1):1-20.</w:t>
      </w:r>
    </w:p>
    <w:p w14:paraId="1520D015" w14:textId="77777777" w:rsidR="00E629E0" w:rsidRPr="00E629E0" w:rsidRDefault="00E629E0" w:rsidP="00E629E0">
      <w:pPr>
        <w:pStyle w:val="EndNoteBibliography"/>
        <w:spacing w:after="0"/>
      </w:pPr>
      <w:r w:rsidRPr="00E629E0">
        <w:t>3.</w:t>
      </w:r>
      <w:r w:rsidRPr="00E629E0">
        <w:tab/>
        <w:t>Robson CN, Hickson ID. Isolation of cDNA clones encoding a human apurinic/apyrimidinic endonuclease that corrects DNA repair and mutagenesis defects in E. coli xth (exonuclease III) mutants. Nucleic Acids Res. 1991;19(20):5519-23.</w:t>
      </w:r>
    </w:p>
    <w:p w14:paraId="501C3C2E" w14:textId="77777777" w:rsidR="00E629E0" w:rsidRPr="00E629E0" w:rsidRDefault="00E629E0" w:rsidP="00E629E0">
      <w:pPr>
        <w:pStyle w:val="EndNoteBibliography"/>
        <w:spacing w:after="0"/>
      </w:pPr>
      <w:r w:rsidRPr="00E629E0">
        <w:t>4.</w:t>
      </w:r>
      <w:r w:rsidRPr="00E629E0">
        <w:tab/>
        <w:t>Demple B, Herman T, Chen DS. Cloning and expression of APE, the cDNA encoding the major human apurinic endonuclease: definition of a family of DNA repair enzymes. Proc Natl Acad Sci U S A. 1991;88(24):11450-4.</w:t>
      </w:r>
    </w:p>
    <w:p w14:paraId="6EDB1BFF" w14:textId="77777777" w:rsidR="00E629E0" w:rsidRPr="00E629E0" w:rsidRDefault="00E629E0" w:rsidP="00E629E0">
      <w:pPr>
        <w:pStyle w:val="EndNoteBibliography"/>
        <w:spacing w:after="0"/>
      </w:pPr>
      <w:r w:rsidRPr="00E629E0">
        <w:t>5.</w:t>
      </w:r>
      <w:r w:rsidRPr="00E629E0">
        <w:tab/>
        <w:t>Wiederhold L, Leppard JB, Kedar P, Karimi-Busheri F, Rasouli-Nia A, Weinfeld M, et al. AP endonuclease-independent DNA base excision repair in human cells. Mol Cell. 2004;15(2):209-20.</w:t>
      </w:r>
    </w:p>
    <w:p w14:paraId="4E9ACB9A" w14:textId="77777777" w:rsidR="00E629E0" w:rsidRPr="00E629E0" w:rsidRDefault="00E629E0" w:rsidP="00E629E0">
      <w:pPr>
        <w:pStyle w:val="EndNoteBibliography"/>
        <w:spacing w:after="0"/>
      </w:pPr>
      <w:r w:rsidRPr="00E629E0">
        <w:t>6.</w:t>
      </w:r>
      <w:r w:rsidRPr="00E629E0">
        <w:tab/>
        <w:t>Woodhouse BC, Dianova, II, Parsons JL, Dianov GL. Poly(ADP-ribose) polymerase-1 modulates DNA repair capacity and prevents formation of DNA double strand breaks. DNA Repair (Amst). 2008;7(6):932-40.</w:t>
      </w:r>
    </w:p>
    <w:p w14:paraId="41E82005" w14:textId="77777777" w:rsidR="00E629E0" w:rsidRPr="00E629E0" w:rsidRDefault="00E629E0" w:rsidP="00E629E0">
      <w:pPr>
        <w:pStyle w:val="EndNoteBibliography"/>
        <w:spacing w:after="0"/>
      </w:pPr>
      <w:r w:rsidRPr="00E629E0">
        <w:t>7.</w:t>
      </w:r>
      <w:r w:rsidRPr="00E629E0">
        <w:tab/>
        <w:t>Matsumoto Y, Kim K. Excision of deoxyribose phosphate residues by DNA polymerase beta during DNA repair. Science. 1995;269(5224):699-702.</w:t>
      </w:r>
    </w:p>
    <w:p w14:paraId="28E9AFF6" w14:textId="77777777" w:rsidR="00E629E0" w:rsidRPr="00E629E0" w:rsidRDefault="00E629E0" w:rsidP="00E629E0">
      <w:pPr>
        <w:pStyle w:val="EndNoteBibliography"/>
        <w:spacing w:after="0"/>
      </w:pPr>
      <w:r w:rsidRPr="00E629E0">
        <w:t>8.</w:t>
      </w:r>
      <w:r w:rsidRPr="00E629E0">
        <w:tab/>
        <w:t>Sobol RW, Horton JK, Kuhn R, Gu H, Singhal RK, Prasad R, et al. Requirement of mammalian DNA polymerase-beta in base-excision repair. Nature. 1996;379(6561):183-6.</w:t>
      </w:r>
    </w:p>
    <w:p w14:paraId="0FFC52F8" w14:textId="77777777" w:rsidR="00E629E0" w:rsidRPr="00E629E0" w:rsidRDefault="00E629E0" w:rsidP="00E629E0">
      <w:pPr>
        <w:pStyle w:val="EndNoteBibliography"/>
        <w:spacing w:after="0"/>
      </w:pPr>
      <w:r w:rsidRPr="00E629E0">
        <w:t>9.</w:t>
      </w:r>
      <w:r w:rsidRPr="00E629E0">
        <w:tab/>
        <w:t>Nash RA, Caldecott KW, Barnes DE, Lindahl T. XRCC1 protein interacts with one of two distinct forms of DNA ligase III. Biochemistry. 1997;36(17):5207-11.</w:t>
      </w:r>
    </w:p>
    <w:p w14:paraId="04F0B79C" w14:textId="77777777" w:rsidR="00E629E0" w:rsidRPr="00E629E0" w:rsidRDefault="00E629E0" w:rsidP="00E629E0">
      <w:pPr>
        <w:pStyle w:val="EndNoteBibliography"/>
        <w:spacing w:after="0"/>
      </w:pPr>
      <w:r w:rsidRPr="00E629E0">
        <w:t>10.</w:t>
      </w:r>
      <w:r w:rsidRPr="00E629E0">
        <w:tab/>
        <w:t>Cappelli E, Taylor R, Cevasco M, Abbondandolo A, Caldecott K, Frosina G. Involvement of XRCC1 and DNA ligase III gene products in DNA base excision repair. J Biol Chem. 1997;272(38):23970-5.</w:t>
      </w:r>
    </w:p>
    <w:p w14:paraId="5FE02621" w14:textId="77777777" w:rsidR="00E629E0" w:rsidRPr="00E629E0" w:rsidRDefault="00E629E0" w:rsidP="00E629E0">
      <w:pPr>
        <w:pStyle w:val="EndNoteBibliography"/>
        <w:spacing w:after="0"/>
      </w:pPr>
      <w:r w:rsidRPr="00E629E0">
        <w:t>11.</w:t>
      </w:r>
      <w:r w:rsidRPr="00E629E0">
        <w:tab/>
        <w:t>Frosina G, Fortini P, Rossi O, Carrozzino F, Raspaglio G, Cox LS, et al. Two pathways for base excision repair in mammalian cells. J Biol Chem. 1996;271(16):9573-8.</w:t>
      </w:r>
    </w:p>
    <w:p w14:paraId="30D24364" w14:textId="77777777" w:rsidR="00E629E0" w:rsidRPr="00E629E0" w:rsidRDefault="00E629E0" w:rsidP="00E629E0">
      <w:pPr>
        <w:pStyle w:val="EndNoteBibliography"/>
        <w:spacing w:after="0"/>
      </w:pPr>
      <w:r w:rsidRPr="00E629E0">
        <w:t>12.</w:t>
      </w:r>
      <w:r w:rsidRPr="00E629E0">
        <w:tab/>
        <w:t>Podlutsky AJ, Dianova, II, Podust VN, Bohr VA, Dianov GL. Human DNA polymerase beta initiates DNA synthesis during long-patch repair of reduced AP sites in DNA. EMBO J. 2001;20(6):1477-82.</w:t>
      </w:r>
    </w:p>
    <w:p w14:paraId="2031A272" w14:textId="77777777" w:rsidR="00E629E0" w:rsidRPr="00E629E0" w:rsidRDefault="00E629E0" w:rsidP="00E629E0">
      <w:pPr>
        <w:pStyle w:val="EndNoteBibliography"/>
        <w:spacing w:after="0"/>
      </w:pPr>
      <w:r w:rsidRPr="00E629E0">
        <w:t>13.</w:t>
      </w:r>
      <w:r w:rsidRPr="00E629E0">
        <w:tab/>
        <w:t>Longley DB, Harkin DP, Johnston PG. 5-fluorouracil: mechanisms of action and clinical strategies. Nat Rev Cancer. 2003;3(5):330-8.</w:t>
      </w:r>
    </w:p>
    <w:p w14:paraId="5A9D4DF3" w14:textId="77777777" w:rsidR="00E629E0" w:rsidRPr="00E629E0" w:rsidRDefault="00E629E0" w:rsidP="00E629E0">
      <w:pPr>
        <w:pStyle w:val="EndNoteBibliography"/>
        <w:spacing w:after="0"/>
      </w:pPr>
      <w:r w:rsidRPr="00E629E0">
        <w:t>14.</w:t>
      </w:r>
      <w:r w:rsidRPr="00E629E0">
        <w:tab/>
        <w:t>Weeks LD, Fu P, Gerson SL. Uracil-DNA glycosylase expression determines human lung cancer cell sensitivity to pemetrexed. Mol Cancer Ther. 2013;12(10):2248-60.</w:t>
      </w:r>
    </w:p>
    <w:p w14:paraId="0B83E29F" w14:textId="77777777" w:rsidR="00E629E0" w:rsidRPr="00E629E0" w:rsidRDefault="00E629E0" w:rsidP="00E629E0">
      <w:pPr>
        <w:pStyle w:val="EndNoteBibliography"/>
        <w:spacing w:after="0"/>
      </w:pPr>
      <w:r w:rsidRPr="00E629E0">
        <w:t>15.</w:t>
      </w:r>
      <w:r w:rsidRPr="00E629E0">
        <w:tab/>
        <w:t>Orta ML, Hoglund A, Calderon-Montano JM, Dominguez I, Burgos-Moron E, Visnes T, et al. The PARP inhibitor Olaparib disrupts base excision repair of 5-aza-2'-deoxycytidine lesions. Nucleic Acids Res. 2014;42(14):9108-20.</w:t>
      </w:r>
    </w:p>
    <w:p w14:paraId="6A864A6C" w14:textId="77777777" w:rsidR="00E629E0" w:rsidRPr="00E629E0" w:rsidRDefault="00E629E0" w:rsidP="00E629E0">
      <w:pPr>
        <w:pStyle w:val="EndNoteBibliography"/>
        <w:spacing w:after="0"/>
      </w:pPr>
      <w:r w:rsidRPr="00E629E0">
        <w:t>16.</w:t>
      </w:r>
      <w:r w:rsidRPr="00E629E0">
        <w:tab/>
        <w:t>Kothandapani A, Dangeti VS, Brown AR, Banze LA, Wang XH, Sobol RW, et al. Novel role of base excision repair in mediating cisplatin cytotoxicity. J Biol Chem. 2011;286(16):14564-74.</w:t>
      </w:r>
    </w:p>
    <w:p w14:paraId="07972B7D" w14:textId="77777777" w:rsidR="00E629E0" w:rsidRPr="00E629E0" w:rsidRDefault="00E629E0" w:rsidP="00E629E0">
      <w:pPr>
        <w:pStyle w:val="EndNoteBibliography"/>
        <w:spacing w:after="0"/>
      </w:pPr>
      <w:r w:rsidRPr="00E629E0">
        <w:t>17.</w:t>
      </w:r>
      <w:r w:rsidRPr="00E629E0">
        <w:tab/>
        <w:t>Caiola E, Salles D, Frapolli R, Lupi M, Rotella G, Ronchi A, et al. Base excision repair-mediated resistance to cisplatin in KRAS(G12C) mutant NSCLC cells. Oncotarget. 2015;6(30):30072-87.</w:t>
      </w:r>
    </w:p>
    <w:p w14:paraId="62C72269" w14:textId="77777777" w:rsidR="00E629E0" w:rsidRPr="00E629E0" w:rsidRDefault="00E629E0" w:rsidP="00E629E0">
      <w:pPr>
        <w:pStyle w:val="EndNoteBibliography"/>
        <w:spacing w:after="0"/>
      </w:pPr>
      <w:r w:rsidRPr="00E629E0">
        <w:t>18.</w:t>
      </w:r>
      <w:r w:rsidRPr="00E629E0">
        <w:tab/>
        <w:t>Bulgar AD, Weeks LD, Miao Y, Yang S, Xu Y, Guo C, et al. Removal of uracil by uracil DNA glycosylase limits pemetrexed cytotoxicity: overriding the limit with methoxyamine to inhibit base excision repair. Cell Death Dis. 2012;3:e252.</w:t>
      </w:r>
    </w:p>
    <w:p w14:paraId="5FF4ED41" w14:textId="77777777" w:rsidR="00E629E0" w:rsidRPr="00E629E0" w:rsidRDefault="00E629E0" w:rsidP="00E629E0">
      <w:pPr>
        <w:pStyle w:val="EndNoteBibliography"/>
        <w:spacing w:after="0"/>
      </w:pPr>
      <w:r w:rsidRPr="00E629E0">
        <w:t>19.</w:t>
      </w:r>
      <w:r w:rsidRPr="00E629E0">
        <w:tab/>
        <w:t>Burns MB, Temiz NA, Harris RS. Evidence for APOBEC3B mutagenesis in multiple human cancers. Nat Genet. 2013;45(9):977-83.</w:t>
      </w:r>
    </w:p>
    <w:p w14:paraId="4C03CCCB" w14:textId="77777777" w:rsidR="00E629E0" w:rsidRPr="00E629E0" w:rsidRDefault="00E629E0" w:rsidP="00E629E0">
      <w:pPr>
        <w:pStyle w:val="EndNoteBibliography"/>
        <w:spacing w:after="0"/>
      </w:pPr>
      <w:r w:rsidRPr="00E629E0">
        <w:t>20.</w:t>
      </w:r>
      <w:r w:rsidRPr="00E629E0">
        <w:tab/>
        <w:t>Serebrenik AA, Starrett GJ, Leenen S, Jarvis MC, Shaban NM, Salamango DJ, et al. The deaminase APOBEC3B triggers the death of cells lacking uracil DNA glycosylase. Proc Natl Acad Sci U S A. 2019;116(44):22158-63.</w:t>
      </w:r>
    </w:p>
    <w:p w14:paraId="42D6C915" w14:textId="77777777" w:rsidR="00E629E0" w:rsidRPr="00E629E0" w:rsidRDefault="00E629E0" w:rsidP="00E629E0">
      <w:pPr>
        <w:pStyle w:val="EndNoteBibliography"/>
        <w:spacing w:after="0"/>
      </w:pPr>
      <w:r w:rsidRPr="00E629E0">
        <w:t>21.</w:t>
      </w:r>
      <w:r w:rsidRPr="00E629E0">
        <w:tab/>
        <w:t>Jiang YL, Krosky DJ, Seiple L, Stivers JT. Uracil-directed ligand tethering: an efficient strategy for uracil DNA glycosylase (UNG) inhibitor development. J Am Chem Soc. 2005;127(49):17412-20.</w:t>
      </w:r>
    </w:p>
    <w:p w14:paraId="706EAF3B" w14:textId="77777777" w:rsidR="00E629E0" w:rsidRPr="00E629E0" w:rsidRDefault="00E629E0" w:rsidP="00E629E0">
      <w:pPr>
        <w:pStyle w:val="EndNoteBibliography"/>
        <w:spacing w:after="0"/>
      </w:pPr>
      <w:r w:rsidRPr="00E629E0">
        <w:lastRenderedPageBreak/>
        <w:t>22.</w:t>
      </w:r>
      <w:r w:rsidRPr="00E629E0">
        <w:tab/>
        <w:t>Chung S, Parker JB, Bianchet M, Amzel LM, Stivers JT. Impact of linker strain and flexibility in the design of a fragment-based inhibitor. Nat Chem Biol. 2009;5(6):407-13.</w:t>
      </w:r>
    </w:p>
    <w:p w14:paraId="3E4F8A04" w14:textId="77777777" w:rsidR="00E629E0" w:rsidRPr="00E629E0" w:rsidRDefault="00E629E0" w:rsidP="00E629E0">
      <w:pPr>
        <w:pStyle w:val="EndNoteBibliography"/>
        <w:spacing w:after="0"/>
      </w:pPr>
      <w:r w:rsidRPr="00E629E0">
        <w:t>23.</w:t>
      </w:r>
      <w:r w:rsidRPr="00E629E0">
        <w:tab/>
        <w:t>Martin SA, Lord CJ, Ashworth A. Therapeutic targeting of the DNA mismatch repair pathway. Clin Cancer Res. 2010;16(21):5107-13.</w:t>
      </w:r>
    </w:p>
    <w:p w14:paraId="19195F26" w14:textId="77777777" w:rsidR="00E629E0" w:rsidRPr="00E629E0" w:rsidRDefault="00E629E0" w:rsidP="00E629E0">
      <w:pPr>
        <w:pStyle w:val="EndNoteBibliography"/>
        <w:spacing w:after="0"/>
      </w:pPr>
      <w:r w:rsidRPr="00E629E0">
        <w:t>24.</w:t>
      </w:r>
      <w:r w:rsidRPr="00E629E0">
        <w:tab/>
        <w:t>Donley N, Jaruga P, Coskun E, Dizdaroglu M, McCullough AK, Lloyd RS. Small Molecule Inhibitors of 8-Oxoguanine DNA Glycosylase-1 (OGG1). ACS Chem Biol. 2015;10(10):2334-43.</w:t>
      </w:r>
    </w:p>
    <w:p w14:paraId="21D5B151" w14:textId="77777777" w:rsidR="00E629E0" w:rsidRPr="00E629E0" w:rsidRDefault="00E629E0" w:rsidP="00E629E0">
      <w:pPr>
        <w:pStyle w:val="EndNoteBibliography"/>
        <w:spacing w:after="0"/>
      </w:pPr>
      <w:r w:rsidRPr="00E629E0">
        <w:t>25.</w:t>
      </w:r>
      <w:r w:rsidRPr="00E629E0">
        <w:tab/>
        <w:t>Tahara YK, Auld D, Ji D, Beharry AA, Kietrys AM, Wilson DL, et al. Potent and Selective Inhibitors of 8-Oxoguanine DNA Glycosylase. J Am Chem Soc. 2018;140(6):2105-14.</w:t>
      </w:r>
    </w:p>
    <w:p w14:paraId="08DB0AA9" w14:textId="77777777" w:rsidR="00E629E0" w:rsidRPr="00E629E0" w:rsidRDefault="00E629E0" w:rsidP="00E629E0">
      <w:pPr>
        <w:pStyle w:val="EndNoteBibliography"/>
        <w:spacing w:after="0"/>
      </w:pPr>
      <w:r w:rsidRPr="00E629E0">
        <w:t>26.</w:t>
      </w:r>
      <w:r w:rsidRPr="00E629E0">
        <w:tab/>
        <w:t>Tahara YK, Kietrys AM, Hebenbrock M, Lee Y, Wilson DL, Kool ET. Dual Inhibitors of 8-Oxoguanine Surveillance by OGG1 and NUDT1. ACS Chem Biol. 2019;14(12):2606-15.</w:t>
      </w:r>
    </w:p>
    <w:p w14:paraId="5CF946FD" w14:textId="77777777" w:rsidR="00E629E0" w:rsidRPr="00E629E0" w:rsidRDefault="00E629E0" w:rsidP="00E629E0">
      <w:pPr>
        <w:pStyle w:val="EndNoteBibliography"/>
        <w:spacing w:after="0"/>
      </w:pPr>
      <w:r w:rsidRPr="00E629E0">
        <w:t>27.</w:t>
      </w:r>
      <w:r w:rsidRPr="00E629E0">
        <w:tab/>
        <w:t>Gad H, Koolmeister T, Jemth AS, Eshtad S, Jacques SA, Strom CE, et al. MTH1 inhibition eradicates cancer by preventing sanitation of the dNTP pool. Nature. 2014;508(7495):215-21.</w:t>
      </w:r>
    </w:p>
    <w:p w14:paraId="22C14FBF" w14:textId="77777777" w:rsidR="00E629E0" w:rsidRPr="00E629E0" w:rsidRDefault="00E629E0" w:rsidP="00E629E0">
      <w:pPr>
        <w:pStyle w:val="EndNoteBibliography"/>
        <w:spacing w:after="0"/>
      </w:pPr>
      <w:r w:rsidRPr="00E629E0">
        <w:t>28.</w:t>
      </w:r>
      <w:r w:rsidRPr="00E629E0">
        <w:tab/>
        <w:t>Huber KV, Salah E, Radic B, Gridling M, Elkins JM, Stukalov A, et al. Stereospecific targeting of MTH1 by (S)-crizotinib as an anticancer strategy. Nature. 2014;508(7495):222-7.</w:t>
      </w:r>
    </w:p>
    <w:p w14:paraId="5241630F" w14:textId="77777777" w:rsidR="00E629E0" w:rsidRPr="00E629E0" w:rsidRDefault="00E629E0" w:rsidP="00E629E0">
      <w:pPr>
        <w:pStyle w:val="EndNoteBibliography"/>
        <w:spacing w:after="0"/>
      </w:pPr>
      <w:r w:rsidRPr="00E629E0">
        <w:t>29.</w:t>
      </w:r>
      <w:r w:rsidRPr="00E629E0">
        <w:tab/>
        <w:t>Visnes T, Cazares-Korner A, Hao W, Wallner O, Masuyer G, Loseva O, et al. Small-molecule inhibitor of OGG1 suppresses proinflammatory gene expression and inflammation. Science. 2018;362(6416):834-9.</w:t>
      </w:r>
    </w:p>
    <w:p w14:paraId="666CD068" w14:textId="77777777" w:rsidR="00E629E0" w:rsidRPr="00E629E0" w:rsidRDefault="00E629E0" w:rsidP="00E629E0">
      <w:pPr>
        <w:pStyle w:val="EndNoteBibliography"/>
        <w:spacing w:after="0"/>
      </w:pPr>
      <w:r w:rsidRPr="00E629E0">
        <w:t>30.</w:t>
      </w:r>
      <w:r w:rsidRPr="00E629E0">
        <w:tab/>
        <w:t>Taricani L, Shanahan F, Pierce RH, Guzi TJ, Parry D. Phenotypic enhancement of thymidylate synthetase pathway inhibitors following ablation of Neil1 DNA glycosylase/lyase. Cell Cycle. 2010;9(24):4876-83.</w:t>
      </w:r>
    </w:p>
    <w:p w14:paraId="1FE66170" w14:textId="77777777" w:rsidR="00E629E0" w:rsidRPr="00E629E0" w:rsidRDefault="00E629E0" w:rsidP="00E629E0">
      <w:pPr>
        <w:pStyle w:val="EndNoteBibliography"/>
        <w:spacing w:after="0"/>
      </w:pPr>
      <w:r w:rsidRPr="00E629E0">
        <w:t>31.</w:t>
      </w:r>
      <w:r w:rsidRPr="00E629E0">
        <w:tab/>
        <w:t>Kennedy RD, Chen CC, Stuckert P, Archila EM, De la Vega MA, Moreau LA, et al. Fanconi anemia pathway-deficient tumor cells are hypersensitive to inhibition of ataxia telangiectasia mutated. J Clin Invest. 2007;117(5):1440-9.</w:t>
      </w:r>
    </w:p>
    <w:p w14:paraId="07CA37D7" w14:textId="77777777" w:rsidR="00E629E0" w:rsidRPr="00E629E0" w:rsidRDefault="00E629E0" w:rsidP="00E629E0">
      <w:pPr>
        <w:pStyle w:val="EndNoteBibliography"/>
        <w:spacing w:after="0"/>
      </w:pPr>
      <w:r w:rsidRPr="00E629E0">
        <w:t>32.</w:t>
      </w:r>
      <w:r w:rsidRPr="00E629E0">
        <w:tab/>
        <w:t>Rieux C, Goffinont S, Coste F, Tber Z, Cros J, Roy V, et al. Thiopurine Derivative-Induced Fpg/Nei DNA Glycosylase Inhibition: Structural, Dynamic and Functional Insights. Int J Mol Sci. 2020;21(6).</w:t>
      </w:r>
    </w:p>
    <w:p w14:paraId="5319DEE1" w14:textId="77777777" w:rsidR="00E629E0" w:rsidRPr="00E629E0" w:rsidRDefault="00E629E0" w:rsidP="00E629E0">
      <w:pPr>
        <w:pStyle w:val="EndNoteBibliography"/>
        <w:spacing w:after="0"/>
      </w:pPr>
      <w:r w:rsidRPr="00E629E0">
        <w:t>33.</w:t>
      </w:r>
      <w:r w:rsidRPr="00E629E0">
        <w:tab/>
        <w:t>Jacobs AC, Calkins MJ, Jadhav A, Dorjsuren D, Maloney D, Simeonov A, et al. Inhibition of DNA glycosylases via small molecule purine analogs. PLoS One. 2013;8(12):e81667.</w:t>
      </w:r>
    </w:p>
    <w:p w14:paraId="5F671353" w14:textId="77777777" w:rsidR="00E629E0" w:rsidRPr="00E629E0" w:rsidRDefault="00E629E0" w:rsidP="00E629E0">
      <w:pPr>
        <w:pStyle w:val="EndNoteBibliography"/>
        <w:spacing w:after="0"/>
      </w:pPr>
      <w:r w:rsidRPr="00E629E0">
        <w:t>34.</w:t>
      </w:r>
      <w:r w:rsidRPr="00E629E0">
        <w:tab/>
        <w:t>Parsons JL, Dianova, II, Dianov GL. APE1 is the major 3'-phosphoglycolate activity in human cell extracts. Nucleic Acids Res. 2004;32(12):3531-6.</w:t>
      </w:r>
    </w:p>
    <w:p w14:paraId="28F47FD3" w14:textId="77777777" w:rsidR="00E629E0" w:rsidRPr="00E629E0" w:rsidRDefault="00E629E0" w:rsidP="00E629E0">
      <w:pPr>
        <w:pStyle w:val="EndNoteBibliography"/>
        <w:spacing w:after="0"/>
      </w:pPr>
      <w:r w:rsidRPr="00E629E0">
        <w:t>35.</w:t>
      </w:r>
      <w:r w:rsidRPr="00E629E0">
        <w:tab/>
        <w:t>Parsons JL, Dianova, II, Dianov GL. APE1-dependent repair of DNA single-strand breaks containing 3'-end 8-oxoguanine. Nucleic Acids Res. 2005;33(7):2204-9.</w:t>
      </w:r>
    </w:p>
    <w:p w14:paraId="56A18F51" w14:textId="77777777" w:rsidR="00E629E0" w:rsidRPr="00E629E0" w:rsidRDefault="00E629E0" w:rsidP="00E629E0">
      <w:pPr>
        <w:pStyle w:val="EndNoteBibliography"/>
        <w:spacing w:after="0"/>
      </w:pPr>
      <w:r w:rsidRPr="00E629E0">
        <w:t>36.</w:t>
      </w:r>
      <w:r w:rsidRPr="00E629E0">
        <w:tab/>
        <w:t>Gordon MS, Rosen LS, Mendelson D, Ramanathan RK, Goldman J, Liu L, et al. A phase 1 study of TRC102, an inhibitor of base excision repair, and pemetrexed in patients with advanced solid tumors. Invest New Drugs. 2013;31(3):714-23.</w:t>
      </w:r>
    </w:p>
    <w:p w14:paraId="79721BC4" w14:textId="77777777" w:rsidR="00E629E0" w:rsidRPr="00E629E0" w:rsidRDefault="00E629E0" w:rsidP="00E629E0">
      <w:pPr>
        <w:pStyle w:val="EndNoteBibliography"/>
        <w:spacing w:after="0"/>
      </w:pPr>
      <w:r w:rsidRPr="00E629E0">
        <w:t>37.</w:t>
      </w:r>
      <w:r w:rsidRPr="00E629E0">
        <w:tab/>
        <w:t>Caimi PF, Cooper BW, William BM, Dowlati A, Barr PM, Fu P, et al. Phase I clinical trial of the base excision repair inhibitor methoxyamine in combination with fludarabine for patients with advanced hematologic malignancies. Oncotarget. 2017;8(45):79864-75.</w:t>
      </w:r>
    </w:p>
    <w:p w14:paraId="61046AF9" w14:textId="77777777" w:rsidR="00E629E0" w:rsidRPr="00E629E0" w:rsidRDefault="00E629E0" w:rsidP="00E629E0">
      <w:pPr>
        <w:pStyle w:val="EndNoteBibliography"/>
        <w:spacing w:after="0"/>
      </w:pPr>
      <w:r w:rsidRPr="00E629E0">
        <w:t>38.</w:t>
      </w:r>
      <w:r w:rsidRPr="00E629E0">
        <w:tab/>
        <w:t>Laev SS, Salakhutdinov NF, Lavrik OI. Inhibitors of nuclease and redox activity of apurinic/apyrimidinic endonuclease 1/redox effector factor 1 (APE1/Ref-1). Bioorg Med Chem. 2017;25(9):2531-44.</w:t>
      </w:r>
    </w:p>
    <w:p w14:paraId="75453F90" w14:textId="77777777" w:rsidR="00E629E0" w:rsidRPr="00E629E0" w:rsidRDefault="00E629E0" w:rsidP="00E629E0">
      <w:pPr>
        <w:pStyle w:val="EndNoteBibliography"/>
        <w:spacing w:after="0"/>
      </w:pPr>
      <w:r w:rsidRPr="00E629E0">
        <w:t>39.</w:t>
      </w:r>
      <w:r w:rsidRPr="00E629E0">
        <w:tab/>
        <w:t>Madhusudan S, Smart F, Shrimpton P, Parsons JL, Gardiner L, Houlbrook S, et al. Isolation of a small molecule inhibitor of DNA base excision repair. Nucleic Acids Res. 2005;33(15):4711-24.</w:t>
      </w:r>
    </w:p>
    <w:p w14:paraId="06AD5A74" w14:textId="77777777" w:rsidR="00E629E0" w:rsidRPr="00E629E0" w:rsidRDefault="00E629E0" w:rsidP="00E629E0">
      <w:pPr>
        <w:pStyle w:val="EndNoteBibliography"/>
        <w:spacing w:after="0"/>
      </w:pPr>
      <w:r w:rsidRPr="00E629E0">
        <w:t>40.</w:t>
      </w:r>
      <w:r w:rsidRPr="00E629E0">
        <w:tab/>
        <w:t>Rai G, Vyjayanti VN, Dorjsuren D, Simeonov A, Jadhav A, Wilson DM, 3rd, et al. Synthesis, biological evaluation, and structure-activity relationships of a novel class of apurinic/apyrimidinic endonuclease 1 inhibitors. J Med Chem. 2012;55(7):3101-12.</w:t>
      </w:r>
    </w:p>
    <w:p w14:paraId="53350FB8" w14:textId="77777777" w:rsidR="00E629E0" w:rsidRPr="00E629E0" w:rsidRDefault="00E629E0" w:rsidP="00E629E0">
      <w:pPr>
        <w:pStyle w:val="EndNoteBibliography"/>
        <w:spacing w:after="0"/>
      </w:pPr>
      <w:r w:rsidRPr="00E629E0">
        <w:t>41.</w:t>
      </w:r>
      <w:r w:rsidRPr="00E629E0">
        <w:tab/>
        <w:t>Abbotts R, Jewell R, Nsengimana J, Maloney DJ, Simeonov A, Seedhouse C, et al. Targeting human apurinic/apyrimidinic endonuclease 1 (APE1) in phosphatase and tensin homolog (PTEN) deficient melanoma cells for personalized therapy. Oncotarget. 2014;5(10):3273-86.</w:t>
      </w:r>
    </w:p>
    <w:p w14:paraId="713A7C36" w14:textId="77777777" w:rsidR="00E629E0" w:rsidRPr="00E629E0" w:rsidRDefault="00E629E0" w:rsidP="00E629E0">
      <w:pPr>
        <w:pStyle w:val="EndNoteBibliography"/>
        <w:spacing w:after="0"/>
      </w:pPr>
      <w:r w:rsidRPr="00E629E0">
        <w:lastRenderedPageBreak/>
        <w:t>42.</w:t>
      </w:r>
      <w:r w:rsidRPr="00E629E0">
        <w:tab/>
        <w:t>Sultana R, McNeill DR, Abbotts R, Mohammed MZ, Zdzienicka MZ, Qutob H, et al. Synthetic lethal targeting of DNA double-strand break repair deficient cells by human apurinic/apyrimidinic endonuclease inhibitors. Int J Cancer. 2012;131(10):2433-44.</w:t>
      </w:r>
    </w:p>
    <w:p w14:paraId="58882575" w14:textId="77777777" w:rsidR="00E629E0" w:rsidRPr="00E629E0" w:rsidRDefault="00E629E0" w:rsidP="00E629E0">
      <w:pPr>
        <w:pStyle w:val="EndNoteBibliography"/>
        <w:spacing w:after="0"/>
      </w:pPr>
      <w:r w:rsidRPr="00E629E0">
        <w:t>43.</w:t>
      </w:r>
      <w:r w:rsidRPr="00E629E0">
        <w:tab/>
        <w:t>Malfatti MC, Gerratana L, Dalla E, Isola M, Damante G, Di Loreto C, et al. APE1 and NPM1 protect cancer cells from platinum compounds cytotoxicity and their expression pattern has a prognostic value in TNBC. J Exp Clin Cancer Res. 2019;38(1):309.</w:t>
      </w:r>
    </w:p>
    <w:p w14:paraId="1C63A06C" w14:textId="77777777" w:rsidR="00E629E0" w:rsidRPr="00E629E0" w:rsidRDefault="00E629E0" w:rsidP="00E629E0">
      <w:pPr>
        <w:pStyle w:val="EndNoteBibliography"/>
        <w:spacing w:after="0"/>
      </w:pPr>
      <w:r w:rsidRPr="00E629E0">
        <w:t>44.</w:t>
      </w:r>
      <w:r w:rsidRPr="00E629E0">
        <w:tab/>
        <w:t>Tell G, Quadrifoglio F, Tiribelli C, Kelley MR. The many functions of APE1/Ref-1: not only a DNA repair enzyme. Antioxid Redox Signal. 2009;11(3):601-20.</w:t>
      </w:r>
    </w:p>
    <w:p w14:paraId="47964F31" w14:textId="77777777" w:rsidR="00E629E0" w:rsidRPr="00E629E0" w:rsidRDefault="00E629E0" w:rsidP="00E629E0">
      <w:pPr>
        <w:pStyle w:val="EndNoteBibliography"/>
        <w:spacing w:after="0"/>
      </w:pPr>
      <w:r w:rsidRPr="00E629E0">
        <w:t>45.</w:t>
      </w:r>
      <w:r w:rsidRPr="00E629E0">
        <w:tab/>
        <w:t>Zhang J, Luo M, Marasco D, Logsdon D, LaFavers KA, Chen Q, et al. Inhibition of apurinic/apyrimidinic endonuclease I's redox activity revisited. Biochemistry. 2013;52(17):2955-66.</w:t>
      </w:r>
    </w:p>
    <w:p w14:paraId="08566BA9" w14:textId="77777777" w:rsidR="00E629E0" w:rsidRPr="00E629E0" w:rsidRDefault="00E629E0" w:rsidP="00E629E0">
      <w:pPr>
        <w:pStyle w:val="EndNoteBibliography"/>
        <w:spacing w:after="0"/>
      </w:pPr>
      <w:r w:rsidRPr="00E629E0">
        <w:t>46.</w:t>
      </w:r>
      <w:r w:rsidRPr="00E629E0">
        <w:tab/>
        <w:t>Wei X, Duan W, Li Y, Zhang S, Xin X, Sun L, et al. AT101 exerts a synergetic efficacy in gastric cancer patients with 5-FU based treatment through promoting apoptosis and autophagy. Oncotarget. 2016;7(23):34430-41.</w:t>
      </w:r>
    </w:p>
    <w:p w14:paraId="448C6C06" w14:textId="77777777" w:rsidR="00E629E0" w:rsidRPr="00E629E0" w:rsidRDefault="00E629E0" w:rsidP="00E629E0">
      <w:pPr>
        <w:pStyle w:val="EndNoteBibliography"/>
        <w:spacing w:after="0"/>
      </w:pPr>
      <w:r w:rsidRPr="00E629E0">
        <w:t>47.</w:t>
      </w:r>
      <w:r w:rsidRPr="00E629E0">
        <w:tab/>
        <w:t>Luo M, Delaplane S, Jiang A, Reed A, He Y, Fishel M, et al. Role of the multifunctional DNA repair and redox signaling protein Ape1/Ref-1 in cancer and endothelial cells: small-molecule inhibition of the redox function of Ape1. Antioxid Redox Signal. 2008;10(11):1853-67.</w:t>
      </w:r>
    </w:p>
    <w:p w14:paraId="66D33882" w14:textId="77777777" w:rsidR="00E629E0" w:rsidRPr="00E629E0" w:rsidRDefault="00E629E0" w:rsidP="00E629E0">
      <w:pPr>
        <w:pStyle w:val="EndNoteBibliography"/>
        <w:spacing w:after="0"/>
      </w:pPr>
      <w:r w:rsidRPr="00E629E0">
        <w:t>48.</w:t>
      </w:r>
      <w:r w:rsidRPr="00E629E0">
        <w:tab/>
        <w:t>Ren T, Shan J, Li M, Qing Y, Qian C, Wang G, et al. Small-molecule BH3 mimetic and pan-Bcl-2 inhibitor AT-101 enhances the antitumor efficacy of cisplatin through inhibition of APE1 repair and redox activity in non-small-cell lung cancer. Drug Des Devel Ther. 2015;9:2887-910.</w:t>
      </w:r>
    </w:p>
    <w:p w14:paraId="6D0C9CB4" w14:textId="77777777" w:rsidR="00E629E0" w:rsidRPr="00E629E0" w:rsidRDefault="00E629E0" w:rsidP="00E629E0">
      <w:pPr>
        <w:pStyle w:val="EndNoteBibliography"/>
        <w:spacing w:after="0"/>
      </w:pPr>
      <w:r w:rsidRPr="00E629E0">
        <w:t>49.</w:t>
      </w:r>
      <w:r w:rsidRPr="00E629E0">
        <w:tab/>
        <w:t>Freschauf GK, Karimi-Busheri F, Ulaczyk-Lesanko A, Mereniuk TR, Ahrens A, Koshy JM, et al. Identification of a small molecule inhibitor of the human DNA repair enzyme polynucleotide kinase/phosphatase. Cancer Res. 2009;69(19):7739-46.</w:t>
      </w:r>
    </w:p>
    <w:p w14:paraId="2A736E40" w14:textId="77777777" w:rsidR="00E629E0" w:rsidRPr="00E629E0" w:rsidRDefault="00E629E0" w:rsidP="00E629E0">
      <w:pPr>
        <w:pStyle w:val="EndNoteBibliography"/>
        <w:spacing w:after="0"/>
      </w:pPr>
      <w:r w:rsidRPr="00E629E0">
        <w:t>50.</w:t>
      </w:r>
      <w:r w:rsidRPr="00E629E0">
        <w:tab/>
        <w:t>Freschauf GK, Mani RS, Mereniuk TR, Fanta M, Virgen CA, Dianov GL, et al. Mechanism of action of an imidopiperidine inhibitor of human polynucleotide kinase/phosphatase. J Biol Chem. 2010;285(4):2351-60.</w:t>
      </w:r>
    </w:p>
    <w:p w14:paraId="62651699" w14:textId="77777777" w:rsidR="00E629E0" w:rsidRPr="00E629E0" w:rsidRDefault="00E629E0" w:rsidP="00E629E0">
      <w:pPr>
        <w:pStyle w:val="EndNoteBibliography"/>
        <w:spacing w:after="0"/>
      </w:pPr>
      <w:r w:rsidRPr="00E629E0">
        <w:t>51.</w:t>
      </w:r>
      <w:r w:rsidRPr="00E629E0">
        <w:tab/>
        <w:t>Srivastava P, Sarma A, Chaturvedi CM. Targeting DNA repair with PNKP inhibition sensitizes radioresistant prostate cancer cells to high LET radiation. PLoS One. 2018;13(1):e0190516.</w:t>
      </w:r>
    </w:p>
    <w:p w14:paraId="2B3B4FEE" w14:textId="77777777" w:rsidR="00E629E0" w:rsidRPr="00E629E0" w:rsidRDefault="00E629E0" w:rsidP="00E629E0">
      <w:pPr>
        <w:pStyle w:val="EndNoteBibliography"/>
        <w:spacing w:after="0"/>
      </w:pPr>
      <w:r w:rsidRPr="00E629E0">
        <w:t>52.</w:t>
      </w:r>
      <w:r w:rsidRPr="00E629E0">
        <w:tab/>
        <w:t>Zereshkian A, Leyton JV, Cai Z, Bergstrom D, Weinfeld M, Reilly RM. The human polynucleotide kinase/phosphatase (hPNKP) inhibitor A12B4C3 radiosensitizes human myeloid leukemia cells to Auger electron-emitting anti-CD123 (1)(1)(1)In-NLS-7G3 radioimmunoconjugates. Nucl Med Biol. 2014;41(5):377-83.</w:t>
      </w:r>
    </w:p>
    <w:p w14:paraId="5F3453C1" w14:textId="77777777" w:rsidR="00E629E0" w:rsidRPr="00E629E0" w:rsidRDefault="00E629E0" w:rsidP="00E629E0">
      <w:pPr>
        <w:pStyle w:val="EndNoteBibliography"/>
        <w:spacing w:after="0"/>
      </w:pPr>
      <w:r w:rsidRPr="00E629E0">
        <w:t>53.</w:t>
      </w:r>
      <w:r w:rsidRPr="00E629E0">
        <w:tab/>
        <w:t>Mereniuk TR, El Gendy MA, Mendes-Pereira AM, Lord CJ, Ghosh S, Foley E, et al. Synthetic lethal targeting of PTEN-deficient cancer cells using selective disruption of polynucleotide kinase/phosphatase. Mol Cancer Ther. 2013;12(10):2135-44.</w:t>
      </w:r>
    </w:p>
    <w:p w14:paraId="5CC24BAA" w14:textId="77777777" w:rsidR="00E629E0" w:rsidRPr="00E629E0" w:rsidRDefault="00E629E0" w:rsidP="00E629E0">
      <w:pPr>
        <w:pStyle w:val="EndNoteBibliography"/>
        <w:spacing w:after="0"/>
      </w:pPr>
      <w:r w:rsidRPr="00E629E0">
        <w:t>54.</w:t>
      </w:r>
      <w:r w:rsidRPr="00E629E0">
        <w:tab/>
        <w:t>Mereniuk TR, Maranchuk RA, Schindler A, Penner-Chea J, Freschauf GK, Hegazy S, et al. Genetic screening for synthetic lethal partners of polynucleotide kinase/phosphatase: potential for targeting SHP-1-depleted cancers. Cancer Res. 2012;72(22):5934-44.</w:t>
      </w:r>
    </w:p>
    <w:p w14:paraId="4597F463" w14:textId="77777777" w:rsidR="00E629E0" w:rsidRPr="00E629E0" w:rsidRDefault="00E629E0" w:rsidP="00E629E0">
      <w:pPr>
        <w:pStyle w:val="EndNoteBibliography"/>
        <w:spacing w:after="0"/>
      </w:pPr>
      <w:r w:rsidRPr="00E629E0">
        <w:t>55.</w:t>
      </w:r>
      <w:r w:rsidRPr="00E629E0">
        <w:tab/>
        <w:t>Shire Z, Vakili MR, Morgan TDR, Hall DG, Lavasanifar A, Weinfeld M. Nanoencapsulation of Novel Inhibitors of PNKP for Selective Sensitization to Ionizing Radiation and Irinotecan and Induction of Synthetic Lethality. Mol Pharm. 2018;15(6):2316-26.</w:t>
      </w:r>
    </w:p>
    <w:p w14:paraId="6E8A444F" w14:textId="77777777" w:rsidR="00E629E0" w:rsidRPr="00E629E0" w:rsidRDefault="00E629E0" w:rsidP="00E629E0">
      <w:pPr>
        <w:pStyle w:val="EndNoteBibliography"/>
        <w:spacing w:after="0"/>
      </w:pPr>
      <w:r w:rsidRPr="00E629E0">
        <w:t>56.</w:t>
      </w:r>
      <w:r w:rsidRPr="00E629E0">
        <w:tab/>
        <w:t>Panda H, Jaiswal AS, Corsino PE, Armas ML, Law BK, Narayan S. Amino acid Asp181 of 5'-flap endonuclease 1 is a useful target for chemotherapeutic development. Biochemistry. 2009;48(42):9952-8.</w:t>
      </w:r>
    </w:p>
    <w:p w14:paraId="515D9C1C" w14:textId="77777777" w:rsidR="00E629E0" w:rsidRPr="00E629E0" w:rsidRDefault="00E629E0" w:rsidP="00E629E0">
      <w:pPr>
        <w:pStyle w:val="EndNoteBibliography"/>
        <w:spacing w:after="0"/>
      </w:pPr>
      <w:r w:rsidRPr="00E629E0">
        <w:t>57.</w:t>
      </w:r>
      <w:r w:rsidRPr="00E629E0">
        <w:tab/>
        <w:t>He L, Zhang Y, Sun H, Jiang F, Yang H, Wu H, et al. Targeting DNA Flap Endonuclease 1 to Impede Breast Cancer Progression. EBioMedicine. 2016;14:32-43.</w:t>
      </w:r>
    </w:p>
    <w:p w14:paraId="19DDDA32" w14:textId="77777777" w:rsidR="00E629E0" w:rsidRPr="00E629E0" w:rsidRDefault="00E629E0" w:rsidP="00E629E0">
      <w:pPr>
        <w:pStyle w:val="EndNoteBibliography"/>
        <w:spacing w:after="0"/>
      </w:pPr>
      <w:r w:rsidRPr="00E629E0">
        <w:t>58.</w:t>
      </w:r>
      <w:r w:rsidRPr="00E629E0">
        <w:tab/>
        <w:t>van Pel DM, Barrett IJ, Shimizu Y, Sajesh BV, Guppy BJ, Pfeifer T, et al. An evolutionarily conserved synthetic lethal interaction network identifies FEN1 as a broad-spectrum target for anticancer therapeutic development. PLoS Genet. 2013;9(1):e1003254.</w:t>
      </w:r>
    </w:p>
    <w:p w14:paraId="20925B85" w14:textId="77777777" w:rsidR="00E629E0" w:rsidRPr="00E629E0" w:rsidRDefault="00E629E0" w:rsidP="00E629E0">
      <w:pPr>
        <w:pStyle w:val="EndNoteBibliography"/>
        <w:spacing w:after="0"/>
      </w:pPr>
      <w:r w:rsidRPr="00E629E0">
        <w:t>59.</w:t>
      </w:r>
      <w:r w:rsidRPr="00E629E0">
        <w:tab/>
        <w:t>Mengwasser KE, Adeyemi RO, Leng Y, Choi MY, Clairmont C, D'Andrea AD, et al. Genetic Screens Reveal FEN1 and APEX2 as BRCA2 Synthetic Lethal Targets. Mol Cell. 2019;73(5):885-99 e6.</w:t>
      </w:r>
    </w:p>
    <w:p w14:paraId="01974809" w14:textId="77777777" w:rsidR="00E629E0" w:rsidRPr="00E629E0" w:rsidRDefault="00E629E0" w:rsidP="00E629E0">
      <w:pPr>
        <w:pStyle w:val="EndNoteBibliography"/>
        <w:spacing w:after="0"/>
      </w:pPr>
      <w:r w:rsidRPr="00E629E0">
        <w:lastRenderedPageBreak/>
        <w:t>60.</w:t>
      </w:r>
      <w:r w:rsidRPr="00E629E0">
        <w:tab/>
        <w:t>Flach KD, Periyasamy M, Jadhav A, Dorjsuren D, Siefert JC, Hickey TE, et al. Endonuclease FEN1 coregulates ERalpha activity and provides a novel drug interface in tamoxifen resistant breast cancer. Cancer Res. 2020.</w:t>
      </w:r>
    </w:p>
    <w:p w14:paraId="2C491D14" w14:textId="77777777" w:rsidR="00E629E0" w:rsidRPr="00E629E0" w:rsidRDefault="00E629E0" w:rsidP="00E629E0">
      <w:pPr>
        <w:pStyle w:val="EndNoteBibliography"/>
        <w:spacing w:after="0"/>
      </w:pPr>
      <w:r w:rsidRPr="00E629E0">
        <w:t>61.</w:t>
      </w:r>
      <w:r w:rsidRPr="00E629E0">
        <w:tab/>
        <w:t>Barakat KH, Gajewski MM, Tuszynski JA. DNA polymerase beta (pol beta) inhibitors: a comprehensive overview. Drug Discov Today. 2012;17(15-16):913-20.</w:t>
      </w:r>
    </w:p>
    <w:p w14:paraId="437F8CF8" w14:textId="77777777" w:rsidR="00E629E0" w:rsidRPr="00E629E0" w:rsidRDefault="00E629E0" w:rsidP="00E629E0">
      <w:pPr>
        <w:pStyle w:val="EndNoteBibliography"/>
        <w:spacing w:after="0"/>
      </w:pPr>
      <w:r w:rsidRPr="00E629E0">
        <w:t>62.</w:t>
      </w:r>
      <w:r w:rsidRPr="00E629E0">
        <w:tab/>
        <w:t>Jaiswal AS, Panda H, Law BK, Sharma J, Jani J, Hromas R, et al. NSC666715 and Its Analogs Inhibit Strand-Displacement Activity of DNA Polymerase beta and Potentiate Temozolomide-Induced DNA Damage, Senescence and Apoptosis in Colorectal Cancer Cells. PLoS One. 2015;10(5):e0123808.</w:t>
      </w:r>
    </w:p>
    <w:p w14:paraId="46EE3F0B" w14:textId="77777777" w:rsidR="00E629E0" w:rsidRPr="00E629E0" w:rsidRDefault="00E629E0" w:rsidP="00E629E0">
      <w:pPr>
        <w:pStyle w:val="EndNoteBibliography"/>
        <w:spacing w:after="0"/>
      </w:pPr>
      <w:r w:rsidRPr="00E629E0">
        <w:t>63.</w:t>
      </w:r>
      <w:r w:rsidRPr="00E629E0">
        <w:tab/>
        <w:t>Paul R, Banerjee S, Greenberg MM. Synergistic Effects of an Irreversible DNA Polymerase Inhibitor and DNA Damaging Agents on HeLa Cells. ACS Chem Biol. 2017;12(6):1576-83.</w:t>
      </w:r>
    </w:p>
    <w:p w14:paraId="10910A15" w14:textId="77777777" w:rsidR="00E629E0" w:rsidRPr="00E629E0" w:rsidRDefault="00E629E0" w:rsidP="00E629E0">
      <w:pPr>
        <w:pStyle w:val="EndNoteBibliography"/>
        <w:spacing w:after="0"/>
      </w:pPr>
      <w:r w:rsidRPr="00E629E0">
        <w:t>64.</w:t>
      </w:r>
      <w:r w:rsidRPr="00E629E0">
        <w:tab/>
        <w:t>Vasquez JL, Lai Y, Annamalai T, Jiang Z, Zhang M, Lei R, et al. Inhibition of base excision repair by natamycin suppresses prostate cancer cell proliferation. Biochimie. 2020;168:241-50.</w:t>
      </w:r>
    </w:p>
    <w:p w14:paraId="373EF0E2" w14:textId="77777777" w:rsidR="00E629E0" w:rsidRPr="00E629E0" w:rsidRDefault="00E629E0" w:rsidP="00E629E0">
      <w:pPr>
        <w:pStyle w:val="EndNoteBibliography"/>
        <w:spacing w:after="0"/>
      </w:pPr>
      <w:r w:rsidRPr="00E629E0">
        <w:t>65.</w:t>
      </w:r>
      <w:r w:rsidRPr="00E629E0">
        <w:tab/>
        <w:t>Parsons JL, Dianova, II, Khoronenkova SV, Edelmann MJ, Kessler BM, Dianov GL. USP47 is a deubiquitylating enzyme that regulates base excision repair by controlling steady-state levels of DNA polymerase beta. Mol Cell. 2011;41(5):609-15.</w:t>
      </w:r>
    </w:p>
    <w:p w14:paraId="5377A881" w14:textId="77777777" w:rsidR="00E629E0" w:rsidRPr="00E629E0" w:rsidRDefault="00E629E0" w:rsidP="00E629E0">
      <w:pPr>
        <w:pStyle w:val="EndNoteBibliography"/>
        <w:spacing w:after="0"/>
      </w:pPr>
      <w:r w:rsidRPr="00E629E0">
        <w:t>66.</w:t>
      </w:r>
      <w:r w:rsidRPr="00E629E0">
        <w:tab/>
        <w:t>Weinstock J, Wu J, Cao P, Kingsbury WD, McDermott JL, Kodrasov MP, et al. Selective Dual Inhibitors of the Cancer-Related Deubiquitylating Proteases USP7 and USP47. ACS Med Chem Lett. 2012;3(10):789-92.</w:t>
      </w:r>
    </w:p>
    <w:p w14:paraId="35B1E301" w14:textId="77777777" w:rsidR="00E629E0" w:rsidRPr="00E629E0" w:rsidRDefault="00E629E0" w:rsidP="00E629E0">
      <w:pPr>
        <w:pStyle w:val="EndNoteBibliography"/>
        <w:spacing w:after="0"/>
      </w:pPr>
      <w:r w:rsidRPr="00E629E0">
        <w:t>67.</w:t>
      </w:r>
      <w:r w:rsidRPr="00E629E0">
        <w:tab/>
        <w:t>Altun M, Kramer HB, Willems LI, McDermott JL, Leach CA, Goldenberg SJ, et al. Activity-based chemical proteomics accelerates inhibitor development for deubiquitylating enzymes. Chem Biol. 2011;18(11):1401-12.</w:t>
      </w:r>
    </w:p>
    <w:p w14:paraId="05811DA5" w14:textId="77777777" w:rsidR="00E629E0" w:rsidRPr="00E629E0" w:rsidRDefault="00E629E0" w:rsidP="00E629E0">
      <w:pPr>
        <w:pStyle w:val="EndNoteBibliography"/>
        <w:spacing w:after="0"/>
      </w:pPr>
      <w:r w:rsidRPr="00E629E0">
        <w:t>68.</w:t>
      </w:r>
      <w:r w:rsidRPr="00E629E0">
        <w:tab/>
        <w:t>Simsek D, Furda A, Gao Y, Artus J, Brunet E, Hadjantonakis AK, et al. Crucial role for DNA ligase III in mitochondria but not in Xrcc1-dependent repair. Nature. 2011;471(7337):245-8.</w:t>
      </w:r>
    </w:p>
    <w:p w14:paraId="6CE1D186" w14:textId="77777777" w:rsidR="00E629E0" w:rsidRPr="00E629E0" w:rsidRDefault="00E629E0" w:rsidP="00E629E0">
      <w:pPr>
        <w:pStyle w:val="EndNoteBibliography"/>
        <w:spacing w:after="0"/>
      </w:pPr>
      <w:r w:rsidRPr="00E629E0">
        <w:t>69.</w:t>
      </w:r>
      <w:r w:rsidRPr="00E629E0">
        <w:tab/>
        <w:t>Gao Y, Katyal S, Lee Y, Zhao J, Rehg JE, Russell HR, et al. DNA ligase III is critical for mtDNA integrity but not Xrcc1-mediated nuclear DNA repair. Nature. 2011;471(7337):240-4.</w:t>
      </w:r>
    </w:p>
    <w:p w14:paraId="49479E56" w14:textId="77777777" w:rsidR="00E629E0" w:rsidRPr="00E629E0" w:rsidRDefault="00E629E0" w:rsidP="00E629E0">
      <w:pPr>
        <w:pStyle w:val="EndNoteBibliography"/>
        <w:spacing w:after="0"/>
      </w:pPr>
      <w:r w:rsidRPr="00E629E0">
        <w:t>70.</w:t>
      </w:r>
      <w:r w:rsidRPr="00E629E0">
        <w:tab/>
        <w:t>Sallmyr A, Matsumoto Y, Roginskaya V, Van Houten B, Tomkinson AE. Inhibiting Mitochondrial DNA Ligase IIIalpha Activates Caspase 1-Dependent Apoptosis in Cancer Cells. Cancer Res. 2016;76(18):5431-41.</w:t>
      </w:r>
    </w:p>
    <w:p w14:paraId="1252A5EE" w14:textId="77777777" w:rsidR="00E629E0" w:rsidRPr="00E629E0" w:rsidRDefault="00E629E0" w:rsidP="00E629E0">
      <w:pPr>
        <w:pStyle w:val="EndNoteBibliography"/>
        <w:spacing w:after="0"/>
      </w:pPr>
      <w:r w:rsidRPr="00E629E0">
        <w:t>71.</w:t>
      </w:r>
      <w:r w:rsidRPr="00E629E0">
        <w:tab/>
        <w:t>Singh DK, Krishna S, Chandra S, Shameem M, Deshmukh AL, Banerjee D. Human DNA ligases: a comprehensive new look for cancer therapy. Med Res Rev. 2014;34(3):567-95.</w:t>
      </w:r>
    </w:p>
    <w:p w14:paraId="1BB09DB8" w14:textId="77777777" w:rsidR="00E629E0" w:rsidRPr="00E629E0" w:rsidRDefault="00E629E0" w:rsidP="00E629E0">
      <w:pPr>
        <w:pStyle w:val="EndNoteBibliography"/>
        <w:spacing w:after="0"/>
      </w:pPr>
      <w:r w:rsidRPr="00E629E0">
        <w:t>72.</w:t>
      </w:r>
      <w:r w:rsidRPr="00E629E0">
        <w:tab/>
        <w:t>Chen X, Zhong S, Zhu X, Dziegielewska B, Ellenberger T, Wilson GM, et al. Rational design of human DNA ligase inhibitors that target cellular DNA replication and repair. Cancer Res. 2008;68(9):3169-77.</w:t>
      </w:r>
    </w:p>
    <w:p w14:paraId="47978940" w14:textId="77777777" w:rsidR="00E629E0" w:rsidRPr="00E629E0" w:rsidRDefault="00E629E0" w:rsidP="00E629E0">
      <w:pPr>
        <w:pStyle w:val="EndNoteBibliography"/>
        <w:spacing w:after="0"/>
      </w:pPr>
      <w:r w:rsidRPr="00E629E0">
        <w:t>73.</w:t>
      </w:r>
      <w:r w:rsidRPr="00E629E0">
        <w:tab/>
        <w:t>Srivastava M, Nambiar M, Sharma S, Karki SS, Goldsmith G, Hegde M, et al. An inhibitor of nonhomologous end-joining abrogates double-strand break repair and impedes cancer progression. Cell. 2012;151(7):1474-87.</w:t>
      </w:r>
    </w:p>
    <w:p w14:paraId="527F29CF" w14:textId="77777777" w:rsidR="00E629E0" w:rsidRPr="00E629E0" w:rsidRDefault="00E629E0" w:rsidP="00E629E0">
      <w:pPr>
        <w:pStyle w:val="EndNoteBibliography"/>
        <w:spacing w:after="0"/>
      </w:pPr>
      <w:r w:rsidRPr="00E629E0">
        <w:t>74.</w:t>
      </w:r>
      <w:r w:rsidRPr="00E629E0">
        <w:tab/>
        <w:t>Howes TRL, Sallmyr A, Brooks R, Greco GE, Jones DE, Matsumoto Y, et al. Structure-activity relationships among DNA ligase inhibitors: Characterization of a selective uncompetitive DNA ligase I inhibitor. DNA Repair (Amst). 2017;60:29-39.</w:t>
      </w:r>
    </w:p>
    <w:p w14:paraId="3C9BD524" w14:textId="77777777" w:rsidR="00E629E0" w:rsidRPr="00E629E0" w:rsidRDefault="00E629E0" w:rsidP="00E629E0">
      <w:pPr>
        <w:pStyle w:val="EndNoteBibliography"/>
        <w:spacing w:after="0"/>
      </w:pPr>
      <w:r w:rsidRPr="00E629E0">
        <w:t>75.</w:t>
      </w:r>
      <w:r w:rsidRPr="00E629E0">
        <w:tab/>
        <w:t>Tomkinson AE, Naila T, Khattri Bhandari S. Altered DNA ligase activity in human disease. Mutagenesis. 2020;35(1):51-60.</w:t>
      </w:r>
    </w:p>
    <w:p w14:paraId="16C6F3E1" w14:textId="77777777" w:rsidR="00E629E0" w:rsidRPr="00E629E0" w:rsidRDefault="00E629E0" w:rsidP="00E629E0">
      <w:pPr>
        <w:pStyle w:val="EndNoteBibliography"/>
        <w:spacing w:after="0"/>
      </w:pPr>
      <w:r w:rsidRPr="00E629E0">
        <w:t>76.</w:t>
      </w:r>
      <w:r w:rsidRPr="00E629E0">
        <w:tab/>
        <w:t>Wahlberg E, Karlberg T, Kouznetsova E, Markova N, Macchiarulo A, Thorsell AG, et al. Family-wide chemical profiling and structural analysis of PARP and tankyrase inhibitors. Nat Biotechnol. 2012;30(3):283-8.</w:t>
      </w:r>
    </w:p>
    <w:p w14:paraId="19FC0A86" w14:textId="77777777" w:rsidR="00E629E0" w:rsidRPr="00E629E0" w:rsidRDefault="00E629E0" w:rsidP="00E629E0">
      <w:pPr>
        <w:pStyle w:val="EndNoteBibliography"/>
        <w:spacing w:after="0"/>
      </w:pPr>
      <w:r w:rsidRPr="00E629E0">
        <w:t>77.</w:t>
      </w:r>
      <w:r w:rsidRPr="00E629E0">
        <w:tab/>
        <w:t>Grundy GJ, Polo LM, Zeng Z, Rulten SL, Hoch NC, Paomephan P, et al. PARP3 is a sensor of nicked nucleosomes and monoribosylates histone H2B(Glu2). Nat Commun. 2016;7:12404.</w:t>
      </w:r>
    </w:p>
    <w:p w14:paraId="3F20606F" w14:textId="77777777" w:rsidR="00E629E0" w:rsidRPr="00E629E0" w:rsidRDefault="00E629E0" w:rsidP="00E629E0">
      <w:pPr>
        <w:pStyle w:val="EndNoteBibliography"/>
        <w:spacing w:after="0"/>
      </w:pPr>
      <w:r w:rsidRPr="00E629E0">
        <w:t>78.</w:t>
      </w:r>
      <w:r w:rsidRPr="00E629E0">
        <w:tab/>
        <w:t>Langelier MF, Riccio AA, Pascal JM. PARP-2 and PARP-3 are selectively activated by 5' phosphorylated DNA breaks through an allosteric regulatory mechanism shared with PARP-1. Nucleic Acids Res. 2014;42(12):7762-75.</w:t>
      </w:r>
    </w:p>
    <w:p w14:paraId="6E45945D" w14:textId="77777777" w:rsidR="00E629E0" w:rsidRPr="00E629E0" w:rsidRDefault="00E629E0" w:rsidP="00E629E0">
      <w:pPr>
        <w:pStyle w:val="EndNoteBibliography"/>
        <w:spacing w:after="0"/>
      </w:pPr>
      <w:r w:rsidRPr="00E629E0">
        <w:t>79.</w:t>
      </w:r>
      <w:r w:rsidRPr="00E629E0">
        <w:tab/>
        <w:t>Rulten SL, Fisher AE, Robert I, Zuma MC, Rouleau M, Ju L, et al. PARP-3 and APLF function together to accelerate nonhomologous end-joining. Mol Cell. 2011;41(1):33-45.</w:t>
      </w:r>
    </w:p>
    <w:p w14:paraId="3FFA36BC" w14:textId="77777777" w:rsidR="00E629E0" w:rsidRPr="00E629E0" w:rsidRDefault="00E629E0" w:rsidP="00E629E0">
      <w:pPr>
        <w:pStyle w:val="EndNoteBibliography"/>
        <w:spacing w:after="0"/>
      </w:pPr>
      <w:r w:rsidRPr="00E629E0">
        <w:lastRenderedPageBreak/>
        <w:t>80.</w:t>
      </w:r>
      <w:r w:rsidRPr="00E629E0">
        <w:tab/>
        <w:t>Ray Chaudhuri A, Nussenzweig A. The multifaceted roles of PARP1 in DNA repair and chromatin remodelling. Nat Rev Mol Cell Biol. 2017;18(10):610-21.</w:t>
      </w:r>
    </w:p>
    <w:p w14:paraId="021169E8" w14:textId="77777777" w:rsidR="00E629E0" w:rsidRPr="00E629E0" w:rsidRDefault="00E629E0" w:rsidP="00E629E0">
      <w:pPr>
        <w:pStyle w:val="EndNoteBibliography"/>
        <w:spacing w:after="0"/>
      </w:pPr>
      <w:r w:rsidRPr="00E629E0">
        <w:t>81.</w:t>
      </w:r>
      <w:r w:rsidRPr="00E629E0">
        <w:tab/>
        <w:t>Polo LM, Xu Y, Hornyak P, Garces F, Zeng Z, Hailstone R, et al. Efficient Single-Strand Break Repair Requires Binding to Both Poly(ADP-Ribose) and DNA by the Central BRCT Domain of XRCC1. Cell Rep. 2019;26(3):573-81 e5.</w:t>
      </w:r>
    </w:p>
    <w:p w14:paraId="4F9A6566" w14:textId="77777777" w:rsidR="00E629E0" w:rsidRPr="00E629E0" w:rsidRDefault="00E629E0" w:rsidP="00E629E0">
      <w:pPr>
        <w:pStyle w:val="EndNoteBibliography"/>
        <w:spacing w:after="0"/>
      </w:pPr>
      <w:r w:rsidRPr="00E629E0">
        <w:t>82.</w:t>
      </w:r>
      <w:r w:rsidRPr="00E629E0">
        <w:tab/>
        <w:t>Bryant HE, Schultz N, Thomas HD, Parker KM, Flower D, Lopez E, et al. Specific killing of BRCA2-deficient tumours with inhibitors of poly(ADP-ribose) polymerase. Nature. 2005;434(7035):913-7.</w:t>
      </w:r>
    </w:p>
    <w:p w14:paraId="7B461274" w14:textId="77777777" w:rsidR="00E629E0" w:rsidRPr="00E629E0" w:rsidRDefault="00E629E0" w:rsidP="00E629E0">
      <w:pPr>
        <w:pStyle w:val="EndNoteBibliography"/>
        <w:spacing w:after="0"/>
      </w:pPr>
      <w:r w:rsidRPr="00E629E0">
        <w:t>83.</w:t>
      </w:r>
      <w:r w:rsidRPr="00E629E0">
        <w:tab/>
        <w:t>Farmer H, McCabe N, Lord CJ, Tutt AN, Johnson DA, Richardson TB, et al. Targeting the DNA repair defect in BRCA mutant cells as a therapeutic strategy. Nature. 2005;434(7035):917-21.</w:t>
      </w:r>
    </w:p>
    <w:p w14:paraId="3393FF35" w14:textId="77777777" w:rsidR="00E629E0" w:rsidRPr="00E629E0" w:rsidRDefault="00E629E0" w:rsidP="00E629E0">
      <w:pPr>
        <w:pStyle w:val="EndNoteBibliography"/>
        <w:spacing w:after="0"/>
      </w:pPr>
      <w:r w:rsidRPr="00E629E0">
        <w:t>84.</w:t>
      </w:r>
      <w:r w:rsidRPr="00E629E0">
        <w:tab/>
        <w:t>Zimmermann M, Murina O, Reijns MAM, Agathanggelou A, Challis R, Tarnauskaite Z, et al. CRISPR screens identify genomic ribonucleotides as a source of PARP-trapping lesions. Nature. 2018;559(7713):285-9.</w:t>
      </w:r>
    </w:p>
    <w:p w14:paraId="34F1978D" w14:textId="77777777" w:rsidR="00E629E0" w:rsidRPr="00E629E0" w:rsidRDefault="00E629E0" w:rsidP="00E629E0">
      <w:pPr>
        <w:pStyle w:val="EndNoteBibliography"/>
        <w:spacing w:after="0"/>
      </w:pPr>
      <w:r w:rsidRPr="00E629E0">
        <w:t>85.</w:t>
      </w:r>
      <w:r w:rsidRPr="00E629E0">
        <w:tab/>
        <w:t>Nickson CM, Moori P, Carter RJ, Rubbi CP, Parsons JL. Misregulation of DNA damage repair pathways in HPV-positive head and neck squamous cell carcinoma contributes to cellular radiosensitivity. Oncotarget. 2017;8(18):29963-75.</w:t>
      </w:r>
    </w:p>
    <w:p w14:paraId="407F1398" w14:textId="77777777" w:rsidR="00E629E0" w:rsidRPr="00E629E0" w:rsidRDefault="00E629E0" w:rsidP="00E629E0">
      <w:pPr>
        <w:pStyle w:val="EndNoteBibliography"/>
        <w:spacing w:after="0"/>
      </w:pPr>
      <w:r w:rsidRPr="00E629E0">
        <w:t>86.</w:t>
      </w:r>
      <w:r w:rsidRPr="00E629E0">
        <w:tab/>
        <w:t>Glorieux M, Dok R, Nuyts S. Novel DNA targeted therapies for head and neck cancers: clinical potential and biomarkers. Oncotarget. 2017;8(46):81662-78.</w:t>
      </w:r>
    </w:p>
    <w:p w14:paraId="5AEFAB78" w14:textId="77777777" w:rsidR="00E629E0" w:rsidRPr="00E629E0" w:rsidRDefault="00E629E0" w:rsidP="00E629E0">
      <w:pPr>
        <w:pStyle w:val="EndNoteBibliography"/>
        <w:spacing w:after="0"/>
      </w:pPr>
      <w:r w:rsidRPr="00E629E0">
        <w:t>87.</w:t>
      </w:r>
      <w:r w:rsidRPr="00E629E0">
        <w:tab/>
        <w:t>Dungey FA, Loser DA, Chalmers AJ. Replication-dependent radiosensitization of human glioma cells by inhibition of poly(ADP-Ribose) polymerase: mechanisms and therapeutic potential. Int J Radiat Oncol Biol Phys. 2008;72(4):1188-97.</w:t>
      </w:r>
    </w:p>
    <w:p w14:paraId="762CEE8D" w14:textId="77777777" w:rsidR="00E629E0" w:rsidRPr="00E629E0" w:rsidRDefault="00E629E0" w:rsidP="00E629E0">
      <w:pPr>
        <w:pStyle w:val="EndNoteBibliography"/>
        <w:spacing w:after="0"/>
      </w:pPr>
      <w:r w:rsidRPr="00E629E0">
        <w:t>88.</w:t>
      </w:r>
      <w:r w:rsidRPr="00E629E0">
        <w:tab/>
        <w:t>Hanzlikova H, Kalasova I, Demin AA, Pennicott LE, Cihlarova Z, Caldecott KW. The Importance of Poly(ADP-Ribose) Polymerase as a Sensor of Unligated Okazaki Fragments during DNA Replication. Mol Cell. 2018;71(2):319-31 e3.</w:t>
      </w:r>
    </w:p>
    <w:p w14:paraId="4918AFFF" w14:textId="77777777" w:rsidR="00E629E0" w:rsidRPr="00E629E0" w:rsidRDefault="00E629E0" w:rsidP="00E629E0">
      <w:pPr>
        <w:pStyle w:val="EndNoteBibliography"/>
        <w:spacing w:after="0"/>
      </w:pPr>
      <w:r w:rsidRPr="00E629E0">
        <w:t>89.</w:t>
      </w:r>
      <w:r w:rsidRPr="00E629E0">
        <w:tab/>
        <w:t>Higuchi F, Nagashima H, Ning J, Koerner MVA, Wakimoto H, Cahill DP. Restoration of Temozolomide Sensitivity by PARP Inhibitors in Mismatch Repair Deficient Glioblastoma is Independent of Base Excision Repair. Clin Cancer Res. 2020;26(7):1690-9.</w:t>
      </w:r>
    </w:p>
    <w:p w14:paraId="669179A2" w14:textId="77777777" w:rsidR="00E629E0" w:rsidRPr="00E629E0" w:rsidRDefault="00E629E0" w:rsidP="00E629E0">
      <w:pPr>
        <w:pStyle w:val="EndNoteBibliography"/>
        <w:spacing w:after="0"/>
      </w:pPr>
      <w:r w:rsidRPr="00E629E0">
        <w:t>90.</w:t>
      </w:r>
      <w:r w:rsidRPr="00E629E0">
        <w:tab/>
        <w:t>Zandarashvili L, Langelier MF, Velagapudi UK, Hancock MA, Steffen JD, Billur R, et al. Structural basis for allosteric PARP-1 retention on DNA breaks. Science. 2020;368(6486).</w:t>
      </w:r>
    </w:p>
    <w:p w14:paraId="7131A4BB" w14:textId="77777777" w:rsidR="00E629E0" w:rsidRPr="00E629E0" w:rsidRDefault="00E629E0" w:rsidP="00E629E0">
      <w:pPr>
        <w:pStyle w:val="EndNoteBibliography"/>
        <w:spacing w:after="0"/>
      </w:pPr>
      <w:r w:rsidRPr="00E629E0">
        <w:t>91.</w:t>
      </w:r>
      <w:r w:rsidRPr="00E629E0">
        <w:tab/>
        <w:t>Murai J, Huang SY, Das BB, Renaud A, Zhang Y, Doroshow JH, et al. Trapping of PARP1 and PARP2 by Clinical PARP Inhibitors. Cancer Res. 2012;72(21):5588-99.</w:t>
      </w:r>
    </w:p>
    <w:p w14:paraId="7066F3D8" w14:textId="77777777" w:rsidR="00E629E0" w:rsidRPr="00E629E0" w:rsidRDefault="00E629E0" w:rsidP="00E629E0">
      <w:pPr>
        <w:pStyle w:val="EndNoteBibliography"/>
        <w:spacing w:after="0"/>
      </w:pPr>
      <w:r w:rsidRPr="00E629E0">
        <w:t>92.</w:t>
      </w:r>
      <w:r w:rsidRPr="00E629E0">
        <w:tab/>
        <w:t>Murai J, Huang SY, Renaud A, Zhang Y, Ji J, Takeda S, et al. Stereospecific PARP trapping by BMN 673 and comparison with olaparib and rucaparib. Mol Cancer Ther. 2014;13(2):433-43.</w:t>
      </w:r>
    </w:p>
    <w:p w14:paraId="24C36733" w14:textId="77777777" w:rsidR="00E629E0" w:rsidRPr="00E629E0" w:rsidRDefault="00E629E0" w:rsidP="00E629E0">
      <w:pPr>
        <w:pStyle w:val="EndNoteBibliography"/>
        <w:spacing w:after="0"/>
      </w:pPr>
      <w:r w:rsidRPr="00E629E0">
        <w:t>93.</w:t>
      </w:r>
      <w:r w:rsidRPr="00E629E0">
        <w:tab/>
        <w:t>Wang YQ, Wang PY, Wang YT, Yang GF, Zhang A, Miao ZH. An Update on Poly(ADP-ribose)polymerase-1 (PARP-1) Inhibitors: Opportunities and Challenges in Cancer Therapy. J Med Chem. 2016;59(21):9575-98.</w:t>
      </w:r>
    </w:p>
    <w:p w14:paraId="78481D65" w14:textId="77777777" w:rsidR="00E629E0" w:rsidRPr="00E629E0" w:rsidRDefault="00E629E0" w:rsidP="00E629E0">
      <w:pPr>
        <w:pStyle w:val="EndNoteBibliography"/>
        <w:spacing w:after="0"/>
      </w:pPr>
      <w:r w:rsidRPr="00E629E0">
        <w:t>94.</w:t>
      </w:r>
      <w:r w:rsidRPr="00E629E0">
        <w:tab/>
        <w:t>Pettitt SJ, Krastev DB, Brandsma I, Drean A, Song F, Aleksandrov R, et al. Genome-wide and high-density CRISPR-Cas9 screens identify point mutations in PARP1 causing PARP inhibitor resistance. Nat Commun. 2018;9(1):1849.</w:t>
      </w:r>
    </w:p>
    <w:p w14:paraId="6C7F6FF8" w14:textId="77777777" w:rsidR="00E629E0" w:rsidRPr="00E629E0" w:rsidRDefault="00E629E0" w:rsidP="00E629E0">
      <w:pPr>
        <w:pStyle w:val="EndNoteBibliography"/>
        <w:spacing w:after="0"/>
      </w:pPr>
      <w:r w:rsidRPr="00E629E0">
        <w:t>95.</w:t>
      </w:r>
      <w:r w:rsidRPr="00E629E0">
        <w:tab/>
        <w:t>Gogola E, Duarte AA, de Ruiter JR, Wiegant WW, Schmid JA, de Bruijn R, et al. Selective Loss of PARG Restores PARylation and Counteracts PARP Inhibitor-Mediated Synthetic Lethality. Cancer Cell. 2018;33(6):1078-93 e12.</w:t>
      </w:r>
    </w:p>
    <w:p w14:paraId="1FDC00CD" w14:textId="77777777" w:rsidR="00E629E0" w:rsidRPr="00E629E0" w:rsidRDefault="00E629E0" w:rsidP="00E629E0">
      <w:pPr>
        <w:pStyle w:val="EndNoteBibliography"/>
        <w:spacing w:after="0"/>
      </w:pPr>
      <w:r w:rsidRPr="00E629E0">
        <w:t>96.</w:t>
      </w:r>
      <w:r w:rsidRPr="00E629E0">
        <w:tab/>
        <w:t>Fathers C, Drayton RM, Solovieva S, Bryant HE. Inhibition of poly(ADP-ribose) glycohydrolase (PARG) specifically kills BRCA2-deficient tumor cells. Cell Cycle. 2012;11(5):990-7.</w:t>
      </w:r>
    </w:p>
    <w:p w14:paraId="3099CD55" w14:textId="77777777" w:rsidR="00E629E0" w:rsidRPr="00E629E0" w:rsidRDefault="00E629E0" w:rsidP="00E629E0">
      <w:pPr>
        <w:pStyle w:val="EndNoteBibliography"/>
        <w:spacing w:after="0"/>
      </w:pPr>
      <w:r w:rsidRPr="00E629E0">
        <w:t>97.</w:t>
      </w:r>
      <w:r w:rsidRPr="00E629E0">
        <w:tab/>
        <w:t>Gravells P, Grant E, Smith KM, James DI, Bryant HE. Specific killing of DNA damage-response deficient cells with inhibitors of poly(ADP-ribose) glycohydrolase. DNA Repair (Amst). 2017;52:81-91.</w:t>
      </w:r>
    </w:p>
    <w:p w14:paraId="665488B7" w14:textId="77777777" w:rsidR="00E629E0" w:rsidRPr="00E629E0" w:rsidRDefault="00E629E0" w:rsidP="00E629E0">
      <w:pPr>
        <w:pStyle w:val="EndNoteBibliography"/>
        <w:spacing w:after="0"/>
      </w:pPr>
      <w:r w:rsidRPr="00E629E0">
        <w:t>98.</w:t>
      </w:r>
      <w:r w:rsidRPr="00E629E0">
        <w:tab/>
        <w:t>Gravells P, Neale J, Grant E, Nathubhai A, Smith KM, James DI, et al. Radiosensitization with an inhibitor of poly(ADP-ribose) glycohydrolase: A comparison with the PARP1/2/3 inhibitor olaparib. DNA Repair (Amst). 2018;61:25-36.</w:t>
      </w:r>
    </w:p>
    <w:p w14:paraId="543B47D7" w14:textId="77777777" w:rsidR="00E629E0" w:rsidRPr="00E629E0" w:rsidRDefault="00E629E0" w:rsidP="00E629E0">
      <w:pPr>
        <w:pStyle w:val="EndNoteBibliography"/>
        <w:spacing w:after="0"/>
      </w:pPr>
      <w:r w:rsidRPr="00E629E0">
        <w:t>99.</w:t>
      </w:r>
      <w:r w:rsidRPr="00E629E0">
        <w:tab/>
        <w:t>Le May N, Iltis I, Ame JC, Zhovmer A, Biard D, Egly JM, et al. Poly (ADP-ribose) glycohydrolase regulates retinoic acid receptor-mediated gene expression. Mol Cell. 2012;48(5):785-98.</w:t>
      </w:r>
    </w:p>
    <w:p w14:paraId="681968BA" w14:textId="77777777" w:rsidR="00E629E0" w:rsidRPr="00E629E0" w:rsidRDefault="00E629E0" w:rsidP="00E629E0">
      <w:pPr>
        <w:pStyle w:val="EndNoteBibliography"/>
        <w:spacing w:after="0"/>
      </w:pPr>
      <w:r w:rsidRPr="00E629E0">
        <w:lastRenderedPageBreak/>
        <w:t>100.</w:t>
      </w:r>
      <w:r w:rsidRPr="00E629E0">
        <w:tab/>
        <w:t>Zhang M, Lai Y, Vasquez JL, James DI, Smith KM, Waddell ID, et al. Androgen Receptor and Poly(ADP-ribose) Glycohydrolase Inhibition Increases Efficiency of Androgen Ablation in Prostate Cancer Cells. Sci Rep. 2020;10(1):3836.</w:t>
      </w:r>
    </w:p>
    <w:p w14:paraId="689E35C5" w14:textId="77777777" w:rsidR="00E629E0" w:rsidRPr="00E629E0" w:rsidRDefault="00E629E0" w:rsidP="00E629E0">
      <w:pPr>
        <w:pStyle w:val="EndNoteBibliography"/>
        <w:spacing w:after="0"/>
      </w:pPr>
      <w:r w:rsidRPr="00E629E0">
        <w:t>101.</w:t>
      </w:r>
      <w:r w:rsidRPr="00E629E0">
        <w:tab/>
        <w:t>Houl JH, Ye Z, Brosey CA, Balapiti-Modarage LPF, Namjoshi S, Bacolla A, et al. Selective small molecule PARG inhibitor causes replication fork stalling and cancer cell death. Nat Commun. 2019;10(1):5654.</w:t>
      </w:r>
    </w:p>
    <w:p w14:paraId="3B8DB764" w14:textId="77777777" w:rsidR="00E629E0" w:rsidRPr="00E629E0" w:rsidRDefault="00E629E0" w:rsidP="00E629E0">
      <w:pPr>
        <w:pStyle w:val="EndNoteBibliography"/>
        <w:spacing w:after="0"/>
      </w:pPr>
      <w:r w:rsidRPr="00E629E0">
        <w:t>102.</w:t>
      </w:r>
      <w:r w:rsidRPr="00E629E0">
        <w:tab/>
        <w:t>Chen SH, Yu X. Targeting dePARylation selectively suppresses DNA repair-defective and PARP inhibitor-resistant malignancies. Sci Adv. 2019;5(4):eaav4340.</w:t>
      </w:r>
    </w:p>
    <w:p w14:paraId="78A01DE3" w14:textId="77777777" w:rsidR="00E629E0" w:rsidRPr="00E629E0" w:rsidRDefault="00E629E0" w:rsidP="00E629E0">
      <w:pPr>
        <w:pStyle w:val="EndNoteBibliography"/>
        <w:spacing w:after="0"/>
      </w:pPr>
      <w:r w:rsidRPr="00E629E0">
        <w:t>103.</w:t>
      </w:r>
      <w:r w:rsidRPr="00E629E0">
        <w:tab/>
        <w:t>Huehls AM, Huntoon CJ, Joshi PM, Baehr CA, Wagner JM, Wang X, et al. Genomically Incorporated 5-Fluorouracil that Escapes UNG-Initiated Base Excision Repair Blocks DNA Replication and Activates Homologous Recombination. Mol Pharmacol. 2016;89(1):53-62.</w:t>
      </w:r>
    </w:p>
    <w:p w14:paraId="00F34468" w14:textId="77777777" w:rsidR="00E629E0" w:rsidRPr="00E629E0" w:rsidRDefault="00E629E0" w:rsidP="00E629E0">
      <w:pPr>
        <w:pStyle w:val="EndNoteBibliography"/>
        <w:spacing w:after="0"/>
      </w:pPr>
      <w:r w:rsidRPr="00E629E0">
        <w:t>104.</w:t>
      </w:r>
      <w:r w:rsidRPr="00E629E0">
        <w:tab/>
        <w:t>Fu D, Calvo JA, Samson LD. Balancing repair and tolerance of DNA damage caused by alkylating agents. Nat Rev Cancer. 2012;12(2):104-20.</w:t>
      </w:r>
    </w:p>
    <w:p w14:paraId="350EAEBC" w14:textId="77777777" w:rsidR="00E629E0" w:rsidRPr="00E629E0" w:rsidRDefault="00E629E0" w:rsidP="00E629E0">
      <w:pPr>
        <w:pStyle w:val="EndNoteBibliography"/>
        <w:spacing w:after="0"/>
      </w:pPr>
      <w:r w:rsidRPr="00E629E0">
        <w:t>105.</w:t>
      </w:r>
      <w:r w:rsidRPr="00E629E0">
        <w:tab/>
        <w:t>Prorok P, Alili D, Saint-Pierre C, Gasparutto D, Zharkov DO, Ishchenko AA, et al. Uracil in duplex DNA is a substrate for the nucleotide incision repair pathway in human cells. Proc Natl Acad Sci U S A. 2013;110(39):E3695-703.</w:t>
      </w:r>
    </w:p>
    <w:p w14:paraId="28A348B8" w14:textId="77777777" w:rsidR="00E629E0" w:rsidRPr="00E629E0" w:rsidRDefault="00E629E0" w:rsidP="00E629E0">
      <w:pPr>
        <w:pStyle w:val="EndNoteBibliography"/>
        <w:spacing w:after="0"/>
      </w:pPr>
      <w:r w:rsidRPr="00E629E0">
        <w:t>106.</w:t>
      </w:r>
      <w:r w:rsidRPr="00E629E0">
        <w:tab/>
        <w:t>Kitsera N, Rodriguez-Alvarez M, Emmert S, Carell T, Khobta A. Nucleotide excision repair of abasic DNA lesions. Nucleic Acids Res. 2019;47(16):8537-47.</w:t>
      </w:r>
    </w:p>
    <w:p w14:paraId="222BF26D" w14:textId="77777777" w:rsidR="00E629E0" w:rsidRPr="00E629E0" w:rsidRDefault="00E629E0" w:rsidP="00E629E0">
      <w:pPr>
        <w:pStyle w:val="EndNoteBibliography"/>
        <w:spacing w:after="0"/>
      </w:pPr>
      <w:r w:rsidRPr="00E629E0">
        <w:t>107.</w:t>
      </w:r>
      <w:r w:rsidRPr="00E629E0">
        <w:tab/>
        <w:t>Permata TBM, Hagiwara Y, Sato H, Yasuhara T, Oike T, Gondhowiardjo S, et al. Base excision repair regulates PD-L1 expression in cancer cells. Oncogene. 2019;38(23):4452-66.</w:t>
      </w:r>
    </w:p>
    <w:p w14:paraId="52944634" w14:textId="77777777" w:rsidR="00E629E0" w:rsidRPr="00E629E0" w:rsidRDefault="00E629E0" w:rsidP="00E629E0">
      <w:pPr>
        <w:pStyle w:val="EndNoteBibliography"/>
      </w:pPr>
      <w:r w:rsidRPr="00E629E0">
        <w:t>108.</w:t>
      </w:r>
      <w:r w:rsidRPr="00E629E0">
        <w:tab/>
        <w:t>Seyedin SN, Hasibuzzaman MM, Pham V, Petronek MS, Callaghan C, Kalen AL, et al. Combination Therapy with Radiation and PARP Inhibition Enhances Responsiveness to Anti-PD-1 Therapy in Colorectal Tumor Models. Int J Radiat Oncol Biol Phys. 2020.</w:t>
      </w:r>
    </w:p>
    <w:p w14:paraId="220867DD" w14:textId="77777777" w:rsidR="00BF42FC" w:rsidRDefault="00CE2852" w:rsidP="00B46FB7">
      <w:pPr>
        <w:tabs>
          <w:tab w:val="left" w:pos="426"/>
        </w:tabs>
        <w:spacing w:line="360" w:lineRule="auto"/>
      </w:pPr>
      <w:r>
        <w:fldChar w:fldCharType="end"/>
      </w:r>
    </w:p>
    <w:p w14:paraId="0E7B8AE0" w14:textId="77777777" w:rsidR="00BF42FC" w:rsidRDefault="00BF42FC">
      <w:r>
        <w:br w:type="page"/>
      </w:r>
    </w:p>
    <w:p w14:paraId="75387148" w14:textId="37854381" w:rsidR="00B330BE" w:rsidRPr="00B46FB7" w:rsidRDefault="00B330BE" w:rsidP="00B46FB7">
      <w:pPr>
        <w:tabs>
          <w:tab w:val="left" w:pos="426"/>
        </w:tabs>
        <w:spacing w:line="360" w:lineRule="auto"/>
        <w:rPr>
          <w:rFonts w:asciiTheme="majorHAnsi" w:hAnsiTheme="majorHAnsi" w:cstheme="majorHAnsi"/>
          <w:sz w:val="24"/>
          <w:szCs w:val="24"/>
        </w:rPr>
      </w:pPr>
      <w:r w:rsidRPr="00B46FB7">
        <w:rPr>
          <w:rFonts w:asciiTheme="majorHAnsi" w:hAnsiTheme="majorHAnsi" w:cstheme="majorHAnsi"/>
          <w:sz w:val="24"/>
          <w:szCs w:val="24"/>
        </w:rPr>
        <w:lastRenderedPageBreak/>
        <w:t>Table 1. DNA glycosylases: substrates, synthetic lethal partners and inhibitors</w:t>
      </w:r>
    </w:p>
    <w:tbl>
      <w:tblPr>
        <w:tblStyle w:val="TableGrid"/>
        <w:tblW w:w="0" w:type="auto"/>
        <w:tblBorders>
          <w:bottom w:val="none" w:sz="0" w:space="0" w:color="auto"/>
          <w:insideV w:val="none" w:sz="0" w:space="0" w:color="auto"/>
        </w:tblBorders>
        <w:tblLayout w:type="fixed"/>
        <w:tblLook w:val="04A0" w:firstRow="1" w:lastRow="0" w:firstColumn="1" w:lastColumn="0" w:noHBand="0" w:noVBand="1"/>
      </w:tblPr>
      <w:tblGrid>
        <w:gridCol w:w="2802"/>
        <w:gridCol w:w="3402"/>
        <w:gridCol w:w="1275"/>
        <w:gridCol w:w="1276"/>
      </w:tblGrid>
      <w:tr w:rsidR="00B330BE" w:rsidRPr="005D5456" w14:paraId="3EF22BD9" w14:textId="77777777" w:rsidTr="0027542A">
        <w:tc>
          <w:tcPr>
            <w:tcW w:w="2802" w:type="dxa"/>
          </w:tcPr>
          <w:p w14:paraId="115ED50A" w14:textId="77777777" w:rsidR="00B330BE" w:rsidRPr="00633AD0" w:rsidRDefault="00B330BE" w:rsidP="0027542A">
            <w:pPr>
              <w:jc w:val="left"/>
              <w:rPr>
                <w:b/>
                <w:i/>
              </w:rPr>
            </w:pPr>
            <w:r w:rsidRPr="00633AD0">
              <w:rPr>
                <w:b/>
                <w:i/>
              </w:rPr>
              <w:t>DNA Glycosylase</w:t>
            </w:r>
          </w:p>
          <w:p w14:paraId="7E1F9A19" w14:textId="77777777" w:rsidR="00B330BE" w:rsidRPr="00633AD0" w:rsidRDefault="00B330BE" w:rsidP="0027542A">
            <w:pPr>
              <w:jc w:val="left"/>
              <w:rPr>
                <w:b/>
                <w:i/>
              </w:rPr>
            </w:pPr>
          </w:p>
        </w:tc>
        <w:tc>
          <w:tcPr>
            <w:tcW w:w="3402" w:type="dxa"/>
          </w:tcPr>
          <w:p w14:paraId="1D67BD80" w14:textId="77777777" w:rsidR="00B330BE" w:rsidRPr="00633AD0" w:rsidRDefault="00B330BE" w:rsidP="0027542A">
            <w:pPr>
              <w:jc w:val="left"/>
              <w:rPr>
                <w:b/>
                <w:i/>
              </w:rPr>
            </w:pPr>
            <w:r w:rsidRPr="00633AD0">
              <w:rPr>
                <w:b/>
                <w:i/>
              </w:rPr>
              <w:t>Substrate</w:t>
            </w:r>
          </w:p>
        </w:tc>
        <w:tc>
          <w:tcPr>
            <w:tcW w:w="1275" w:type="dxa"/>
          </w:tcPr>
          <w:p w14:paraId="2FDD9A43" w14:textId="77777777" w:rsidR="00B330BE" w:rsidRPr="00633AD0" w:rsidRDefault="00B330BE" w:rsidP="0027542A">
            <w:pPr>
              <w:jc w:val="left"/>
              <w:rPr>
                <w:b/>
                <w:i/>
              </w:rPr>
            </w:pPr>
            <w:r w:rsidRPr="00633AD0">
              <w:rPr>
                <w:b/>
                <w:i/>
              </w:rPr>
              <w:t>Synthetic</w:t>
            </w:r>
          </w:p>
          <w:p w14:paraId="6373D01C" w14:textId="77777777" w:rsidR="00B330BE" w:rsidRPr="00633AD0" w:rsidRDefault="00B330BE" w:rsidP="0027542A">
            <w:pPr>
              <w:jc w:val="left"/>
              <w:rPr>
                <w:b/>
                <w:i/>
              </w:rPr>
            </w:pPr>
            <w:r w:rsidRPr="00633AD0">
              <w:rPr>
                <w:b/>
                <w:i/>
              </w:rPr>
              <w:t>Lethal partner</w:t>
            </w:r>
          </w:p>
        </w:tc>
        <w:tc>
          <w:tcPr>
            <w:tcW w:w="1276" w:type="dxa"/>
          </w:tcPr>
          <w:p w14:paraId="6D039EDB" w14:textId="77777777" w:rsidR="00B330BE" w:rsidRPr="00633AD0" w:rsidRDefault="00B330BE" w:rsidP="0027542A">
            <w:pPr>
              <w:jc w:val="left"/>
              <w:rPr>
                <w:b/>
                <w:i/>
              </w:rPr>
            </w:pPr>
            <w:r w:rsidRPr="00633AD0">
              <w:rPr>
                <w:b/>
                <w:i/>
              </w:rPr>
              <w:t>Inhibitor</w:t>
            </w:r>
          </w:p>
        </w:tc>
      </w:tr>
      <w:tr w:rsidR="00B330BE" w:rsidRPr="005D5456" w14:paraId="532019A7" w14:textId="77777777" w:rsidTr="0027542A">
        <w:tc>
          <w:tcPr>
            <w:tcW w:w="2802" w:type="dxa"/>
            <w:shd w:val="clear" w:color="auto" w:fill="FFFFFF" w:themeFill="background1"/>
          </w:tcPr>
          <w:p w14:paraId="6B88FA12" w14:textId="77777777" w:rsidR="00B330BE" w:rsidRPr="00633AD0" w:rsidRDefault="00B330BE" w:rsidP="0027542A">
            <w:pPr>
              <w:jc w:val="left"/>
              <w:rPr>
                <w:i/>
              </w:rPr>
            </w:pPr>
            <w:r w:rsidRPr="00633AD0">
              <w:rPr>
                <w:i/>
              </w:rPr>
              <w:t xml:space="preserve">Monofunctional </w:t>
            </w:r>
          </w:p>
        </w:tc>
        <w:tc>
          <w:tcPr>
            <w:tcW w:w="3402" w:type="dxa"/>
            <w:shd w:val="clear" w:color="auto" w:fill="FFFFFF" w:themeFill="background1"/>
          </w:tcPr>
          <w:p w14:paraId="00EE875E" w14:textId="77777777" w:rsidR="00B330BE" w:rsidRPr="00633AD0" w:rsidRDefault="00B330BE" w:rsidP="0027542A">
            <w:pPr>
              <w:jc w:val="left"/>
            </w:pPr>
          </w:p>
        </w:tc>
        <w:tc>
          <w:tcPr>
            <w:tcW w:w="1275" w:type="dxa"/>
            <w:shd w:val="clear" w:color="auto" w:fill="FFFFFF" w:themeFill="background1"/>
          </w:tcPr>
          <w:p w14:paraId="59CBDA51" w14:textId="77777777" w:rsidR="00B330BE" w:rsidRPr="00633AD0" w:rsidRDefault="00B330BE" w:rsidP="0027542A">
            <w:pPr>
              <w:jc w:val="left"/>
            </w:pPr>
          </w:p>
        </w:tc>
        <w:tc>
          <w:tcPr>
            <w:tcW w:w="1276" w:type="dxa"/>
            <w:shd w:val="clear" w:color="auto" w:fill="FFFFFF" w:themeFill="background1"/>
          </w:tcPr>
          <w:p w14:paraId="7C8345F7" w14:textId="77777777" w:rsidR="00B330BE" w:rsidRPr="00633AD0" w:rsidRDefault="00B330BE" w:rsidP="0027542A">
            <w:pPr>
              <w:jc w:val="left"/>
            </w:pPr>
          </w:p>
        </w:tc>
      </w:tr>
      <w:tr w:rsidR="00B330BE" w:rsidRPr="005D5456" w14:paraId="0A0A1322" w14:textId="77777777" w:rsidTr="0027542A">
        <w:tc>
          <w:tcPr>
            <w:tcW w:w="2802" w:type="dxa"/>
            <w:shd w:val="clear" w:color="auto" w:fill="DEEAF6" w:themeFill="accent1" w:themeFillTint="33"/>
          </w:tcPr>
          <w:p w14:paraId="1184FE80" w14:textId="77777777" w:rsidR="00B330BE" w:rsidRPr="00633AD0" w:rsidRDefault="00B330BE" w:rsidP="0027542A">
            <w:pPr>
              <w:jc w:val="left"/>
              <w:rPr>
                <w:b/>
              </w:rPr>
            </w:pPr>
            <w:r w:rsidRPr="00633AD0">
              <w:rPr>
                <w:b/>
              </w:rPr>
              <w:t>UNG</w:t>
            </w:r>
          </w:p>
          <w:p w14:paraId="36243E61" w14:textId="77777777" w:rsidR="00B330BE" w:rsidRPr="00633AD0" w:rsidRDefault="00B330BE" w:rsidP="0027542A">
            <w:pPr>
              <w:jc w:val="left"/>
            </w:pPr>
            <w:r w:rsidRPr="00633AD0">
              <w:t>uracil DNA glycosylase</w:t>
            </w:r>
          </w:p>
        </w:tc>
        <w:tc>
          <w:tcPr>
            <w:tcW w:w="3402" w:type="dxa"/>
            <w:shd w:val="clear" w:color="auto" w:fill="DEEAF6" w:themeFill="accent1" w:themeFillTint="33"/>
          </w:tcPr>
          <w:p w14:paraId="2779ECD3" w14:textId="77777777" w:rsidR="00B330BE" w:rsidRPr="00633AD0" w:rsidRDefault="00B330BE" w:rsidP="0027542A">
            <w:pPr>
              <w:jc w:val="left"/>
            </w:pPr>
            <w:r w:rsidRPr="00633AD0">
              <w:t>uracil</w:t>
            </w:r>
          </w:p>
        </w:tc>
        <w:tc>
          <w:tcPr>
            <w:tcW w:w="1275" w:type="dxa"/>
            <w:shd w:val="clear" w:color="auto" w:fill="DEEAF6" w:themeFill="accent1" w:themeFillTint="33"/>
          </w:tcPr>
          <w:p w14:paraId="0B7F2F7A" w14:textId="77777777" w:rsidR="00B330BE" w:rsidRPr="00633AD0" w:rsidRDefault="00B330BE" w:rsidP="0027542A">
            <w:pPr>
              <w:jc w:val="left"/>
            </w:pPr>
            <w:r w:rsidRPr="00633AD0">
              <w:t>APOBEC3B</w:t>
            </w:r>
          </w:p>
        </w:tc>
        <w:tc>
          <w:tcPr>
            <w:tcW w:w="1276" w:type="dxa"/>
            <w:shd w:val="clear" w:color="auto" w:fill="DEEAF6" w:themeFill="accent1" w:themeFillTint="33"/>
          </w:tcPr>
          <w:p w14:paraId="294D001D" w14:textId="77777777" w:rsidR="00B330BE" w:rsidRPr="00633AD0" w:rsidRDefault="00B330BE" w:rsidP="0027542A">
            <w:pPr>
              <w:jc w:val="left"/>
            </w:pPr>
            <w:r w:rsidRPr="00633AD0">
              <w:t>Ugi</w:t>
            </w:r>
          </w:p>
        </w:tc>
      </w:tr>
      <w:tr w:rsidR="00B330BE" w:rsidRPr="005D5456" w14:paraId="1ED2F337" w14:textId="77777777" w:rsidTr="0027542A">
        <w:tc>
          <w:tcPr>
            <w:tcW w:w="2802" w:type="dxa"/>
            <w:shd w:val="clear" w:color="auto" w:fill="DEEAF6" w:themeFill="accent1" w:themeFillTint="33"/>
          </w:tcPr>
          <w:p w14:paraId="3F8CB47A" w14:textId="77777777" w:rsidR="00B330BE" w:rsidRPr="00633AD0" w:rsidRDefault="00B330BE" w:rsidP="0027542A">
            <w:pPr>
              <w:jc w:val="left"/>
              <w:rPr>
                <w:b/>
              </w:rPr>
            </w:pPr>
            <w:r w:rsidRPr="00633AD0">
              <w:rPr>
                <w:b/>
              </w:rPr>
              <w:t>SMUG1</w:t>
            </w:r>
          </w:p>
          <w:p w14:paraId="13F47DD8" w14:textId="77777777" w:rsidR="00B330BE" w:rsidRPr="00633AD0" w:rsidRDefault="00B330BE" w:rsidP="0027542A">
            <w:pPr>
              <w:jc w:val="left"/>
            </w:pPr>
            <w:r w:rsidRPr="00633AD0">
              <w:t>single-strand selective monofunctional uracil DNA glycosylase</w:t>
            </w:r>
          </w:p>
        </w:tc>
        <w:tc>
          <w:tcPr>
            <w:tcW w:w="3402" w:type="dxa"/>
            <w:shd w:val="clear" w:color="auto" w:fill="DEEAF6" w:themeFill="accent1" w:themeFillTint="33"/>
          </w:tcPr>
          <w:p w14:paraId="258C92EC" w14:textId="77777777" w:rsidR="00B330BE" w:rsidRPr="00633AD0" w:rsidRDefault="00B330BE" w:rsidP="0027542A">
            <w:pPr>
              <w:jc w:val="left"/>
            </w:pPr>
            <w:r w:rsidRPr="00633AD0">
              <w:t>uracil, 5-formyluracil, 5-hydroxyuracil (hoU) and 5-hydroxymethyluracil (hmU)</w:t>
            </w:r>
          </w:p>
        </w:tc>
        <w:tc>
          <w:tcPr>
            <w:tcW w:w="1275" w:type="dxa"/>
            <w:shd w:val="clear" w:color="auto" w:fill="DEEAF6" w:themeFill="accent1" w:themeFillTint="33"/>
          </w:tcPr>
          <w:p w14:paraId="1CED3E34" w14:textId="77777777" w:rsidR="00B330BE" w:rsidRPr="00633AD0" w:rsidRDefault="00B330BE" w:rsidP="0027542A">
            <w:pPr>
              <w:jc w:val="left"/>
            </w:pPr>
          </w:p>
        </w:tc>
        <w:tc>
          <w:tcPr>
            <w:tcW w:w="1276" w:type="dxa"/>
            <w:shd w:val="clear" w:color="auto" w:fill="DEEAF6" w:themeFill="accent1" w:themeFillTint="33"/>
          </w:tcPr>
          <w:p w14:paraId="54781BE5" w14:textId="77777777" w:rsidR="00B330BE" w:rsidRPr="00633AD0" w:rsidRDefault="00B330BE" w:rsidP="0027542A">
            <w:pPr>
              <w:jc w:val="left"/>
            </w:pPr>
          </w:p>
        </w:tc>
      </w:tr>
      <w:tr w:rsidR="00B330BE" w:rsidRPr="005D5456" w14:paraId="1F5BA4F9" w14:textId="77777777" w:rsidTr="0027542A">
        <w:tc>
          <w:tcPr>
            <w:tcW w:w="2802" w:type="dxa"/>
            <w:shd w:val="clear" w:color="auto" w:fill="DEEAF6" w:themeFill="accent1" w:themeFillTint="33"/>
          </w:tcPr>
          <w:p w14:paraId="1DC94259" w14:textId="77777777" w:rsidR="00B330BE" w:rsidRPr="00633AD0" w:rsidRDefault="00B330BE" w:rsidP="0027542A">
            <w:pPr>
              <w:jc w:val="left"/>
              <w:rPr>
                <w:b/>
              </w:rPr>
            </w:pPr>
            <w:r w:rsidRPr="00633AD0">
              <w:rPr>
                <w:b/>
              </w:rPr>
              <w:t>TDG</w:t>
            </w:r>
          </w:p>
          <w:p w14:paraId="4D03211B" w14:textId="77777777" w:rsidR="00B330BE" w:rsidRPr="00633AD0" w:rsidRDefault="00B330BE" w:rsidP="0027542A">
            <w:pPr>
              <w:jc w:val="left"/>
            </w:pPr>
            <w:r w:rsidRPr="00633AD0">
              <w:t>G/T Mismatch specific thymine DNA glycosylase</w:t>
            </w:r>
          </w:p>
        </w:tc>
        <w:tc>
          <w:tcPr>
            <w:tcW w:w="3402" w:type="dxa"/>
            <w:shd w:val="clear" w:color="auto" w:fill="DEEAF6" w:themeFill="accent1" w:themeFillTint="33"/>
          </w:tcPr>
          <w:p w14:paraId="0C19DB4F" w14:textId="77777777" w:rsidR="00B330BE" w:rsidRPr="00633AD0" w:rsidRDefault="00B330BE" w:rsidP="0027542A">
            <w:pPr>
              <w:jc w:val="left"/>
            </w:pPr>
            <w:r w:rsidRPr="00633AD0">
              <w:t>5-formylcytosine (5fC) and 5-carboxylcytosine (5caC) in CpG. G:T and U:T mismatches</w:t>
            </w:r>
          </w:p>
        </w:tc>
        <w:tc>
          <w:tcPr>
            <w:tcW w:w="1275" w:type="dxa"/>
            <w:shd w:val="clear" w:color="auto" w:fill="DEEAF6" w:themeFill="accent1" w:themeFillTint="33"/>
          </w:tcPr>
          <w:p w14:paraId="56FF18A6" w14:textId="77777777" w:rsidR="00B330BE" w:rsidRPr="00633AD0" w:rsidRDefault="00B330BE" w:rsidP="0027542A">
            <w:pPr>
              <w:jc w:val="left"/>
            </w:pPr>
          </w:p>
        </w:tc>
        <w:tc>
          <w:tcPr>
            <w:tcW w:w="1276" w:type="dxa"/>
            <w:shd w:val="clear" w:color="auto" w:fill="DEEAF6" w:themeFill="accent1" w:themeFillTint="33"/>
          </w:tcPr>
          <w:p w14:paraId="136185EE" w14:textId="77777777" w:rsidR="00B330BE" w:rsidRPr="00633AD0" w:rsidRDefault="00B330BE" w:rsidP="0027542A">
            <w:pPr>
              <w:jc w:val="left"/>
            </w:pPr>
          </w:p>
        </w:tc>
      </w:tr>
      <w:tr w:rsidR="00B330BE" w:rsidRPr="005D5456" w14:paraId="6AD24924" w14:textId="77777777" w:rsidTr="0027542A">
        <w:tc>
          <w:tcPr>
            <w:tcW w:w="2802" w:type="dxa"/>
            <w:shd w:val="clear" w:color="auto" w:fill="DEEAF6" w:themeFill="accent1" w:themeFillTint="33"/>
          </w:tcPr>
          <w:p w14:paraId="19D4B010" w14:textId="77777777" w:rsidR="00B330BE" w:rsidRPr="00633AD0" w:rsidRDefault="00B330BE" w:rsidP="0027542A">
            <w:pPr>
              <w:jc w:val="left"/>
              <w:rPr>
                <w:b/>
              </w:rPr>
            </w:pPr>
            <w:r w:rsidRPr="00633AD0">
              <w:rPr>
                <w:b/>
              </w:rPr>
              <w:t>MBD4</w:t>
            </w:r>
          </w:p>
          <w:p w14:paraId="0F7313DB" w14:textId="77777777" w:rsidR="00B330BE" w:rsidRPr="00633AD0" w:rsidRDefault="00B330BE" w:rsidP="0027542A">
            <w:pPr>
              <w:jc w:val="left"/>
            </w:pPr>
            <w:r w:rsidRPr="00633AD0">
              <w:t>methyl-CpG binding domain protein 4</w:t>
            </w:r>
          </w:p>
        </w:tc>
        <w:tc>
          <w:tcPr>
            <w:tcW w:w="3402" w:type="dxa"/>
            <w:shd w:val="clear" w:color="auto" w:fill="DEEAF6" w:themeFill="accent1" w:themeFillTint="33"/>
          </w:tcPr>
          <w:p w14:paraId="4CCD7B52" w14:textId="77777777" w:rsidR="00B330BE" w:rsidRPr="00633AD0" w:rsidRDefault="00B330BE" w:rsidP="0027542A">
            <w:pPr>
              <w:jc w:val="left"/>
            </w:pPr>
            <w:r w:rsidRPr="00633AD0">
              <w:t>G:T mismatches within methylated and unmethylated CpG sites. uracil or 5-fluorouracil in G:U mismatches</w:t>
            </w:r>
          </w:p>
        </w:tc>
        <w:tc>
          <w:tcPr>
            <w:tcW w:w="1275" w:type="dxa"/>
            <w:shd w:val="clear" w:color="auto" w:fill="DEEAF6" w:themeFill="accent1" w:themeFillTint="33"/>
          </w:tcPr>
          <w:p w14:paraId="0200CC90" w14:textId="77777777" w:rsidR="00B330BE" w:rsidRPr="00633AD0" w:rsidRDefault="00B330BE" w:rsidP="0027542A">
            <w:pPr>
              <w:jc w:val="left"/>
            </w:pPr>
          </w:p>
        </w:tc>
        <w:tc>
          <w:tcPr>
            <w:tcW w:w="1276" w:type="dxa"/>
            <w:shd w:val="clear" w:color="auto" w:fill="DEEAF6" w:themeFill="accent1" w:themeFillTint="33"/>
          </w:tcPr>
          <w:p w14:paraId="73B466A2" w14:textId="77777777" w:rsidR="00B330BE" w:rsidRPr="00633AD0" w:rsidRDefault="00B330BE" w:rsidP="0027542A">
            <w:pPr>
              <w:jc w:val="left"/>
            </w:pPr>
          </w:p>
        </w:tc>
      </w:tr>
      <w:tr w:rsidR="00B330BE" w:rsidRPr="005D5456" w14:paraId="0784B49C" w14:textId="77777777" w:rsidTr="0027542A">
        <w:tc>
          <w:tcPr>
            <w:tcW w:w="2802" w:type="dxa"/>
            <w:shd w:val="clear" w:color="auto" w:fill="DEEAF6" w:themeFill="accent1" w:themeFillTint="33"/>
          </w:tcPr>
          <w:p w14:paraId="204CD767" w14:textId="77777777" w:rsidR="00B330BE" w:rsidRPr="00633AD0" w:rsidRDefault="00B330BE" w:rsidP="0027542A">
            <w:pPr>
              <w:jc w:val="left"/>
              <w:rPr>
                <w:b/>
              </w:rPr>
            </w:pPr>
            <w:r w:rsidRPr="00633AD0">
              <w:rPr>
                <w:b/>
              </w:rPr>
              <w:t xml:space="preserve">MPG </w:t>
            </w:r>
          </w:p>
          <w:p w14:paraId="3EF03E7E" w14:textId="77777777" w:rsidR="00B330BE" w:rsidRPr="00633AD0" w:rsidRDefault="00B330BE" w:rsidP="0027542A">
            <w:pPr>
              <w:jc w:val="left"/>
            </w:pPr>
            <w:r w:rsidRPr="00633AD0">
              <w:t>N-methylpurine DNA glycosylase</w:t>
            </w:r>
          </w:p>
        </w:tc>
        <w:tc>
          <w:tcPr>
            <w:tcW w:w="3402" w:type="dxa"/>
            <w:shd w:val="clear" w:color="auto" w:fill="DEEAF6" w:themeFill="accent1" w:themeFillTint="33"/>
          </w:tcPr>
          <w:p w14:paraId="219A4AD5" w14:textId="77777777" w:rsidR="00B330BE" w:rsidRPr="00633AD0" w:rsidRDefault="00B330BE" w:rsidP="0027542A">
            <w:pPr>
              <w:jc w:val="left"/>
            </w:pPr>
            <w:r w:rsidRPr="00633AD0">
              <w:t>3-methyladenine, and 7-methylguanine</w:t>
            </w:r>
          </w:p>
        </w:tc>
        <w:tc>
          <w:tcPr>
            <w:tcW w:w="1275" w:type="dxa"/>
            <w:shd w:val="clear" w:color="auto" w:fill="DEEAF6" w:themeFill="accent1" w:themeFillTint="33"/>
          </w:tcPr>
          <w:p w14:paraId="373585CD" w14:textId="77777777" w:rsidR="00B330BE" w:rsidRPr="00633AD0" w:rsidRDefault="00B330BE" w:rsidP="0027542A">
            <w:pPr>
              <w:jc w:val="left"/>
            </w:pPr>
          </w:p>
        </w:tc>
        <w:tc>
          <w:tcPr>
            <w:tcW w:w="1276" w:type="dxa"/>
            <w:shd w:val="clear" w:color="auto" w:fill="DEEAF6" w:themeFill="accent1" w:themeFillTint="33"/>
          </w:tcPr>
          <w:p w14:paraId="1B5ADAB3" w14:textId="77777777" w:rsidR="00B330BE" w:rsidRPr="00633AD0" w:rsidRDefault="00B330BE" w:rsidP="0027542A">
            <w:pPr>
              <w:jc w:val="left"/>
            </w:pPr>
          </w:p>
        </w:tc>
      </w:tr>
      <w:tr w:rsidR="00B330BE" w:rsidRPr="005D5456" w14:paraId="66A7BBFB" w14:textId="77777777" w:rsidTr="0027542A">
        <w:tc>
          <w:tcPr>
            <w:tcW w:w="2802" w:type="dxa"/>
            <w:shd w:val="clear" w:color="auto" w:fill="DEEAF6" w:themeFill="accent1" w:themeFillTint="33"/>
          </w:tcPr>
          <w:p w14:paraId="09118544" w14:textId="77777777" w:rsidR="00B330BE" w:rsidRPr="00633AD0" w:rsidRDefault="00B330BE" w:rsidP="0027542A">
            <w:pPr>
              <w:jc w:val="left"/>
              <w:rPr>
                <w:b/>
              </w:rPr>
            </w:pPr>
            <w:r w:rsidRPr="00633AD0">
              <w:rPr>
                <w:b/>
              </w:rPr>
              <w:t>MUTYH</w:t>
            </w:r>
          </w:p>
          <w:p w14:paraId="003224D9" w14:textId="77777777" w:rsidR="00B330BE" w:rsidRPr="00633AD0" w:rsidRDefault="00B330BE" w:rsidP="0027542A">
            <w:pPr>
              <w:jc w:val="left"/>
            </w:pPr>
            <w:r w:rsidRPr="00633AD0">
              <w:t>Adenine DNA glycosylase</w:t>
            </w:r>
          </w:p>
        </w:tc>
        <w:tc>
          <w:tcPr>
            <w:tcW w:w="3402" w:type="dxa"/>
            <w:shd w:val="clear" w:color="auto" w:fill="DEEAF6" w:themeFill="accent1" w:themeFillTint="33"/>
          </w:tcPr>
          <w:p w14:paraId="1EBC5394" w14:textId="77777777" w:rsidR="00B330BE" w:rsidRPr="00633AD0" w:rsidRDefault="00B330BE" w:rsidP="0027542A">
            <w:pPr>
              <w:jc w:val="left"/>
            </w:pPr>
            <w:r w:rsidRPr="00633AD0">
              <w:t>7,8-dihydro-8-oxoguanine:adenine</w:t>
            </w:r>
          </w:p>
        </w:tc>
        <w:tc>
          <w:tcPr>
            <w:tcW w:w="1275" w:type="dxa"/>
            <w:shd w:val="clear" w:color="auto" w:fill="DEEAF6" w:themeFill="accent1" w:themeFillTint="33"/>
          </w:tcPr>
          <w:p w14:paraId="39DF17D4" w14:textId="77777777" w:rsidR="00B330BE" w:rsidRPr="00633AD0" w:rsidRDefault="00B330BE" w:rsidP="0027542A">
            <w:pPr>
              <w:jc w:val="left"/>
            </w:pPr>
          </w:p>
        </w:tc>
        <w:tc>
          <w:tcPr>
            <w:tcW w:w="1276" w:type="dxa"/>
            <w:shd w:val="clear" w:color="auto" w:fill="DEEAF6" w:themeFill="accent1" w:themeFillTint="33"/>
          </w:tcPr>
          <w:p w14:paraId="3EA1F7AF" w14:textId="77777777" w:rsidR="00B330BE" w:rsidRPr="00633AD0" w:rsidRDefault="00B330BE" w:rsidP="0027542A">
            <w:pPr>
              <w:jc w:val="left"/>
            </w:pPr>
          </w:p>
        </w:tc>
      </w:tr>
      <w:tr w:rsidR="00B330BE" w:rsidRPr="005D5456" w14:paraId="461959E5" w14:textId="77777777" w:rsidTr="0027542A">
        <w:tc>
          <w:tcPr>
            <w:tcW w:w="2802" w:type="dxa"/>
            <w:shd w:val="clear" w:color="auto" w:fill="FFFFFF" w:themeFill="background1"/>
          </w:tcPr>
          <w:p w14:paraId="4BE369FE" w14:textId="77777777" w:rsidR="00B330BE" w:rsidRPr="00633AD0" w:rsidRDefault="00B330BE" w:rsidP="0027542A">
            <w:pPr>
              <w:jc w:val="left"/>
              <w:rPr>
                <w:i/>
              </w:rPr>
            </w:pPr>
            <w:r w:rsidRPr="00633AD0">
              <w:rPr>
                <w:i/>
              </w:rPr>
              <w:t xml:space="preserve">Bifunctional </w:t>
            </w:r>
          </w:p>
        </w:tc>
        <w:tc>
          <w:tcPr>
            <w:tcW w:w="3402" w:type="dxa"/>
            <w:shd w:val="clear" w:color="auto" w:fill="FFFFFF" w:themeFill="background1"/>
          </w:tcPr>
          <w:p w14:paraId="6E661EFF" w14:textId="77777777" w:rsidR="00B330BE" w:rsidRPr="00633AD0" w:rsidRDefault="00B330BE" w:rsidP="0027542A">
            <w:pPr>
              <w:jc w:val="left"/>
            </w:pPr>
          </w:p>
        </w:tc>
        <w:tc>
          <w:tcPr>
            <w:tcW w:w="1275" w:type="dxa"/>
            <w:shd w:val="clear" w:color="auto" w:fill="FFFFFF" w:themeFill="background1"/>
          </w:tcPr>
          <w:p w14:paraId="5EC001CA" w14:textId="77777777" w:rsidR="00B330BE" w:rsidRPr="00633AD0" w:rsidRDefault="00B330BE" w:rsidP="0027542A">
            <w:pPr>
              <w:jc w:val="left"/>
            </w:pPr>
          </w:p>
        </w:tc>
        <w:tc>
          <w:tcPr>
            <w:tcW w:w="1276" w:type="dxa"/>
            <w:shd w:val="clear" w:color="auto" w:fill="FFFFFF" w:themeFill="background1"/>
          </w:tcPr>
          <w:p w14:paraId="0711849E" w14:textId="77777777" w:rsidR="00B330BE" w:rsidRPr="00633AD0" w:rsidRDefault="00B330BE" w:rsidP="0027542A">
            <w:pPr>
              <w:jc w:val="left"/>
            </w:pPr>
          </w:p>
        </w:tc>
      </w:tr>
      <w:tr w:rsidR="00B330BE" w:rsidRPr="005D5456" w14:paraId="604F85A1" w14:textId="77777777" w:rsidTr="0027542A">
        <w:tc>
          <w:tcPr>
            <w:tcW w:w="2802" w:type="dxa"/>
            <w:shd w:val="clear" w:color="auto" w:fill="DBDBDB" w:themeFill="accent3" w:themeFillTint="66"/>
          </w:tcPr>
          <w:p w14:paraId="559A7E62" w14:textId="77777777" w:rsidR="00B330BE" w:rsidRPr="00633AD0" w:rsidRDefault="00B330BE" w:rsidP="0027542A">
            <w:pPr>
              <w:jc w:val="left"/>
              <w:rPr>
                <w:b/>
              </w:rPr>
            </w:pPr>
            <w:r w:rsidRPr="00633AD0">
              <w:rPr>
                <w:b/>
              </w:rPr>
              <w:t>NTH1</w:t>
            </w:r>
          </w:p>
          <w:p w14:paraId="22EF476D" w14:textId="77777777" w:rsidR="00B330BE" w:rsidRPr="00633AD0" w:rsidRDefault="00B330BE" w:rsidP="0027542A">
            <w:pPr>
              <w:jc w:val="left"/>
            </w:pPr>
            <w:r w:rsidRPr="00633AD0">
              <w:t>endonuclease III-like protein 1</w:t>
            </w:r>
          </w:p>
        </w:tc>
        <w:tc>
          <w:tcPr>
            <w:tcW w:w="3402" w:type="dxa"/>
            <w:shd w:val="clear" w:color="auto" w:fill="DBDBDB" w:themeFill="accent3" w:themeFillTint="66"/>
          </w:tcPr>
          <w:p w14:paraId="5093E18F" w14:textId="77777777" w:rsidR="00B330BE" w:rsidRPr="00633AD0" w:rsidRDefault="00B330BE" w:rsidP="0027542A">
            <w:pPr>
              <w:jc w:val="left"/>
            </w:pPr>
            <w:r w:rsidRPr="00633AD0">
              <w:t>Oxidised pyrimidines, thymine glycol</w:t>
            </w:r>
          </w:p>
          <w:p w14:paraId="5441174B" w14:textId="77777777" w:rsidR="00B330BE" w:rsidRPr="00633AD0" w:rsidRDefault="00B330BE" w:rsidP="0027542A">
            <w:pPr>
              <w:jc w:val="left"/>
            </w:pPr>
            <w:r w:rsidRPr="00633AD0">
              <w:t>8-oxoG</w:t>
            </w:r>
          </w:p>
        </w:tc>
        <w:tc>
          <w:tcPr>
            <w:tcW w:w="1275" w:type="dxa"/>
            <w:shd w:val="clear" w:color="auto" w:fill="DBDBDB" w:themeFill="accent3" w:themeFillTint="66"/>
          </w:tcPr>
          <w:p w14:paraId="60278B1C" w14:textId="77777777" w:rsidR="00B330BE" w:rsidRPr="00633AD0" w:rsidRDefault="00B330BE" w:rsidP="0027542A">
            <w:pPr>
              <w:jc w:val="left"/>
            </w:pPr>
          </w:p>
        </w:tc>
        <w:tc>
          <w:tcPr>
            <w:tcW w:w="1276" w:type="dxa"/>
            <w:shd w:val="clear" w:color="auto" w:fill="DBDBDB" w:themeFill="accent3" w:themeFillTint="66"/>
          </w:tcPr>
          <w:p w14:paraId="68109C78" w14:textId="77777777" w:rsidR="00B330BE" w:rsidRPr="00633AD0" w:rsidRDefault="00B330BE" w:rsidP="0027542A">
            <w:pPr>
              <w:jc w:val="left"/>
            </w:pPr>
          </w:p>
        </w:tc>
      </w:tr>
      <w:tr w:rsidR="00B330BE" w:rsidRPr="005D5456" w14:paraId="3CF4B00D" w14:textId="77777777" w:rsidTr="0027542A">
        <w:tc>
          <w:tcPr>
            <w:tcW w:w="2802" w:type="dxa"/>
            <w:shd w:val="clear" w:color="auto" w:fill="DBDBDB" w:themeFill="accent3" w:themeFillTint="66"/>
          </w:tcPr>
          <w:p w14:paraId="65C649C0" w14:textId="77777777" w:rsidR="00B330BE" w:rsidRPr="00633AD0" w:rsidRDefault="00B330BE" w:rsidP="0027542A">
            <w:pPr>
              <w:jc w:val="left"/>
              <w:rPr>
                <w:b/>
              </w:rPr>
            </w:pPr>
            <w:r w:rsidRPr="00633AD0">
              <w:rPr>
                <w:b/>
              </w:rPr>
              <w:t>OGG1</w:t>
            </w:r>
          </w:p>
          <w:p w14:paraId="030849E8" w14:textId="77777777" w:rsidR="00B330BE" w:rsidRPr="00633AD0" w:rsidRDefault="00B330BE" w:rsidP="0027542A">
            <w:pPr>
              <w:jc w:val="left"/>
              <w:rPr>
                <w:b/>
              </w:rPr>
            </w:pPr>
          </w:p>
        </w:tc>
        <w:tc>
          <w:tcPr>
            <w:tcW w:w="3402" w:type="dxa"/>
            <w:shd w:val="clear" w:color="auto" w:fill="DBDBDB" w:themeFill="accent3" w:themeFillTint="66"/>
          </w:tcPr>
          <w:p w14:paraId="7008061F" w14:textId="77777777" w:rsidR="00B330BE" w:rsidRPr="00633AD0" w:rsidRDefault="00B330BE" w:rsidP="0027542A">
            <w:pPr>
              <w:jc w:val="left"/>
            </w:pPr>
            <w:r w:rsidRPr="00633AD0">
              <w:t>8-oxoG, FapyG</w:t>
            </w:r>
          </w:p>
        </w:tc>
        <w:tc>
          <w:tcPr>
            <w:tcW w:w="1275" w:type="dxa"/>
            <w:shd w:val="clear" w:color="auto" w:fill="DBDBDB" w:themeFill="accent3" w:themeFillTint="66"/>
          </w:tcPr>
          <w:p w14:paraId="7EDFBFFB" w14:textId="77777777" w:rsidR="00B330BE" w:rsidRPr="00633AD0" w:rsidRDefault="00B330BE" w:rsidP="0027542A">
            <w:pPr>
              <w:jc w:val="left"/>
            </w:pPr>
            <w:r w:rsidRPr="00633AD0">
              <w:t>MMR deficiency</w:t>
            </w:r>
          </w:p>
        </w:tc>
        <w:tc>
          <w:tcPr>
            <w:tcW w:w="1276" w:type="dxa"/>
            <w:shd w:val="clear" w:color="auto" w:fill="DBDBDB" w:themeFill="accent3" w:themeFillTint="66"/>
          </w:tcPr>
          <w:p w14:paraId="68D50687" w14:textId="77777777" w:rsidR="00B330BE" w:rsidRPr="00633AD0" w:rsidRDefault="00B330BE" w:rsidP="0027542A">
            <w:pPr>
              <w:jc w:val="left"/>
            </w:pPr>
            <w:r w:rsidRPr="00633AD0">
              <w:t xml:space="preserve">O8 </w:t>
            </w:r>
          </w:p>
          <w:p w14:paraId="4F685D1B" w14:textId="77777777" w:rsidR="00B330BE" w:rsidRPr="00633AD0" w:rsidRDefault="00B330BE" w:rsidP="0027542A">
            <w:pPr>
              <w:jc w:val="left"/>
            </w:pPr>
            <w:r w:rsidRPr="00633AD0">
              <w:t>SU0268</w:t>
            </w:r>
          </w:p>
          <w:p w14:paraId="71C8BC82" w14:textId="77777777" w:rsidR="00B330BE" w:rsidRPr="00633AD0" w:rsidRDefault="00B330BE" w:rsidP="0027542A">
            <w:pPr>
              <w:jc w:val="left"/>
            </w:pPr>
            <w:r w:rsidRPr="00633AD0">
              <w:t>TH5487</w:t>
            </w:r>
          </w:p>
        </w:tc>
      </w:tr>
      <w:tr w:rsidR="00B330BE" w:rsidRPr="005D5456" w14:paraId="53338A45" w14:textId="77777777" w:rsidTr="0027542A">
        <w:tc>
          <w:tcPr>
            <w:tcW w:w="2802" w:type="dxa"/>
            <w:shd w:val="clear" w:color="auto" w:fill="FFFFFF" w:themeFill="background1"/>
          </w:tcPr>
          <w:p w14:paraId="1212C10F" w14:textId="77777777" w:rsidR="00B330BE" w:rsidRPr="00633AD0" w:rsidRDefault="00B330BE" w:rsidP="0027542A">
            <w:pPr>
              <w:jc w:val="left"/>
              <w:rPr>
                <w:b/>
                <w:i/>
              </w:rPr>
            </w:pPr>
            <w:r w:rsidRPr="00633AD0">
              <w:rPr>
                <w:i/>
              </w:rPr>
              <w:t xml:space="preserve">Endonuclease VIII-like </w:t>
            </w:r>
          </w:p>
        </w:tc>
        <w:tc>
          <w:tcPr>
            <w:tcW w:w="3402" w:type="dxa"/>
            <w:shd w:val="clear" w:color="auto" w:fill="FFFFFF" w:themeFill="background1"/>
          </w:tcPr>
          <w:p w14:paraId="74852A39" w14:textId="77777777" w:rsidR="00B330BE" w:rsidRPr="00633AD0" w:rsidRDefault="00B330BE" w:rsidP="0027542A">
            <w:pPr>
              <w:jc w:val="left"/>
            </w:pPr>
          </w:p>
        </w:tc>
        <w:tc>
          <w:tcPr>
            <w:tcW w:w="1275" w:type="dxa"/>
            <w:shd w:val="clear" w:color="auto" w:fill="FFFFFF" w:themeFill="background1"/>
          </w:tcPr>
          <w:p w14:paraId="33B1BB61" w14:textId="77777777" w:rsidR="00B330BE" w:rsidRPr="00633AD0" w:rsidRDefault="00B330BE" w:rsidP="0027542A">
            <w:pPr>
              <w:jc w:val="left"/>
            </w:pPr>
          </w:p>
        </w:tc>
        <w:tc>
          <w:tcPr>
            <w:tcW w:w="1276" w:type="dxa"/>
            <w:shd w:val="clear" w:color="auto" w:fill="FFFFFF" w:themeFill="background1"/>
          </w:tcPr>
          <w:p w14:paraId="446E36A7" w14:textId="77777777" w:rsidR="00B330BE" w:rsidRPr="00633AD0" w:rsidRDefault="00B330BE" w:rsidP="0027542A">
            <w:pPr>
              <w:jc w:val="left"/>
            </w:pPr>
          </w:p>
        </w:tc>
      </w:tr>
      <w:tr w:rsidR="00B330BE" w:rsidRPr="005D5456" w14:paraId="768F6772" w14:textId="77777777" w:rsidTr="0027542A">
        <w:tc>
          <w:tcPr>
            <w:tcW w:w="2802" w:type="dxa"/>
            <w:shd w:val="clear" w:color="auto" w:fill="BDD6EE" w:themeFill="accent1" w:themeFillTint="66"/>
          </w:tcPr>
          <w:p w14:paraId="7B4C5E97" w14:textId="77777777" w:rsidR="00B330BE" w:rsidRPr="00633AD0" w:rsidRDefault="00B330BE" w:rsidP="0027542A">
            <w:pPr>
              <w:jc w:val="left"/>
              <w:rPr>
                <w:b/>
              </w:rPr>
            </w:pPr>
            <w:r w:rsidRPr="00633AD0">
              <w:rPr>
                <w:b/>
              </w:rPr>
              <w:t>NEIL1</w:t>
            </w:r>
          </w:p>
        </w:tc>
        <w:tc>
          <w:tcPr>
            <w:tcW w:w="3402" w:type="dxa"/>
            <w:shd w:val="clear" w:color="auto" w:fill="BDD6EE" w:themeFill="accent1" w:themeFillTint="66"/>
          </w:tcPr>
          <w:p w14:paraId="3BD5CBC7" w14:textId="77777777" w:rsidR="00B330BE" w:rsidRPr="00633AD0" w:rsidRDefault="00B330BE" w:rsidP="0027542A">
            <w:pPr>
              <w:jc w:val="left"/>
            </w:pPr>
            <w:r w:rsidRPr="00633AD0">
              <w:t>thymine glycol, formamidopyrimidine (Fapy), 5-hydroxyuracil</w:t>
            </w:r>
          </w:p>
        </w:tc>
        <w:tc>
          <w:tcPr>
            <w:tcW w:w="1275" w:type="dxa"/>
            <w:shd w:val="clear" w:color="auto" w:fill="BDD6EE" w:themeFill="accent1" w:themeFillTint="66"/>
          </w:tcPr>
          <w:p w14:paraId="13F77420" w14:textId="77777777" w:rsidR="00B330BE" w:rsidRPr="00633AD0" w:rsidRDefault="00B330BE" w:rsidP="0027542A">
            <w:pPr>
              <w:jc w:val="left"/>
            </w:pPr>
            <w:r w:rsidRPr="00633AD0">
              <w:t>FancG</w:t>
            </w:r>
          </w:p>
        </w:tc>
        <w:tc>
          <w:tcPr>
            <w:tcW w:w="1276" w:type="dxa"/>
            <w:shd w:val="clear" w:color="auto" w:fill="BDD6EE" w:themeFill="accent1" w:themeFillTint="66"/>
          </w:tcPr>
          <w:p w14:paraId="172EB982" w14:textId="77777777" w:rsidR="00B330BE" w:rsidRPr="00633AD0" w:rsidRDefault="00B330BE" w:rsidP="0027542A">
            <w:pPr>
              <w:jc w:val="left"/>
            </w:pPr>
            <w:r w:rsidRPr="00633AD0">
              <w:t>2TX</w:t>
            </w:r>
          </w:p>
        </w:tc>
      </w:tr>
      <w:tr w:rsidR="00B330BE" w:rsidRPr="005D5456" w14:paraId="0AB99C7F" w14:textId="77777777" w:rsidTr="0027542A">
        <w:tc>
          <w:tcPr>
            <w:tcW w:w="2802" w:type="dxa"/>
            <w:tcBorders>
              <w:bottom w:val="single" w:sz="4" w:space="0" w:color="auto"/>
            </w:tcBorders>
            <w:shd w:val="clear" w:color="auto" w:fill="BDD6EE" w:themeFill="accent1" w:themeFillTint="66"/>
          </w:tcPr>
          <w:p w14:paraId="76807B98" w14:textId="77777777" w:rsidR="00B330BE" w:rsidRPr="00633AD0" w:rsidRDefault="00B330BE" w:rsidP="0027542A">
            <w:pPr>
              <w:jc w:val="left"/>
              <w:rPr>
                <w:b/>
              </w:rPr>
            </w:pPr>
            <w:r w:rsidRPr="00633AD0">
              <w:rPr>
                <w:b/>
              </w:rPr>
              <w:t>NEIL2</w:t>
            </w:r>
          </w:p>
          <w:p w14:paraId="3A1267BC" w14:textId="77777777" w:rsidR="00B330BE" w:rsidRPr="00633AD0" w:rsidRDefault="00B330BE" w:rsidP="0027542A">
            <w:pPr>
              <w:jc w:val="left"/>
              <w:rPr>
                <w:b/>
              </w:rPr>
            </w:pPr>
          </w:p>
        </w:tc>
        <w:tc>
          <w:tcPr>
            <w:tcW w:w="3402" w:type="dxa"/>
            <w:tcBorders>
              <w:bottom w:val="single" w:sz="4" w:space="0" w:color="auto"/>
            </w:tcBorders>
            <w:shd w:val="clear" w:color="auto" w:fill="BDD6EE" w:themeFill="accent1" w:themeFillTint="66"/>
          </w:tcPr>
          <w:p w14:paraId="6F227854" w14:textId="77777777" w:rsidR="00B330BE" w:rsidRPr="00633AD0" w:rsidRDefault="00B330BE" w:rsidP="0027542A">
            <w:pPr>
              <w:jc w:val="left"/>
            </w:pPr>
            <w:r w:rsidRPr="00633AD0">
              <w:t>5-hydroxyuracil</w:t>
            </w:r>
          </w:p>
        </w:tc>
        <w:tc>
          <w:tcPr>
            <w:tcW w:w="1275" w:type="dxa"/>
            <w:tcBorders>
              <w:bottom w:val="single" w:sz="4" w:space="0" w:color="auto"/>
            </w:tcBorders>
            <w:shd w:val="clear" w:color="auto" w:fill="BDD6EE" w:themeFill="accent1" w:themeFillTint="66"/>
          </w:tcPr>
          <w:p w14:paraId="186F10F9" w14:textId="77777777" w:rsidR="00B330BE" w:rsidRPr="00633AD0" w:rsidRDefault="00B330BE" w:rsidP="0027542A">
            <w:pPr>
              <w:jc w:val="left"/>
            </w:pPr>
          </w:p>
        </w:tc>
        <w:tc>
          <w:tcPr>
            <w:tcW w:w="1276" w:type="dxa"/>
            <w:tcBorders>
              <w:bottom w:val="single" w:sz="4" w:space="0" w:color="auto"/>
            </w:tcBorders>
            <w:shd w:val="clear" w:color="auto" w:fill="BDD6EE" w:themeFill="accent1" w:themeFillTint="66"/>
          </w:tcPr>
          <w:p w14:paraId="77EAEE01" w14:textId="77777777" w:rsidR="00B330BE" w:rsidRPr="00633AD0" w:rsidRDefault="00B330BE" w:rsidP="0027542A">
            <w:pPr>
              <w:jc w:val="left"/>
            </w:pPr>
          </w:p>
        </w:tc>
      </w:tr>
      <w:tr w:rsidR="00B330BE" w:rsidRPr="005D5456" w14:paraId="01EDB449" w14:textId="77777777" w:rsidTr="0027542A">
        <w:tc>
          <w:tcPr>
            <w:tcW w:w="2802" w:type="dxa"/>
            <w:tcBorders>
              <w:bottom w:val="single" w:sz="4" w:space="0" w:color="auto"/>
            </w:tcBorders>
            <w:shd w:val="clear" w:color="auto" w:fill="BDD6EE" w:themeFill="accent1" w:themeFillTint="66"/>
          </w:tcPr>
          <w:p w14:paraId="0DB558A1" w14:textId="77777777" w:rsidR="00B330BE" w:rsidRPr="00633AD0" w:rsidRDefault="00B330BE" w:rsidP="0027542A">
            <w:pPr>
              <w:jc w:val="left"/>
              <w:rPr>
                <w:b/>
              </w:rPr>
            </w:pPr>
            <w:r w:rsidRPr="00633AD0">
              <w:rPr>
                <w:b/>
              </w:rPr>
              <w:t>NEIL3</w:t>
            </w:r>
          </w:p>
          <w:p w14:paraId="0115DD94" w14:textId="77777777" w:rsidR="00B330BE" w:rsidRPr="00633AD0" w:rsidRDefault="00B330BE" w:rsidP="0027542A">
            <w:pPr>
              <w:jc w:val="left"/>
              <w:rPr>
                <w:b/>
              </w:rPr>
            </w:pPr>
          </w:p>
        </w:tc>
        <w:tc>
          <w:tcPr>
            <w:tcW w:w="3402" w:type="dxa"/>
            <w:tcBorders>
              <w:bottom w:val="single" w:sz="4" w:space="0" w:color="auto"/>
            </w:tcBorders>
            <w:shd w:val="clear" w:color="auto" w:fill="BDD6EE" w:themeFill="accent1" w:themeFillTint="66"/>
          </w:tcPr>
          <w:p w14:paraId="3EE21603" w14:textId="77777777" w:rsidR="00B330BE" w:rsidRPr="00633AD0" w:rsidRDefault="00B330BE" w:rsidP="0027542A">
            <w:pPr>
              <w:jc w:val="left"/>
            </w:pPr>
            <w:r w:rsidRPr="00633AD0">
              <w:t>spiroiminodihydantoin (Sp) guanidinohydantoin (Gh)</w:t>
            </w:r>
          </w:p>
        </w:tc>
        <w:tc>
          <w:tcPr>
            <w:tcW w:w="1275" w:type="dxa"/>
            <w:tcBorders>
              <w:bottom w:val="single" w:sz="4" w:space="0" w:color="auto"/>
            </w:tcBorders>
            <w:shd w:val="clear" w:color="auto" w:fill="BDD6EE" w:themeFill="accent1" w:themeFillTint="66"/>
          </w:tcPr>
          <w:p w14:paraId="0273411E" w14:textId="77777777" w:rsidR="00B330BE" w:rsidRPr="00633AD0" w:rsidRDefault="00B330BE" w:rsidP="0027542A">
            <w:pPr>
              <w:jc w:val="left"/>
            </w:pPr>
          </w:p>
        </w:tc>
        <w:tc>
          <w:tcPr>
            <w:tcW w:w="1276" w:type="dxa"/>
            <w:tcBorders>
              <w:bottom w:val="single" w:sz="4" w:space="0" w:color="auto"/>
            </w:tcBorders>
            <w:shd w:val="clear" w:color="auto" w:fill="BDD6EE" w:themeFill="accent1" w:themeFillTint="66"/>
          </w:tcPr>
          <w:p w14:paraId="1A95DA8B" w14:textId="77777777" w:rsidR="00B330BE" w:rsidRPr="00633AD0" w:rsidRDefault="00B330BE" w:rsidP="0027542A">
            <w:pPr>
              <w:jc w:val="left"/>
            </w:pPr>
          </w:p>
        </w:tc>
      </w:tr>
    </w:tbl>
    <w:p w14:paraId="1729F7F7" w14:textId="77777777" w:rsidR="00B330BE" w:rsidRDefault="00B330BE" w:rsidP="00B330BE">
      <w:pPr>
        <w:rPr>
          <w:rFonts w:asciiTheme="majorHAnsi" w:eastAsiaTheme="majorEastAsia" w:hAnsiTheme="majorHAnsi" w:cstheme="majorBidi"/>
          <w:spacing w:val="4"/>
          <w:sz w:val="24"/>
          <w:szCs w:val="24"/>
        </w:rPr>
      </w:pPr>
      <w:r>
        <w:br w:type="page"/>
      </w:r>
    </w:p>
    <w:p w14:paraId="401A6EFD" w14:textId="77777777" w:rsidR="00B330BE" w:rsidRDefault="00B330BE" w:rsidP="00B330BE">
      <w:pPr>
        <w:pStyle w:val="Heading3"/>
      </w:pPr>
      <w:r>
        <w:lastRenderedPageBreak/>
        <w:t xml:space="preserve">Table 2. </w:t>
      </w:r>
      <w:r w:rsidRPr="006111C8">
        <w:t>Targeting</w:t>
      </w:r>
      <w:r>
        <w:t xml:space="preserve"> BER intermediates and enzymes</w:t>
      </w:r>
    </w:p>
    <w:p w14:paraId="5120A97D" w14:textId="77777777" w:rsidR="00B330BE" w:rsidRPr="006111C8" w:rsidRDefault="00B330BE" w:rsidP="00B330BE"/>
    <w:tbl>
      <w:tblPr>
        <w:tblStyle w:val="TableGrid"/>
        <w:tblW w:w="0" w:type="auto"/>
        <w:tblBorders>
          <w:bottom w:val="none" w:sz="0" w:space="0" w:color="auto"/>
          <w:insideV w:val="none" w:sz="0" w:space="0" w:color="auto"/>
        </w:tblBorders>
        <w:tblLayout w:type="fixed"/>
        <w:tblLook w:val="04A0" w:firstRow="1" w:lastRow="0" w:firstColumn="1" w:lastColumn="0" w:noHBand="0" w:noVBand="1"/>
      </w:tblPr>
      <w:tblGrid>
        <w:gridCol w:w="2376"/>
        <w:gridCol w:w="1560"/>
        <w:gridCol w:w="1842"/>
      </w:tblGrid>
      <w:tr w:rsidR="00B330BE" w:rsidRPr="006111C8" w14:paraId="5B1A4A7A" w14:textId="77777777" w:rsidTr="0027542A">
        <w:tc>
          <w:tcPr>
            <w:tcW w:w="2376" w:type="dxa"/>
          </w:tcPr>
          <w:p w14:paraId="6D13087C" w14:textId="77777777" w:rsidR="00B330BE" w:rsidRPr="00633AD0" w:rsidRDefault="00B330BE" w:rsidP="0027542A">
            <w:pPr>
              <w:jc w:val="left"/>
              <w:rPr>
                <w:b/>
                <w:i/>
              </w:rPr>
            </w:pPr>
            <w:r w:rsidRPr="00633AD0">
              <w:rPr>
                <w:b/>
                <w:i/>
              </w:rPr>
              <w:t>Target</w:t>
            </w:r>
          </w:p>
          <w:p w14:paraId="0E39625A" w14:textId="77777777" w:rsidR="00B330BE" w:rsidRPr="00633AD0" w:rsidRDefault="00B330BE" w:rsidP="0027542A">
            <w:pPr>
              <w:jc w:val="left"/>
              <w:rPr>
                <w:b/>
                <w:i/>
              </w:rPr>
            </w:pPr>
          </w:p>
        </w:tc>
        <w:tc>
          <w:tcPr>
            <w:tcW w:w="1560" w:type="dxa"/>
          </w:tcPr>
          <w:p w14:paraId="4A7EE059" w14:textId="77777777" w:rsidR="00B330BE" w:rsidRPr="00633AD0" w:rsidRDefault="00B330BE" w:rsidP="0027542A">
            <w:pPr>
              <w:jc w:val="left"/>
              <w:rPr>
                <w:b/>
                <w:i/>
              </w:rPr>
            </w:pPr>
            <w:r w:rsidRPr="00633AD0">
              <w:rPr>
                <w:b/>
                <w:i/>
              </w:rPr>
              <w:t>Synthetic</w:t>
            </w:r>
          </w:p>
          <w:p w14:paraId="0071A561" w14:textId="77777777" w:rsidR="00B330BE" w:rsidRPr="00633AD0" w:rsidRDefault="00B330BE" w:rsidP="0027542A">
            <w:pPr>
              <w:jc w:val="left"/>
              <w:rPr>
                <w:b/>
                <w:i/>
              </w:rPr>
            </w:pPr>
            <w:r w:rsidRPr="00633AD0">
              <w:rPr>
                <w:b/>
                <w:i/>
              </w:rPr>
              <w:t>Lethal partner</w:t>
            </w:r>
          </w:p>
        </w:tc>
        <w:tc>
          <w:tcPr>
            <w:tcW w:w="1842" w:type="dxa"/>
          </w:tcPr>
          <w:p w14:paraId="22E2350F" w14:textId="77777777" w:rsidR="00B330BE" w:rsidRPr="00633AD0" w:rsidRDefault="00B330BE" w:rsidP="0027542A">
            <w:pPr>
              <w:jc w:val="left"/>
              <w:rPr>
                <w:b/>
                <w:i/>
              </w:rPr>
            </w:pPr>
            <w:r w:rsidRPr="00633AD0">
              <w:rPr>
                <w:b/>
                <w:i/>
              </w:rPr>
              <w:t>Inhibitor</w:t>
            </w:r>
          </w:p>
        </w:tc>
      </w:tr>
      <w:tr w:rsidR="00B330BE" w:rsidRPr="006111C8" w14:paraId="743F9452" w14:textId="77777777" w:rsidTr="0027542A">
        <w:tc>
          <w:tcPr>
            <w:tcW w:w="2376" w:type="dxa"/>
            <w:shd w:val="clear" w:color="auto" w:fill="E7E6E6" w:themeFill="background2"/>
          </w:tcPr>
          <w:p w14:paraId="1AA82159" w14:textId="77777777" w:rsidR="00B330BE" w:rsidRPr="00633AD0" w:rsidRDefault="00B330BE" w:rsidP="0027542A">
            <w:pPr>
              <w:jc w:val="left"/>
            </w:pPr>
            <w:r w:rsidRPr="00633AD0">
              <w:t>AP site</w:t>
            </w:r>
          </w:p>
        </w:tc>
        <w:tc>
          <w:tcPr>
            <w:tcW w:w="1560" w:type="dxa"/>
            <w:shd w:val="clear" w:color="auto" w:fill="E7E6E6" w:themeFill="background2"/>
          </w:tcPr>
          <w:p w14:paraId="3F14083B" w14:textId="77777777" w:rsidR="00B330BE" w:rsidRPr="00633AD0" w:rsidRDefault="00B330BE" w:rsidP="0027542A">
            <w:pPr>
              <w:jc w:val="left"/>
            </w:pPr>
            <w:r w:rsidRPr="00633AD0">
              <w:t>-</w:t>
            </w:r>
          </w:p>
        </w:tc>
        <w:tc>
          <w:tcPr>
            <w:tcW w:w="1842" w:type="dxa"/>
            <w:shd w:val="clear" w:color="auto" w:fill="E7E6E6" w:themeFill="background2"/>
          </w:tcPr>
          <w:p w14:paraId="7E8CA269" w14:textId="77777777" w:rsidR="00B330BE" w:rsidRPr="00633AD0" w:rsidRDefault="00B330BE" w:rsidP="0027542A">
            <w:pPr>
              <w:jc w:val="left"/>
            </w:pPr>
            <w:r w:rsidRPr="00633AD0">
              <w:t>MX (TRC102)</w:t>
            </w:r>
          </w:p>
        </w:tc>
      </w:tr>
      <w:tr w:rsidR="00B330BE" w:rsidRPr="006111C8" w14:paraId="28AB8F4A" w14:textId="77777777" w:rsidTr="0027542A">
        <w:tc>
          <w:tcPr>
            <w:tcW w:w="2376" w:type="dxa"/>
            <w:shd w:val="clear" w:color="auto" w:fill="FFFFFF" w:themeFill="background1"/>
          </w:tcPr>
          <w:p w14:paraId="462A097F" w14:textId="77777777" w:rsidR="00B330BE" w:rsidRPr="00633AD0" w:rsidRDefault="00B330BE" w:rsidP="0027542A">
            <w:pPr>
              <w:jc w:val="left"/>
              <w:rPr>
                <w:i/>
              </w:rPr>
            </w:pPr>
            <w:r w:rsidRPr="00633AD0">
              <w:rPr>
                <w:i/>
              </w:rPr>
              <w:t>BER enzymes</w:t>
            </w:r>
          </w:p>
        </w:tc>
        <w:tc>
          <w:tcPr>
            <w:tcW w:w="1560" w:type="dxa"/>
            <w:shd w:val="clear" w:color="auto" w:fill="FFFFFF" w:themeFill="background1"/>
          </w:tcPr>
          <w:p w14:paraId="55BB22C7" w14:textId="77777777" w:rsidR="00B330BE" w:rsidRPr="00633AD0" w:rsidRDefault="00B330BE" w:rsidP="0027542A">
            <w:pPr>
              <w:jc w:val="left"/>
            </w:pPr>
          </w:p>
        </w:tc>
        <w:tc>
          <w:tcPr>
            <w:tcW w:w="1842" w:type="dxa"/>
            <w:shd w:val="clear" w:color="auto" w:fill="FFFFFF" w:themeFill="background1"/>
          </w:tcPr>
          <w:p w14:paraId="07321DBD" w14:textId="77777777" w:rsidR="00B330BE" w:rsidRPr="00633AD0" w:rsidRDefault="00B330BE" w:rsidP="0027542A">
            <w:pPr>
              <w:jc w:val="left"/>
            </w:pPr>
          </w:p>
        </w:tc>
      </w:tr>
      <w:tr w:rsidR="00B330BE" w:rsidRPr="006111C8" w14:paraId="466706F3" w14:textId="77777777" w:rsidTr="0027542A">
        <w:tc>
          <w:tcPr>
            <w:tcW w:w="2376" w:type="dxa"/>
            <w:shd w:val="clear" w:color="auto" w:fill="FFFF66"/>
          </w:tcPr>
          <w:p w14:paraId="58A4C320" w14:textId="77777777" w:rsidR="00B330BE" w:rsidRPr="00633AD0" w:rsidRDefault="00B330BE" w:rsidP="0027542A">
            <w:pPr>
              <w:jc w:val="left"/>
              <w:rPr>
                <w:b/>
              </w:rPr>
            </w:pPr>
            <w:r w:rsidRPr="00633AD0">
              <w:rPr>
                <w:b/>
              </w:rPr>
              <w:t>APE1</w:t>
            </w:r>
          </w:p>
          <w:p w14:paraId="43DE9A23" w14:textId="77777777" w:rsidR="00B330BE" w:rsidRPr="00633AD0" w:rsidRDefault="00B330BE" w:rsidP="0027542A">
            <w:pPr>
              <w:jc w:val="left"/>
            </w:pPr>
            <w:r w:rsidRPr="00633AD0">
              <w:t>Apurinic/apyrimidinic lyase</w:t>
            </w:r>
          </w:p>
          <w:p w14:paraId="4DCBFFB0" w14:textId="77777777" w:rsidR="00B330BE" w:rsidRPr="00633AD0" w:rsidRDefault="00B330BE" w:rsidP="0027542A">
            <w:pPr>
              <w:jc w:val="left"/>
            </w:pPr>
          </w:p>
          <w:p w14:paraId="261CEE03" w14:textId="77777777" w:rsidR="00B330BE" w:rsidRPr="00633AD0" w:rsidRDefault="00B330BE" w:rsidP="0027542A">
            <w:pPr>
              <w:jc w:val="left"/>
            </w:pPr>
          </w:p>
          <w:p w14:paraId="3EE3B238" w14:textId="77777777" w:rsidR="00B330BE" w:rsidRPr="00633AD0" w:rsidRDefault="00B330BE" w:rsidP="0027542A">
            <w:pPr>
              <w:jc w:val="left"/>
            </w:pPr>
            <w:r w:rsidRPr="00633AD0">
              <w:t>Redox function</w:t>
            </w:r>
          </w:p>
        </w:tc>
        <w:tc>
          <w:tcPr>
            <w:tcW w:w="1560" w:type="dxa"/>
            <w:shd w:val="clear" w:color="auto" w:fill="FFFF66"/>
          </w:tcPr>
          <w:p w14:paraId="4038F2F9" w14:textId="77777777" w:rsidR="00B330BE" w:rsidRPr="00633AD0" w:rsidRDefault="00B330BE" w:rsidP="0027542A">
            <w:pPr>
              <w:jc w:val="left"/>
            </w:pPr>
            <w:r w:rsidRPr="00633AD0">
              <w:t>PTEN</w:t>
            </w:r>
          </w:p>
          <w:p w14:paraId="63CE121F" w14:textId="77777777" w:rsidR="00B330BE" w:rsidRPr="00633AD0" w:rsidRDefault="00B330BE" w:rsidP="0027542A">
            <w:pPr>
              <w:jc w:val="left"/>
            </w:pPr>
            <w:r w:rsidRPr="00633AD0">
              <w:t>BRCA1</w:t>
            </w:r>
          </w:p>
          <w:p w14:paraId="739A1D07" w14:textId="77777777" w:rsidR="00B330BE" w:rsidRPr="00633AD0" w:rsidRDefault="00B330BE" w:rsidP="0027542A">
            <w:pPr>
              <w:jc w:val="left"/>
            </w:pPr>
            <w:r w:rsidRPr="00633AD0">
              <w:t>BRCA2</w:t>
            </w:r>
          </w:p>
          <w:p w14:paraId="7A5899B7" w14:textId="77777777" w:rsidR="00B330BE" w:rsidRPr="00633AD0" w:rsidRDefault="00B330BE" w:rsidP="0027542A">
            <w:pPr>
              <w:jc w:val="left"/>
            </w:pPr>
            <w:r w:rsidRPr="00633AD0">
              <w:t>ATM</w:t>
            </w:r>
          </w:p>
        </w:tc>
        <w:tc>
          <w:tcPr>
            <w:tcW w:w="1842" w:type="dxa"/>
            <w:shd w:val="clear" w:color="auto" w:fill="FFFF66"/>
          </w:tcPr>
          <w:p w14:paraId="340DEB35" w14:textId="77777777" w:rsidR="00B330BE" w:rsidRPr="00633AD0" w:rsidRDefault="00B330BE" w:rsidP="0027542A">
            <w:pPr>
              <w:jc w:val="left"/>
            </w:pPr>
            <w:r w:rsidRPr="00633AD0">
              <w:t>CRT0044876</w:t>
            </w:r>
          </w:p>
          <w:p w14:paraId="15050F1F" w14:textId="77777777" w:rsidR="00B330BE" w:rsidRPr="00633AD0" w:rsidRDefault="00B330BE" w:rsidP="0027542A">
            <w:pPr>
              <w:jc w:val="left"/>
            </w:pPr>
            <w:r w:rsidRPr="00633AD0">
              <w:t>AP13</w:t>
            </w:r>
          </w:p>
          <w:p w14:paraId="7E21DAF2" w14:textId="77777777" w:rsidR="00B330BE" w:rsidRPr="00633AD0" w:rsidRDefault="00B330BE" w:rsidP="0027542A">
            <w:pPr>
              <w:jc w:val="left"/>
            </w:pPr>
          </w:p>
          <w:p w14:paraId="73D96913" w14:textId="77777777" w:rsidR="00B330BE" w:rsidRPr="00633AD0" w:rsidRDefault="00B330BE" w:rsidP="0027542A">
            <w:pPr>
              <w:jc w:val="left"/>
            </w:pPr>
          </w:p>
          <w:p w14:paraId="76A10525" w14:textId="77777777" w:rsidR="00B330BE" w:rsidRPr="00633AD0" w:rsidRDefault="00B330BE" w:rsidP="0027542A">
            <w:pPr>
              <w:jc w:val="left"/>
            </w:pPr>
            <w:r w:rsidRPr="00633AD0">
              <w:t>E3330</w:t>
            </w:r>
          </w:p>
          <w:p w14:paraId="1A4F5767" w14:textId="77777777" w:rsidR="00B330BE" w:rsidRPr="00633AD0" w:rsidRDefault="00B330BE" w:rsidP="0027542A">
            <w:pPr>
              <w:jc w:val="left"/>
            </w:pPr>
            <w:r w:rsidRPr="00633AD0">
              <w:t>Gossypol</w:t>
            </w:r>
          </w:p>
          <w:p w14:paraId="70D8C0BD" w14:textId="77777777" w:rsidR="00B330BE" w:rsidRPr="00633AD0" w:rsidRDefault="00B330BE" w:rsidP="0027542A">
            <w:pPr>
              <w:jc w:val="left"/>
            </w:pPr>
            <w:r w:rsidRPr="00633AD0">
              <w:t>AT101</w:t>
            </w:r>
          </w:p>
        </w:tc>
      </w:tr>
      <w:tr w:rsidR="00B330BE" w:rsidRPr="006111C8" w14:paraId="48BDB7C0" w14:textId="77777777" w:rsidTr="0027542A">
        <w:tc>
          <w:tcPr>
            <w:tcW w:w="2376" w:type="dxa"/>
            <w:shd w:val="clear" w:color="auto" w:fill="FFFF66"/>
          </w:tcPr>
          <w:p w14:paraId="79826E84" w14:textId="77777777" w:rsidR="00B330BE" w:rsidRPr="00633AD0" w:rsidRDefault="00B330BE" w:rsidP="0027542A">
            <w:pPr>
              <w:jc w:val="left"/>
              <w:rPr>
                <w:b/>
              </w:rPr>
            </w:pPr>
            <w:r w:rsidRPr="00633AD0">
              <w:rPr>
                <w:b/>
              </w:rPr>
              <w:t>PNKP</w:t>
            </w:r>
          </w:p>
          <w:p w14:paraId="1BD6C0C8" w14:textId="77777777" w:rsidR="00B330BE" w:rsidRPr="00633AD0" w:rsidRDefault="00B330BE" w:rsidP="0027542A">
            <w:pPr>
              <w:jc w:val="left"/>
            </w:pPr>
            <w:r w:rsidRPr="00633AD0">
              <w:t xml:space="preserve">Polynucleotide kinase/phosphatase             </w:t>
            </w:r>
          </w:p>
        </w:tc>
        <w:tc>
          <w:tcPr>
            <w:tcW w:w="1560" w:type="dxa"/>
            <w:shd w:val="clear" w:color="auto" w:fill="FFFF66"/>
          </w:tcPr>
          <w:p w14:paraId="18AE71D4" w14:textId="77777777" w:rsidR="00B330BE" w:rsidRPr="00633AD0" w:rsidRDefault="00B330BE" w:rsidP="0027542A">
            <w:pPr>
              <w:jc w:val="left"/>
            </w:pPr>
            <w:r w:rsidRPr="00633AD0">
              <w:t>PTEN</w:t>
            </w:r>
          </w:p>
          <w:p w14:paraId="77519C31" w14:textId="77777777" w:rsidR="00B330BE" w:rsidRPr="00633AD0" w:rsidRDefault="00B330BE" w:rsidP="0027542A">
            <w:pPr>
              <w:jc w:val="left"/>
            </w:pPr>
            <w:r w:rsidRPr="00633AD0">
              <w:t>SHP1</w:t>
            </w:r>
          </w:p>
        </w:tc>
        <w:tc>
          <w:tcPr>
            <w:tcW w:w="1842" w:type="dxa"/>
            <w:shd w:val="clear" w:color="auto" w:fill="FFFF66"/>
          </w:tcPr>
          <w:p w14:paraId="10E1FD43" w14:textId="77777777" w:rsidR="00B330BE" w:rsidRPr="00633AD0" w:rsidRDefault="00B330BE" w:rsidP="0027542A">
            <w:pPr>
              <w:jc w:val="left"/>
            </w:pPr>
            <w:r w:rsidRPr="00633AD0">
              <w:t>A12B4C3</w:t>
            </w:r>
          </w:p>
        </w:tc>
      </w:tr>
      <w:tr w:rsidR="00B330BE" w:rsidRPr="006111C8" w14:paraId="01BCE42E" w14:textId="77777777" w:rsidTr="0027542A">
        <w:tc>
          <w:tcPr>
            <w:tcW w:w="2376" w:type="dxa"/>
            <w:shd w:val="clear" w:color="auto" w:fill="FFFF66"/>
          </w:tcPr>
          <w:p w14:paraId="313F145F" w14:textId="77777777" w:rsidR="00B330BE" w:rsidRPr="00633AD0" w:rsidRDefault="00B330BE" w:rsidP="0027542A">
            <w:pPr>
              <w:jc w:val="left"/>
              <w:rPr>
                <w:b/>
              </w:rPr>
            </w:pPr>
            <w:r w:rsidRPr="00633AD0">
              <w:rPr>
                <w:b/>
              </w:rPr>
              <w:t>FEN1</w:t>
            </w:r>
          </w:p>
          <w:p w14:paraId="5BFD4F43" w14:textId="77777777" w:rsidR="00B330BE" w:rsidRPr="00633AD0" w:rsidRDefault="00B330BE" w:rsidP="0027542A">
            <w:pPr>
              <w:jc w:val="left"/>
            </w:pPr>
            <w:r w:rsidRPr="00633AD0">
              <w:t>Flap Endonuclease 1</w:t>
            </w:r>
          </w:p>
        </w:tc>
        <w:tc>
          <w:tcPr>
            <w:tcW w:w="1560" w:type="dxa"/>
            <w:shd w:val="clear" w:color="auto" w:fill="FFFF66"/>
          </w:tcPr>
          <w:p w14:paraId="1FD69382" w14:textId="77777777" w:rsidR="00B330BE" w:rsidRPr="00633AD0" w:rsidRDefault="00B330BE" w:rsidP="0027542A">
            <w:pPr>
              <w:jc w:val="left"/>
            </w:pPr>
            <w:r w:rsidRPr="00633AD0">
              <w:t>RAD54B</w:t>
            </w:r>
          </w:p>
          <w:p w14:paraId="05E5B7B9" w14:textId="77777777" w:rsidR="00B330BE" w:rsidRPr="00633AD0" w:rsidRDefault="00B330BE" w:rsidP="0027542A">
            <w:pPr>
              <w:jc w:val="left"/>
            </w:pPr>
            <w:r w:rsidRPr="00633AD0">
              <w:t>CDC4</w:t>
            </w:r>
          </w:p>
          <w:p w14:paraId="58C5F159" w14:textId="77777777" w:rsidR="00B330BE" w:rsidRPr="00633AD0" w:rsidRDefault="00B330BE" w:rsidP="0027542A">
            <w:pPr>
              <w:jc w:val="left"/>
            </w:pPr>
            <w:r w:rsidRPr="00633AD0">
              <w:t>MRE11</w:t>
            </w:r>
          </w:p>
          <w:p w14:paraId="3CC8C590" w14:textId="77777777" w:rsidR="00B330BE" w:rsidRPr="00633AD0" w:rsidRDefault="00B330BE" w:rsidP="0027542A">
            <w:pPr>
              <w:jc w:val="left"/>
            </w:pPr>
          </w:p>
        </w:tc>
        <w:tc>
          <w:tcPr>
            <w:tcW w:w="1842" w:type="dxa"/>
            <w:shd w:val="clear" w:color="auto" w:fill="FFFF66"/>
          </w:tcPr>
          <w:p w14:paraId="7D50042B" w14:textId="77777777" w:rsidR="00B330BE" w:rsidRPr="00633AD0" w:rsidRDefault="00B330BE" w:rsidP="0027542A">
            <w:pPr>
              <w:jc w:val="left"/>
            </w:pPr>
            <w:r w:rsidRPr="00633AD0">
              <w:t>SC13</w:t>
            </w:r>
          </w:p>
        </w:tc>
      </w:tr>
      <w:tr w:rsidR="00B330BE" w:rsidRPr="006111C8" w14:paraId="6CD01B57" w14:textId="77777777" w:rsidTr="0027542A">
        <w:tc>
          <w:tcPr>
            <w:tcW w:w="2376" w:type="dxa"/>
            <w:shd w:val="clear" w:color="auto" w:fill="FFFFFF" w:themeFill="background1"/>
          </w:tcPr>
          <w:p w14:paraId="468A643F" w14:textId="77777777" w:rsidR="00B330BE" w:rsidRPr="00633AD0" w:rsidRDefault="00B330BE" w:rsidP="0027542A">
            <w:pPr>
              <w:jc w:val="left"/>
              <w:rPr>
                <w:b/>
                <w:i/>
              </w:rPr>
            </w:pPr>
            <w:r w:rsidRPr="00633AD0">
              <w:rPr>
                <w:i/>
              </w:rPr>
              <w:t>DNA polymerases</w:t>
            </w:r>
          </w:p>
        </w:tc>
        <w:tc>
          <w:tcPr>
            <w:tcW w:w="1560" w:type="dxa"/>
            <w:shd w:val="clear" w:color="auto" w:fill="FFFFFF" w:themeFill="background1"/>
          </w:tcPr>
          <w:p w14:paraId="46348CD2" w14:textId="77777777" w:rsidR="00B330BE" w:rsidRPr="00633AD0" w:rsidRDefault="00B330BE" w:rsidP="0027542A">
            <w:pPr>
              <w:jc w:val="left"/>
            </w:pPr>
          </w:p>
        </w:tc>
        <w:tc>
          <w:tcPr>
            <w:tcW w:w="1842" w:type="dxa"/>
            <w:shd w:val="clear" w:color="auto" w:fill="FFFFFF" w:themeFill="background1"/>
          </w:tcPr>
          <w:p w14:paraId="690B2D27" w14:textId="77777777" w:rsidR="00B330BE" w:rsidRPr="00633AD0" w:rsidRDefault="00B330BE" w:rsidP="0027542A">
            <w:pPr>
              <w:jc w:val="left"/>
            </w:pPr>
          </w:p>
        </w:tc>
      </w:tr>
      <w:tr w:rsidR="00B330BE" w:rsidRPr="006111C8" w14:paraId="08012CCC" w14:textId="77777777" w:rsidTr="0027542A">
        <w:tc>
          <w:tcPr>
            <w:tcW w:w="2376" w:type="dxa"/>
            <w:shd w:val="clear" w:color="auto" w:fill="66FF66"/>
          </w:tcPr>
          <w:p w14:paraId="06B5C136" w14:textId="77777777" w:rsidR="00B330BE" w:rsidRPr="00633AD0" w:rsidRDefault="00B330BE" w:rsidP="0027542A">
            <w:pPr>
              <w:jc w:val="left"/>
              <w:rPr>
                <w:rFonts w:ascii="Symbol" w:hAnsi="Symbol"/>
                <w:b/>
              </w:rPr>
            </w:pPr>
            <w:r w:rsidRPr="00633AD0">
              <w:rPr>
                <w:b/>
              </w:rPr>
              <w:t>Pol</w:t>
            </w:r>
            <w:r w:rsidRPr="00633AD0">
              <w:rPr>
                <w:rFonts w:ascii="Symbol" w:hAnsi="Symbol"/>
                <w:b/>
              </w:rPr>
              <w:t></w:t>
            </w:r>
          </w:p>
          <w:p w14:paraId="05C1D79D" w14:textId="77777777" w:rsidR="00B330BE" w:rsidRPr="00633AD0" w:rsidRDefault="00B330BE" w:rsidP="0027542A">
            <w:pPr>
              <w:jc w:val="left"/>
              <w:rPr>
                <w:rFonts w:cstheme="minorHAnsi"/>
                <w:b/>
              </w:rPr>
            </w:pPr>
          </w:p>
          <w:p w14:paraId="78794ED7" w14:textId="77777777" w:rsidR="00B330BE" w:rsidRPr="00633AD0" w:rsidRDefault="00B330BE" w:rsidP="0027542A">
            <w:pPr>
              <w:jc w:val="left"/>
              <w:rPr>
                <w:rFonts w:cstheme="minorHAnsi"/>
                <w:b/>
              </w:rPr>
            </w:pPr>
          </w:p>
          <w:p w14:paraId="60D27FC5" w14:textId="77777777" w:rsidR="00B330BE" w:rsidRPr="00633AD0" w:rsidRDefault="00B330BE" w:rsidP="0027542A">
            <w:pPr>
              <w:jc w:val="left"/>
              <w:rPr>
                <w:rFonts w:cstheme="minorHAnsi"/>
                <w:b/>
              </w:rPr>
            </w:pPr>
            <w:r w:rsidRPr="00633AD0">
              <w:rPr>
                <w:rFonts w:cstheme="minorHAnsi"/>
                <w:b/>
              </w:rPr>
              <w:t>Pol</w:t>
            </w:r>
            <w:r w:rsidRPr="00633AD0">
              <w:rPr>
                <w:rFonts w:ascii="Symbol" w:hAnsi="Symbol" w:cstheme="minorHAnsi"/>
                <w:b/>
              </w:rPr>
              <w:t></w:t>
            </w:r>
          </w:p>
          <w:p w14:paraId="067C978A" w14:textId="77777777" w:rsidR="00B330BE" w:rsidRPr="00633AD0" w:rsidRDefault="00B330BE" w:rsidP="0027542A">
            <w:pPr>
              <w:jc w:val="left"/>
              <w:rPr>
                <w:rFonts w:cstheme="minorHAnsi"/>
                <w:b/>
              </w:rPr>
            </w:pPr>
            <w:r w:rsidRPr="00633AD0">
              <w:rPr>
                <w:rFonts w:cstheme="minorHAnsi"/>
                <w:b/>
              </w:rPr>
              <w:t>Pol</w:t>
            </w:r>
            <w:r w:rsidRPr="00633AD0">
              <w:rPr>
                <w:rFonts w:ascii="Symbol" w:hAnsi="Symbol" w:cstheme="minorHAnsi"/>
                <w:b/>
              </w:rPr>
              <w:t></w:t>
            </w:r>
          </w:p>
        </w:tc>
        <w:tc>
          <w:tcPr>
            <w:tcW w:w="1560" w:type="dxa"/>
            <w:shd w:val="clear" w:color="auto" w:fill="66FF66"/>
          </w:tcPr>
          <w:p w14:paraId="74CE3CFB" w14:textId="77777777" w:rsidR="00B330BE" w:rsidRPr="00633AD0" w:rsidRDefault="00B330BE" w:rsidP="0027542A">
            <w:pPr>
              <w:jc w:val="left"/>
            </w:pPr>
          </w:p>
        </w:tc>
        <w:tc>
          <w:tcPr>
            <w:tcW w:w="1842" w:type="dxa"/>
            <w:shd w:val="clear" w:color="auto" w:fill="66FF66"/>
          </w:tcPr>
          <w:p w14:paraId="27065DB3" w14:textId="77777777" w:rsidR="00B330BE" w:rsidRPr="00633AD0" w:rsidRDefault="00B330BE" w:rsidP="0027542A">
            <w:pPr>
              <w:jc w:val="left"/>
            </w:pPr>
            <w:r w:rsidRPr="00633AD0">
              <w:t>NSC666715</w:t>
            </w:r>
          </w:p>
          <w:p w14:paraId="3A4560E3" w14:textId="77777777" w:rsidR="00B330BE" w:rsidRPr="00633AD0" w:rsidRDefault="00B330BE" w:rsidP="0027542A">
            <w:pPr>
              <w:jc w:val="left"/>
            </w:pPr>
            <w:r w:rsidRPr="00633AD0">
              <w:t>Pro13</w:t>
            </w:r>
          </w:p>
          <w:p w14:paraId="12A2BB89" w14:textId="77777777" w:rsidR="00B330BE" w:rsidRPr="00633AD0" w:rsidRDefault="00B330BE" w:rsidP="0027542A">
            <w:pPr>
              <w:jc w:val="left"/>
            </w:pPr>
            <w:r w:rsidRPr="00633AD0">
              <w:t>Natamycin</w:t>
            </w:r>
          </w:p>
        </w:tc>
      </w:tr>
      <w:tr w:rsidR="00B330BE" w:rsidRPr="006111C8" w14:paraId="5203BFAD" w14:textId="77777777" w:rsidTr="0027542A">
        <w:tc>
          <w:tcPr>
            <w:tcW w:w="2376" w:type="dxa"/>
            <w:shd w:val="clear" w:color="auto" w:fill="FFFFFF" w:themeFill="background1"/>
          </w:tcPr>
          <w:p w14:paraId="3020402A" w14:textId="77777777" w:rsidR="00B330BE" w:rsidRPr="00633AD0" w:rsidRDefault="00B330BE" w:rsidP="0027542A">
            <w:pPr>
              <w:jc w:val="left"/>
              <w:rPr>
                <w:b/>
                <w:i/>
              </w:rPr>
            </w:pPr>
            <w:r w:rsidRPr="00633AD0">
              <w:rPr>
                <w:i/>
              </w:rPr>
              <w:t>DNA Ligases</w:t>
            </w:r>
          </w:p>
        </w:tc>
        <w:tc>
          <w:tcPr>
            <w:tcW w:w="1560" w:type="dxa"/>
            <w:shd w:val="clear" w:color="auto" w:fill="FFFFFF" w:themeFill="background1"/>
          </w:tcPr>
          <w:p w14:paraId="604A4B9F" w14:textId="77777777" w:rsidR="00B330BE" w:rsidRPr="00633AD0" w:rsidRDefault="00B330BE" w:rsidP="0027542A">
            <w:pPr>
              <w:jc w:val="left"/>
            </w:pPr>
          </w:p>
        </w:tc>
        <w:tc>
          <w:tcPr>
            <w:tcW w:w="1842" w:type="dxa"/>
            <w:shd w:val="clear" w:color="auto" w:fill="FFFFFF" w:themeFill="background1"/>
          </w:tcPr>
          <w:p w14:paraId="1D43EDBA" w14:textId="77777777" w:rsidR="00B330BE" w:rsidRPr="00633AD0" w:rsidRDefault="00B330BE" w:rsidP="0027542A">
            <w:pPr>
              <w:jc w:val="left"/>
            </w:pPr>
          </w:p>
        </w:tc>
      </w:tr>
      <w:tr w:rsidR="00B330BE" w:rsidRPr="006111C8" w14:paraId="16BD8E2A" w14:textId="77777777" w:rsidTr="0027542A">
        <w:tc>
          <w:tcPr>
            <w:tcW w:w="2376" w:type="dxa"/>
            <w:shd w:val="clear" w:color="auto" w:fill="CC99FF"/>
          </w:tcPr>
          <w:p w14:paraId="74DD3825" w14:textId="77777777" w:rsidR="00B330BE" w:rsidRPr="00633AD0" w:rsidRDefault="00B330BE" w:rsidP="0027542A">
            <w:pPr>
              <w:jc w:val="left"/>
              <w:rPr>
                <w:rFonts w:ascii="Symbol" w:hAnsi="Symbol"/>
                <w:b/>
              </w:rPr>
            </w:pPr>
            <w:r w:rsidRPr="00633AD0">
              <w:rPr>
                <w:b/>
              </w:rPr>
              <w:t>LigIII</w:t>
            </w:r>
            <w:r w:rsidRPr="00633AD0">
              <w:rPr>
                <w:rFonts w:ascii="Symbol" w:hAnsi="Symbol"/>
                <w:b/>
              </w:rPr>
              <w:t></w:t>
            </w:r>
          </w:p>
          <w:p w14:paraId="65BFDDA6" w14:textId="77777777" w:rsidR="00B330BE" w:rsidRPr="00633AD0" w:rsidRDefault="00B330BE" w:rsidP="0027542A">
            <w:pPr>
              <w:jc w:val="left"/>
              <w:rPr>
                <w:b/>
              </w:rPr>
            </w:pPr>
            <w:r w:rsidRPr="00633AD0">
              <w:rPr>
                <w:b/>
              </w:rPr>
              <w:t>LigI</w:t>
            </w:r>
          </w:p>
        </w:tc>
        <w:tc>
          <w:tcPr>
            <w:tcW w:w="1560" w:type="dxa"/>
            <w:shd w:val="clear" w:color="auto" w:fill="CC99FF"/>
          </w:tcPr>
          <w:p w14:paraId="0CA70D0A" w14:textId="77777777" w:rsidR="00B330BE" w:rsidRPr="00633AD0" w:rsidRDefault="00B330BE" w:rsidP="0027542A">
            <w:pPr>
              <w:jc w:val="left"/>
            </w:pPr>
          </w:p>
        </w:tc>
        <w:tc>
          <w:tcPr>
            <w:tcW w:w="1842" w:type="dxa"/>
            <w:shd w:val="clear" w:color="auto" w:fill="CC99FF"/>
          </w:tcPr>
          <w:p w14:paraId="7FABE30A" w14:textId="77777777" w:rsidR="00B330BE" w:rsidRPr="00633AD0" w:rsidRDefault="00B330BE" w:rsidP="0027542A">
            <w:pPr>
              <w:jc w:val="left"/>
            </w:pPr>
            <w:r w:rsidRPr="00633AD0">
              <w:t>L67</w:t>
            </w:r>
          </w:p>
          <w:p w14:paraId="0031EF7F" w14:textId="77777777" w:rsidR="00B330BE" w:rsidRPr="00633AD0" w:rsidRDefault="00B330BE" w:rsidP="0027542A">
            <w:pPr>
              <w:jc w:val="left"/>
            </w:pPr>
            <w:r w:rsidRPr="00633AD0">
              <w:t>L82</w:t>
            </w:r>
          </w:p>
        </w:tc>
      </w:tr>
      <w:tr w:rsidR="00B330BE" w:rsidRPr="006111C8" w14:paraId="410FB7B1" w14:textId="77777777" w:rsidTr="0027542A">
        <w:trPr>
          <w:trHeight w:val="288"/>
        </w:trPr>
        <w:tc>
          <w:tcPr>
            <w:tcW w:w="2376" w:type="dxa"/>
            <w:shd w:val="clear" w:color="auto" w:fill="FFFFFF" w:themeFill="background1"/>
          </w:tcPr>
          <w:p w14:paraId="0103AF7D" w14:textId="77777777" w:rsidR="00B330BE" w:rsidRPr="00633AD0" w:rsidRDefault="00B330BE" w:rsidP="0027542A">
            <w:pPr>
              <w:jc w:val="left"/>
              <w:rPr>
                <w:i/>
              </w:rPr>
            </w:pPr>
            <w:r w:rsidRPr="00633AD0">
              <w:rPr>
                <w:i/>
              </w:rPr>
              <w:t>Poly(ADP)ribose related</w:t>
            </w:r>
          </w:p>
        </w:tc>
        <w:tc>
          <w:tcPr>
            <w:tcW w:w="1560" w:type="dxa"/>
            <w:shd w:val="clear" w:color="auto" w:fill="FFFFFF" w:themeFill="background1"/>
          </w:tcPr>
          <w:p w14:paraId="0570022C" w14:textId="77777777" w:rsidR="00B330BE" w:rsidRPr="00633AD0" w:rsidRDefault="00B330BE" w:rsidP="0027542A">
            <w:pPr>
              <w:jc w:val="left"/>
            </w:pPr>
          </w:p>
        </w:tc>
        <w:tc>
          <w:tcPr>
            <w:tcW w:w="1842" w:type="dxa"/>
            <w:shd w:val="clear" w:color="auto" w:fill="FFFFFF" w:themeFill="background1"/>
          </w:tcPr>
          <w:p w14:paraId="350FFAA7" w14:textId="77777777" w:rsidR="00B330BE" w:rsidRPr="00633AD0" w:rsidRDefault="00B330BE" w:rsidP="0027542A">
            <w:pPr>
              <w:jc w:val="left"/>
            </w:pPr>
          </w:p>
        </w:tc>
      </w:tr>
      <w:tr w:rsidR="00B330BE" w:rsidRPr="006111C8" w14:paraId="73E2F812" w14:textId="77777777" w:rsidTr="0027542A">
        <w:tc>
          <w:tcPr>
            <w:tcW w:w="2376" w:type="dxa"/>
            <w:shd w:val="clear" w:color="auto" w:fill="FBE4D5" w:themeFill="accent2" w:themeFillTint="33"/>
          </w:tcPr>
          <w:p w14:paraId="1306D7F5" w14:textId="77777777" w:rsidR="00B330BE" w:rsidRPr="00633AD0" w:rsidRDefault="00B330BE" w:rsidP="0027542A">
            <w:pPr>
              <w:jc w:val="left"/>
              <w:rPr>
                <w:b/>
              </w:rPr>
            </w:pPr>
            <w:r w:rsidRPr="00633AD0">
              <w:rPr>
                <w:b/>
              </w:rPr>
              <w:t>PARP1</w:t>
            </w:r>
          </w:p>
          <w:p w14:paraId="08979B4A" w14:textId="77777777" w:rsidR="00B330BE" w:rsidRPr="00633AD0" w:rsidRDefault="00B330BE" w:rsidP="0027542A">
            <w:pPr>
              <w:jc w:val="left"/>
              <w:rPr>
                <w:b/>
              </w:rPr>
            </w:pPr>
            <w:r w:rsidRPr="00633AD0">
              <w:rPr>
                <w:b/>
              </w:rPr>
              <w:t>PARP2</w:t>
            </w:r>
          </w:p>
        </w:tc>
        <w:tc>
          <w:tcPr>
            <w:tcW w:w="1560" w:type="dxa"/>
            <w:shd w:val="clear" w:color="auto" w:fill="FBE4D5" w:themeFill="accent2" w:themeFillTint="33"/>
          </w:tcPr>
          <w:p w14:paraId="3B2D0BB9" w14:textId="77777777" w:rsidR="00B330BE" w:rsidRPr="00633AD0" w:rsidRDefault="00B330BE" w:rsidP="0027542A">
            <w:pPr>
              <w:jc w:val="left"/>
            </w:pPr>
            <w:r w:rsidRPr="00633AD0">
              <w:t>BRCA1</w:t>
            </w:r>
          </w:p>
          <w:p w14:paraId="4A2787A1" w14:textId="77777777" w:rsidR="00B330BE" w:rsidRPr="00633AD0" w:rsidRDefault="00B330BE" w:rsidP="0027542A">
            <w:pPr>
              <w:jc w:val="left"/>
            </w:pPr>
            <w:r w:rsidRPr="00633AD0">
              <w:t xml:space="preserve">BRCA2 </w:t>
            </w:r>
          </w:p>
          <w:p w14:paraId="698B1A01" w14:textId="77777777" w:rsidR="00B330BE" w:rsidRPr="00633AD0" w:rsidRDefault="00B330BE" w:rsidP="0027542A">
            <w:pPr>
              <w:jc w:val="left"/>
            </w:pPr>
            <w:r w:rsidRPr="00633AD0">
              <w:t>FancG</w:t>
            </w:r>
          </w:p>
          <w:p w14:paraId="1871957F" w14:textId="77777777" w:rsidR="00B330BE" w:rsidRPr="00633AD0" w:rsidRDefault="00B330BE" w:rsidP="0027542A">
            <w:pPr>
              <w:jc w:val="left"/>
            </w:pPr>
            <w:r w:rsidRPr="00633AD0">
              <w:t>PTEN</w:t>
            </w:r>
          </w:p>
        </w:tc>
        <w:tc>
          <w:tcPr>
            <w:tcW w:w="1842" w:type="dxa"/>
            <w:shd w:val="clear" w:color="auto" w:fill="FBE4D5" w:themeFill="accent2" w:themeFillTint="33"/>
          </w:tcPr>
          <w:p w14:paraId="5880E9A6" w14:textId="77777777" w:rsidR="00B330BE" w:rsidRPr="00633AD0" w:rsidRDefault="00B330BE" w:rsidP="0027542A">
            <w:pPr>
              <w:jc w:val="left"/>
            </w:pPr>
            <w:r w:rsidRPr="00633AD0">
              <w:t>Olaparib</w:t>
            </w:r>
          </w:p>
          <w:p w14:paraId="64906E34" w14:textId="77777777" w:rsidR="00B330BE" w:rsidRPr="00633AD0" w:rsidRDefault="00B330BE" w:rsidP="0027542A">
            <w:pPr>
              <w:jc w:val="left"/>
            </w:pPr>
            <w:r w:rsidRPr="00633AD0">
              <w:t>Veliparib</w:t>
            </w:r>
          </w:p>
          <w:p w14:paraId="13E0A61F" w14:textId="77777777" w:rsidR="00B330BE" w:rsidRPr="00633AD0" w:rsidRDefault="00B330BE" w:rsidP="0027542A">
            <w:pPr>
              <w:jc w:val="left"/>
            </w:pPr>
            <w:r w:rsidRPr="00633AD0">
              <w:t>Talazoparib</w:t>
            </w:r>
          </w:p>
          <w:p w14:paraId="2C51B5F3" w14:textId="77777777" w:rsidR="00B330BE" w:rsidRPr="00633AD0" w:rsidRDefault="00B330BE" w:rsidP="0027542A">
            <w:pPr>
              <w:jc w:val="left"/>
            </w:pPr>
            <w:r w:rsidRPr="00633AD0">
              <w:t>Niraparib</w:t>
            </w:r>
          </w:p>
          <w:p w14:paraId="55BDF814" w14:textId="77777777" w:rsidR="00B330BE" w:rsidRPr="00633AD0" w:rsidRDefault="00B330BE" w:rsidP="0027542A">
            <w:pPr>
              <w:jc w:val="left"/>
            </w:pPr>
            <w:r w:rsidRPr="00633AD0">
              <w:t>Rucaparib</w:t>
            </w:r>
          </w:p>
        </w:tc>
      </w:tr>
      <w:tr w:rsidR="00B330BE" w:rsidRPr="006111C8" w14:paraId="376A69C2" w14:textId="77777777" w:rsidTr="0027542A">
        <w:tc>
          <w:tcPr>
            <w:tcW w:w="2376" w:type="dxa"/>
            <w:tcBorders>
              <w:bottom w:val="single" w:sz="4" w:space="0" w:color="auto"/>
            </w:tcBorders>
            <w:shd w:val="clear" w:color="auto" w:fill="FBE4D5" w:themeFill="accent2" w:themeFillTint="33"/>
          </w:tcPr>
          <w:p w14:paraId="6553BE74" w14:textId="77777777" w:rsidR="00B330BE" w:rsidRPr="00633AD0" w:rsidRDefault="00B330BE" w:rsidP="0027542A">
            <w:pPr>
              <w:jc w:val="left"/>
              <w:rPr>
                <w:b/>
              </w:rPr>
            </w:pPr>
            <w:r w:rsidRPr="00633AD0">
              <w:rPr>
                <w:b/>
              </w:rPr>
              <w:t>PARG</w:t>
            </w:r>
          </w:p>
        </w:tc>
        <w:tc>
          <w:tcPr>
            <w:tcW w:w="1560" w:type="dxa"/>
            <w:tcBorders>
              <w:bottom w:val="single" w:sz="4" w:space="0" w:color="auto"/>
            </w:tcBorders>
            <w:shd w:val="clear" w:color="auto" w:fill="FBE4D5" w:themeFill="accent2" w:themeFillTint="33"/>
          </w:tcPr>
          <w:p w14:paraId="58BE41FA" w14:textId="77777777" w:rsidR="00B330BE" w:rsidRPr="00633AD0" w:rsidRDefault="00B330BE" w:rsidP="0027542A">
            <w:pPr>
              <w:jc w:val="left"/>
            </w:pPr>
            <w:r w:rsidRPr="00633AD0">
              <w:t>BRCA1</w:t>
            </w:r>
          </w:p>
          <w:p w14:paraId="15F60BDC" w14:textId="77777777" w:rsidR="00B330BE" w:rsidRPr="00633AD0" w:rsidRDefault="00B330BE" w:rsidP="0027542A">
            <w:pPr>
              <w:jc w:val="left"/>
            </w:pPr>
            <w:r w:rsidRPr="00633AD0">
              <w:t>PALB2 FAM175A BARD1</w:t>
            </w:r>
          </w:p>
        </w:tc>
        <w:tc>
          <w:tcPr>
            <w:tcW w:w="1842" w:type="dxa"/>
            <w:tcBorders>
              <w:bottom w:val="single" w:sz="4" w:space="0" w:color="auto"/>
            </w:tcBorders>
            <w:shd w:val="clear" w:color="auto" w:fill="FBE4D5" w:themeFill="accent2" w:themeFillTint="33"/>
          </w:tcPr>
          <w:p w14:paraId="1B31A9F3" w14:textId="77777777" w:rsidR="00B330BE" w:rsidRPr="00633AD0" w:rsidRDefault="00B330BE" w:rsidP="0027542A">
            <w:pPr>
              <w:jc w:val="left"/>
            </w:pPr>
            <w:r w:rsidRPr="00633AD0">
              <w:t>PDD00017272</w:t>
            </w:r>
          </w:p>
          <w:p w14:paraId="5B519D80" w14:textId="77777777" w:rsidR="00B330BE" w:rsidRPr="00633AD0" w:rsidRDefault="00B330BE" w:rsidP="0027542A">
            <w:pPr>
              <w:jc w:val="left"/>
            </w:pPr>
            <w:r w:rsidRPr="00633AD0">
              <w:t>PDD00017273</w:t>
            </w:r>
          </w:p>
          <w:p w14:paraId="6514299D" w14:textId="77777777" w:rsidR="00B330BE" w:rsidRPr="00633AD0" w:rsidRDefault="00B330BE" w:rsidP="0027542A">
            <w:pPr>
              <w:jc w:val="left"/>
            </w:pPr>
            <w:r w:rsidRPr="00633AD0">
              <w:t>COH34</w:t>
            </w:r>
          </w:p>
          <w:p w14:paraId="518D5E60" w14:textId="77777777" w:rsidR="00B330BE" w:rsidRPr="00633AD0" w:rsidRDefault="00B330BE" w:rsidP="0027542A">
            <w:pPr>
              <w:jc w:val="left"/>
            </w:pPr>
            <w:r w:rsidRPr="00633AD0">
              <w:t>JA2-4/JA2131</w:t>
            </w:r>
          </w:p>
        </w:tc>
      </w:tr>
    </w:tbl>
    <w:p w14:paraId="08680C00" w14:textId="4ACD23A5" w:rsidR="00B330BE" w:rsidRDefault="00B330BE" w:rsidP="00B330BE">
      <w:pPr>
        <w:spacing w:line="360" w:lineRule="auto"/>
        <w:ind w:left="360"/>
      </w:pPr>
    </w:p>
    <w:p w14:paraId="3ADD46BC" w14:textId="77777777" w:rsidR="00B330BE" w:rsidRDefault="00B330BE">
      <w:r>
        <w:br w:type="page"/>
      </w:r>
    </w:p>
    <w:p w14:paraId="55EF7350" w14:textId="77777777" w:rsidR="00B330BE" w:rsidRDefault="00B330BE" w:rsidP="00B330BE">
      <w:pPr>
        <w:pStyle w:val="Heading1"/>
      </w:pPr>
      <w:r>
        <w:lastRenderedPageBreak/>
        <w:t>Figure Legends</w:t>
      </w:r>
    </w:p>
    <w:p w14:paraId="5E2795CF" w14:textId="77777777" w:rsidR="00B330BE" w:rsidRPr="006111C8" w:rsidRDefault="00B330BE" w:rsidP="00B330BE">
      <w:pPr>
        <w:pStyle w:val="Heading3"/>
        <w:spacing w:line="360" w:lineRule="auto"/>
      </w:pPr>
      <w:r w:rsidRPr="006E2885">
        <w:t xml:space="preserve">Figure 1. Overview of </w:t>
      </w:r>
      <w:r>
        <w:t>SP-</w:t>
      </w:r>
      <w:r w:rsidRPr="006E2885">
        <w:t>BER</w:t>
      </w:r>
      <w:r>
        <w:t xml:space="preserve"> and LP-BER</w:t>
      </w:r>
    </w:p>
    <w:p w14:paraId="2FAB068F" w14:textId="6FDA482F" w:rsidR="00B330BE" w:rsidRDefault="00B330BE" w:rsidP="00B330BE">
      <w:pPr>
        <w:spacing w:line="360" w:lineRule="auto"/>
      </w:pPr>
      <w:r>
        <w:t>A. Base damage (red flag) is recognised by one of 11 specific DNA glycosylases that are monofunctional (removes base creating an AP site); bifunctional (removes base and cleaves phosphodiester backbone 3’ to the lesion) or Nei-like (cleaves phosphodiester bond either side of lesion). APE1 incises the AP site, or removes the 3’-</w:t>
      </w:r>
      <w:r w:rsidRPr="00CF235A">
        <w:rPr>
          <w:rFonts w:ascii="Symbol" w:hAnsi="Symbol"/>
        </w:rPr>
        <w:t></w:t>
      </w:r>
      <w:r>
        <w:t>,</w:t>
      </w:r>
      <w:r w:rsidRPr="00CF235A">
        <w:rPr>
          <w:rFonts w:ascii="Symbol" w:hAnsi="Symbol"/>
        </w:rPr>
        <w:t></w:t>
      </w:r>
      <w:r>
        <w:t>-unsaturated aldehyde remaining from bifunctional DNA glycosylase action. PNKP is required to remove 3’-phosphate termini following Nei-like DNA base excision. At this stage, PARP1 recognises SSB/gap intermediates protecting these from degradation, and facilitates repair through protein recruitment. Pol</w:t>
      </w:r>
      <w:r w:rsidRPr="006111C8">
        <w:rPr>
          <w:rFonts w:ascii="Symbol" w:hAnsi="Symbol"/>
        </w:rPr>
        <w:t></w:t>
      </w:r>
      <w:r>
        <w:t xml:space="preserve"> through its lyase activity excises the 5’-</w:t>
      </w:r>
      <w:r w:rsidR="00BF3BEB">
        <w:t>dRP</w:t>
      </w:r>
      <w:r>
        <w:t xml:space="preserve"> moiety, and simultaneously fills the one nucleotide gap (green nucleotide). XRCC1-LigIII</w:t>
      </w:r>
      <w:r w:rsidRPr="006111C8">
        <w:rPr>
          <w:rFonts w:ascii="Symbol" w:hAnsi="Symbol"/>
        </w:rPr>
        <w:t></w:t>
      </w:r>
      <w:r>
        <w:t xml:space="preserve"> complex interacts with Pol</w:t>
      </w:r>
      <w:r w:rsidRPr="00F3131E">
        <w:rPr>
          <w:rFonts w:ascii="Symbol" w:hAnsi="Symbol"/>
        </w:rPr>
        <w:t></w:t>
      </w:r>
      <w:r>
        <w:t xml:space="preserve"> and repairs the remaining nick in the DNA, thus completing SP-BER. B. When the gap intermediate is not amenable to Pol</w:t>
      </w:r>
      <w:r w:rsidRPr="00F3131E">
        <w:rPr>
          <w:rFonts w:ascii="Symbol" w:hAnsi="Symbol"/>
        </w:rPr>
        <w:t></w:t>
      </w:r>
      <w:r>
        <w:t>, LP-BER is employed. Pol</w:t>
      </w:r>
      <w:r w:rsidRPr="006111C8">
        <w:rPr>
          <w:rFonts w:ascii="Symbol" w:hAnsi="Symbol"/>
        </w:rPr>
        <w:t></w:t>
      </w:r>
      <w:r>
        <w:rPr>
          <w:rFonts w:ascii="Symbol" w:hAnsi="Symbol"/>
        </w:rPr>
        <w:t></w:t>
      </w:r>
      <w:r w:rsidRPr="006111C8">
        <w:rPr>
          <w:rFonts w:ascii="Symbol" w:hAnsi="Symbol"/>
        </w:rPr>
        <w:t></w:t>
      </w:r>
      <w:r>
        <w:t xml:space="preserve"> stimulates strand displacement and creates a 2-8 nucleotide 5’-flap. FEN1 cleaves the flap and LigI ligates the subsequent nick, both of which are stimulated by the PCNA clamp slider. Each enzymatic step of the pathway can be targeted by small molecule inhibitors, as indicated by the red cross.</w:t>
      </w:r>
    </w:p>
    <w:p w14:paraId="4F27660D" w14:textId="77777777" w:rsidR="00B330BE" w:rsidRDefault="00B330BE" w:rsidP="00B330BE">
      <w:r w:rsidRPr="006111C8">
        <w:rPr>
          <w:rStyle w:val="Heading3Char"/>
        </w:rPr>
        <w:t>Figure 2. Functions of PARP1 and PARG during BER.</w:t>
      </w:r>
      <w:r>
        <w:t xml:space="preserve"> </w:t>
      </w:r>
    </w:p>
    <w:p w14:paraId="1F821976" w14:textId="05A1217C" w:rsidR="00BD3E51" w:rsidRDefault="00B330BE" w:rsidP="00BF42FC">
      <w:pPr>
        <w:spacing w:line="360" w:lineRule="auto"/>
      </w:pPr>
      <w:r>
        <w:t>A. PARP1 (pink) recognises SSB/gap intermediates and uses NAD+ (red hexagon) to synthesise linear and branched chains of ADP-ribose units (red circles) to itself and/or other proteins. The BRCT1 domain of XRCC1 can bind poly(ADP-ribose), and make DNA contacts, allowing access for Pol</w:t>
      </w:r>
      <w:r w:rsidRPr="006111C8">
        <w:rPr>
          <w:rFonts w:ascii="Symbol" w:hAnsi="Symbol"/>
        </w:rPr>
        <w:t></w:t>
      </w:r>
      <w:r>
        <w:t xml:space="preserve"> and LigIII</w:t>
      </w:r>
      <w:r w:rsidRPr="006111C8">
        <w:rPr>
          <w:rFonts w:ascii="Symbol" w:hAnsi="Symbol"/>
        </w:rPr>
        <w:t></w:t>
      </w:r>
      <w:r>
        <w:t xml:space="preserve"> to repair the break. PARP1 poly(ADP-ribosyl)ation accumulation causes PARP1 to be released through electrostatic repulsion. PARG subsequently cleaves the poly(ADP-ribose) chains allowing PARP1 to bind to additional SSB/gaps. The terminal ADP-ribose unit is refractory to PARG action, so ADP-ribose hydrolases (ARH) are needed for complete removal. PARPi (red cross) can lead to a trapped PARP-DNA complex that interferes with replication. </w:t>
      </w:r>
    </w:p>
    <w:sectPr w:rsidR="00BD3E51">
      <w:footerReference w:type="default" r:id="rId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0842A2D" w14:textId="77777777" w:rsidR="00841798" w:rsidRDefault="00841798" w:rsidP="00D20B4E">
      <w:pPr>
        <w:spacing w:after="0" w:line="240" w:lineRule="auto"/>
      </w:pPr>
      <w:r>
        <w:separator/>
      </w:r>
    </w:p>
  </w:endnote>
  <w:endnote w:type="continuationSeparator" w:id="0">
    <w:p w14:paraId="1DDC0EE8" w14:textId="77777777" w:rsidR="00841798" w:rsidRDefault="00841798" w:rsidP="00D20B4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44318192"/>
      <w:docPartObj>
        <w:docPartGallery w:val="Page Numbers (Bottom of Page)"/>
        <w:docPartUnique/>
      </w:docPartObj>
    </w:sdtPr>
    <w:sdtEndPr>
      <w:rPr>
        <w:noProof/>
      </w:rPr>
    </w:sdtEndPr>
    <w:sdtContent>
      <w:p w14:paraId="1DC65548" w14:textId="5AAE1AF6" w:rsidR="0027542A" w:rsidRDefault="0027542A">
        <w:pPr>
          <w:pStyle w:val="Footer"/>
          <w:jc w:val="center"/>
        </w:pPr>
        <w:r>
          <w:fldChar w:fldCharType="begin"/>
        </w:r>
        <w:r>
          <w:instrText xml:space="preserve"> PAGE   \* MERGEFORMAT </w:instrText>
        </w:r>
        <w:r>
          <w:fldChar w:fldCharType="separate"/>
        </w:r>
        <w:r w:rsidR="00BA1F2E">
          <w:rPr>
            <w:noProof/>
          </w:rPr>
          <w:t>2</w:t>
        </w:r>
        <w:r>
          <w:rPr>
            <w:noProof/>
          </w:rPr>
          <w:fldChar w:fldCharType="end"/>
        </w:r>
      </w:p>
    </w:sdtContent>
  </w:sdt>
  <w:p w14:paraId="566FC95E" w14:textId="77777777" w:rsidR="0027542A" w:rsidRDefault="0027542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77C3A20" w14:textId="77777777" w:rsidR="00841798" w:rsidRDefault="00841798" w:rsidP="00D20B4E">
      <w:pPr>
        <w:spacing w:after="0" w:line="240" w:lineRule="auto"/>
      </w:pPr>
      <w:r>
        <w:separator/>
      </w:r>
    </w:p>
  </w:footnote>
  <w:footnote w:type="continuationSeparator" w:id="0">
    <w:p w14:paraId="4E388CB1" w14:textId="77777777" w:rsidR="00841798" w:rsidRDefault="00841798" w:rsidP="00D20B4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61A383C"/>
    <w:multiLevelType w:val="hybridMultilevel"/>
    <w:tmpl w:val="C7384626"/>
    <w:lvl w:ilvl="0" w:tplc="B6FA1068">
      <w:start w:val="2"/>
      <w:numFmt w:val="decimal"/>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3C943D5B"/>
    <w:multiLevelType w:val="hybridMultilevel"/>
    <w:tmpl w:val="3AB6AE4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492E2959"/>
    <w:multiLevelType w:val="hybridMultilevel"/>
    <w:tmpl w:val="09149FE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49C2531A"/>
    <w:multiLevelType w:val="hybridMultilevel"/>
    <w:tmpl w:val="CBE0DB2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53371F68"/>
    <w:multiLevelType w:val="hybridMultilevel"/>
    <w:tmpl w:val="42AC168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56DE4FF2"/>
    <w:multiLevelType w:val="hybridMultilevel"/>
    <w:tmpl w:val="0CEAC044"/>
    <w:lvl w:ilvl="0" w:tplc="66A434EE">
      <w:start w:val="1"/>
      <w:numFmt w:val="lowerRoman"/>
      <w:lvlText w:val="%1."/>
      <w:lvlJc w:val="left"/>
      <w:pPr>
        <w:ind w:left="720" w:hanging="72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6" w15:restartNumberingAfterBreak="0">
    <w:nsid w:val="58835C58"/>
    <w:multiLevelType w:val="hybridMultilevel"/>
    <w:tmpl w:val="C534F3D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5DDB6F06"/>
    <w:multiLevelType w:val="multilevel"/>
    <w:tmpl w:val="55B6B228"/>
    <w:lvl w:ilvl="0">
      <w:start w:val="1"/>
      <w:numFmt w:val="decimal"/>
      <w:lvlText w:val="%1."/>
      <w:lvlJc w:val="left"/>
      <w:pPr>
        <w:ind w:left="720" w:hanging="360"/>
      </w:pPr>
      <w:rPr>
        <w:rFonts w:hint="default"/>
      </w:rPr>
    </w:lvl>
    <w:lvl w:ilvl="1">
      <w:start w:val="8"/>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8" w15:restartNumberingAfterBreak="0">
    <w:nsid w:val="60283162"/>
    <w:multiLevelType w:val="hybridMultilevel"/>
    <w:tmpl w:val="63B8DE9E"/>
    <w:lvl w:ilvl="0" w:tplc="17E4D100">
      <w:start w:val="1"/>
      <w:numFmt w:val="upp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631C06AF"/>
    <w:multiLevelType w:val="multilevel"/>
    <w:tmpl w:val="3CD05636"/>
    <w:lvl w:ilvl="0">
      <w:start w:val="2"/>
      <w:numFmt w:val="decimal"/>
      <w:lvlText w:val="%1"/>
      <w:lvlJc w:val="left"/>
      <w:pPr>
        <w:ind w:left="360" w:hanging="360"/>
      </w:pPr>
      <w:rPr>
        <w:rFonts w:hint="default"/>
      </w:rPr>
    </w:lvl>
    <w:lvl w:ilvl="1">
      <w:start w:val="9"/>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10" w15:restartNumberingAfterBreak="0">
    <w:nsid w:val="657B77B0"/>
    <w:multiLevelType w:val="multilevel"/>
    <w:tmpl w:val="B4022EA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6CAE0B7F"/>
    <w:multiLevelType w:val="multilevel"/>
    <w:tmpl w:val="5E3CB130"/>
    <w:lvl w:ilvl="0">
      <w:start w:val="2"/>
      <w:numFmt w:val="decimal"/>
      <w:lvlText w:val="%1"/>
      <w:lvlJc w:val="left"/>
      <w:pPr>
        <w:ind w:left="390" w:hanging="390"/>
      </w:pPr>
      <w:rPr>
        <w:rFonts w:hint="default"/>
      </w:rPr>
    </w:lvl>
    <w:lvl w:ilvl="1">
      <w:start w:val="9"/>
      <w:numFmt w:val="decimal"/>
      <w:lvlText w:val="%1.%2"/>
      <w:lvlJc w:val="left"/>
      <w:pPr>
        <w:ind w:left="390" w:hanging="39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7A002530"/>
    <w:multiLevelType w:val="multilevel"/>
    <w:tmpl w:val="D744EBE6"/>
    <w:lvl w:ilvl="0">
      <w:start w:val="2"/>
      <w:numFmt w:val="decimal"/>
      <w:lvlText w:val="%1"/>
      <w:lvlJc w:val="left"/>
      <w:pPr>
        <w:ind w:left="390" w:hanging="390"/>
      </w:pPr>
      <w:rPr>
        <w:rFonts w:hint="default"/>
      </w:rPr>
    </w:lvl>
    <w:lvl w:ilvl="1">
      <w:start w:val="9"/>
      <w:numFmt w:val="decimal"/>
      <w:lvlText w:val="%1.%2"/>
      <w:lvlJc w:val="left"/>
      <w:pPr>
        <w:ind w:left="390" w:hanging="39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num w:numId="1">
    <w:abstractNumId w:val="6"/>
  </w:num>
  <w:num w:numId="2">
    <w:abstractNumId w:val="10"/>
  </w:num>
  <w:num w:numId="3">
    <w:abstractNumId w:val="5"/>
  </w:num>
  <w:num w:numId="4">
    <w:abstractNumId w:val="7"/>
  </w:num>
  <w:num w:numId="5">
    <w:abstractNumId w:val="8"/>
  </w:num>
  <w:num w:numId="6">
    <w:abstractNumId w:val="9"/>
  </w:num>
  <w:num w:numId="7">
    <w:abstractNumId w:val="11"/>
  </w:num>
  <w:num w:numId="8">
    <w:abstractNumId w:val="12"/>
  </w:num>
  <w:num w:numId="9">
    <w:abstractNumId w:val="0"/>
  </w:num>
  <w:num w:numId="10">
    <w:abstractNumId w:val="3"/>
  </w:num>
  <w:num w:numId="11">
    <w:abstractNumId w:val="2"/>
  </w:num>
  <w:num w:numId="12">
    <w:abstractNumId w:val="1"/>
  </w:num>
  <w:num w:numId="13">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te520wrp2fsxkepvxn5te5y9srazwe2fptp&quot;&gt;BER-Converted-2&lt;record-ids&gt;&lt;item&gt;7811&lt;/item&gt;&lt;item&gt;8562&lt;/item&gt;&lt;item&gt;8564&lt;/item&gt;&lt;item&gt;8568&lt;/item&gt;&lt;item&gt;8954&lt;/item&gt;&lt;item&gt;8957&lt;/item&gt;&lt;item&gt;8961&lt;/item&gt;&lt;item&gt;9062&lt;/item&gt;&lt;item&gt;9109&lt;/item&gt;&lt;item&gt;9204&lt;/item&gt;&lt;item&gt;9205&lt;/item&gt;&lt;item&gt;9310&lt;/item&gt;&lt;item&gt;9419&lt;/item&gt;&lt;item&gt;9503&lt;/item&gt;&lt;item&gt;9519&lt;/item&gt;&lt;item&gt;9520&lt;/item&gt;&lt;item&gt;9521&lt;/item&gt;&lt;item&gt;9532&lt;/item&gt;&lt;item&gt;9534&lt;/item&gt;&lt;item&gt;9543&lt;/item&gt;&lt;/record-ids&gt;&lt;/item&gt;&lt;/Libraries&gt;"/>
  </w:docVars>
  <w:rsids>
    <w:rsidRoot w:val="00D06378"/>
    <w:rsid w:val="0000202F"/>
    <w:rsid w:val="000036C7"/>
    <w:rsid w:val="0000665A"/>
    <w:rsid w:val="000066C4"/>
    <w:rsid w:val="00013664"/>
    <w:rsid w:val="00021D9B"/>
    <w:rsid w:val="000271B3"/>
    <w:rsid w:val="0003148D"/>
    <w:rsid w:val="0004212F"/>
    <w:rsid w:val="00046A33"/>
    <w:rsid w:val="000518DF"/>
    <w:rsid w:val="00053EB5"/>
    <w:rsid w:val="00056397"/>
    <w:rsid w:val="00060297"/>
    <w:rsid w:val="000606C1"/>
    <w:rsid w:val="000633C1"/>
    <w:rsid w:val="00065335"/>
    <w:rsid w:val="00066131"/>
    <w:rsid w:val="000675E6"/>
    <w:rsid w:val="00070A51"/>
    <w:rsid w:val="000742F8"/>
    <w:rsid w:val="00074344"/>
    <w:rsid w:val="000753A3"/>
    <w:rsid w:val="00077298"/>
    <w:rsid w:val="00086FAF"/>
    <w:rsid w:val="00095112"/>
    <w:rsid w:val="00096CE7"/>
    <w:rsid w:val="00097280"/>
    <w:rsid w:val="000B0597"/>
    <w:rsid w:val="000B56E4"/>
    <w:rsid w:val="000B6C57"/>
    <w:rsid w:val="000B7F62"/>
    <w:rsid w:val="000C0F25"/>
    <w:rsid w:val="000C602A"/>
    <w:rsid w:val="000C7EDB"/>
    <w:rsid w:val="000D097C"/>
    <w:rsid w:val="000D1F26"/>
    <w:rsid w:val="000D7776"/>
    <w:rsid w:val="000E44AC"/>
    <w:rsid w:val="000E463A"/>
    <w:rsid w:val="000E650B"/>
    <w:rsid w:val="000E72DE"/>
    <w:rsid w:val="000F196C"/>
    <w:rsid w:val="000F6FF5"/>
    <w:rsid w:val="00102810"/>
    <w:rsid w:val="00106546"/>
    <w:rsid w:val="00111043"/>
    <w:rsid w:val="00112DCD"/>
    <w:rsid w:val="0011688C"/>
    <w:rsid w:val="0011742D"/>
    <w:rsid w:val="00120FA0"/>
    <w:rsid w:val="00130426"/>
    <w:rsid w:val="00135526"/>
    <w:rsid w:val="00135CCB"/>
    <w:rsid w:val="00140939"/>
    <w:rsid w:val="00146C21"/>
    <w:rsid w:val="00153F68"/>
    <w:rsid w:val="001544B6"/>
    <w:rsid w:val="00155281"/>
    <w:rsid w:val="0015589D"/>
    <w:rsid w:val="00161726"/>
    <w:rsid w:val="00164219"/>
    <w:rsid w:val="00165116"/>
    <w:rsid w:val="00166FB2"/>
    <w:rsid w:val="001764D1"/>
    <w:rsid w:val="001779FA"/>
    <w:rsid w:val="00180136"/>
    <w:rsid w:val="00182B05"/>
    <w:rsid w:val="001863B9"/>
    <w:rsid w:val="001872AB"/>
    <w:rsid w:val="0018754D"/>
    <w:rsid w:val="00192D4D"/>
    <w:rsid w:val="001931C8"/>
    <w:rsid w:val="00193CF1"/>
    <w:rsid w:val="001A027D"/>
    <w:rsid w:val="001A1F7E"/>
    <w:rsid w:val="001A50DB"/>
    <w:rsid w:val="001B3999"/>
    <w:rsid w:val="001B6D5D"/>
    <w:rsid w:val="001C52FB"/>
    <w:rsid w:val="001C5D48"/>
    <w:rsid w:val="001C68F9"/>
    <w:rsid w:val="001D0F16"/>
    <w:rsid w:val="001D3D43"/>
    <w:rsid w:val="001D5607"/>
    <w:rsid w:val="001D7702"/>
    <w:rsid w:val="001E6222"/>
    <w:rsid w:val="001E66D5"/>
    <w:rsid w:val="001E7E14"/>
    <w:rsid w:val="001F0A38"/>
    <w:rsid w:val="001F157D"/>
    <w:rsid w:val="001F2E4A"/>
    <w:rsid w:val="00200409"/>
    <w:rsid w:val="0020175F"/>
    <w:rsid w:val="0020508B"/>
    <w:rsid w:val="0020683D"/>
    <w:rsid w:val="00215AA7"/>
    <w:rsid w:val="00220AE4"/>
    <w:rsid w:val="00221FF2"/>
    <w:rsid w:val="002278A6"/>
    <w:rsid w:val="002447E5"/>
    <w:rsid w:val="0025261A"/>
    <w:rsid w:val="00254B56"/>
    <w:rsid w:val="002556F6"/>
    <w:rsid w:val="00261EF0"/>
    <w:rsid w:val="00262412"/>
    <w:rsid w:val="00272F9B"/>
    <w:rsid w:val="00274369"/>
    <w:rsid w:val="0027542A"/>
    <w:rsid w:val="00285674"/>
    <w:rsid w:val="00285E2A"/>
    <w:rsid w:val="00287A74"/>
    <w:rsid w:val="0029101F"/>
    <w:rsid w:val="00293041"/>
    <w:rsid w:val="00293D99"/>
    <w:rsid w:val="002A2B01"/>
    <w:rsid w:val="002A5AB3"/>
    <w:rsid w:val="002A6939"/>
    <w:rsid w:val="002B0C13"/>
    <w:rsid w:val="002C18BA"/>
    <w:rsid w:val="002C2103"/>
    <w:rsid w:val="002C29C1"/>
    <w:rsid w:val="002C455E"/>
    <w:rsid w:val="002D0B01"/>
    <w:rsid w:val="002D268A"/>
    <w:rsid w:val="002D3EF2"/>
    <w:rsid w:val="002D5C2E"/>
    <w:rsid w:val="002D7B72"/>
    <w:rsid w:val="002E65F8"/>
    <w:rsid w:val="002F014C"/>
    <w:rsid w:val="002F0FDE"/>
    <w:rsid w:val="002F23E4"/>
    <w:rsid w:val="002F471B"/>
    <w:rsid w:val="002F6E84"/>
    <w:rsid w:val="00301220"/>
    <w:rsid w:val="00302149"/>
    <w:rsid w:val="00311713"/>
    <w:rsid w:val="00312397"/>
    <w:rsid w:val="00313DC6"/>
    <w:rsid w:val="00317220"/>
    <w:rsid w:val="00317E0B"/>
    <w:rsid w:val="003225C1"/>
    <w:rsid w:val="003320A7"/>
    <w:rsid w:val="003359B2"/>
    <w:rsid w:val="00336EF4"/>
    <w:rsid w:val="003401C4"/>
    <w:rsid w:val="00343C4B"/>
    <w:rsid w:val="00354CAD"/>
    <w:rsid w:val="003552BD"/>
    <w:rsid w:val="00356344"/>
    <w:rsid w:val="003563BF"/>
    <w:rsid w:val="00356B40"/>
    <w:rsid w:val="00360E66"/>
    <w:rsid w:val="003636E6"/>
    <w:rsid w:val="0036400E"/>
    <w:rsid w:val="00371E07"/>
    <w:rsid w:val="00372D95"/>
    <w:rsid w:val="003761A3"/>
    <w:rsid w:val="003855E6"/>
    <w:rsid w:val="00385C24"/>
    <w:rsid w:val="00390B54"/>
    <w:rsid w:val="00394B26"/>
    <w:rsid w:val="003A7689"/>
    <w:rsid w:val="003B4C88"/>
    <w:rsid w:val="003C19A1"/>
    <w:rsid w:val="003C1C46"/>
    <w:rsid w:val="003D0BA4"/>
    <w:rsid w:val="003D15B6"/>
    <w:rsid w:val="003D53BD"/>
    <w:rsid w:val="003D59A4"/>
    <w:rsid w:val="003D6667"/>
    <w:rsid w:val="003E0E91"/>
    <w:rsid w:val="003E4178"/>
    <w:rsid w:val="003E5E40"/>
    <w:rsid w:val="003E7148"/>
    <w:rsid w:val="003F19B3"/>
    <w:rsid w:val="003F1FE4"/>
    <w:rsid w:val="003F2837"/>
    <w:rsid w:val="003F2B63"/>
    <w:rsid w:val="003F5BAE"/>
    <w:rsid w:val="003F6477"/>
    <w:rsid w:val="003F7A3F"/>
    <w:rsid w:val="004073EA"/>
    <w:rsid w:val="004114A1"/>
    <w:rsid w:val="00411AEC"/>
    <w:rsid w:val="0041396E"/>
    <w:rsid w:val="00424C0A"/>
    <w:rsid w:val="004311E5"/>
    <w:rsid w:val="004317CE"/>
    <w:rsid w:val="00432A02"/>
    <w:rsid w:val="004332AD"/>
    <w:rsid w:val="00435034"/>
    <w:rsid w:val="004401AB"/>
    <w:rsid w:val="00440AF5"/>
    <w:rsid w:val="00444456"/>
    <w:rsid w:val="00446D59"/>
    <w:rsid w:val="00454809"/>
    <w:rsid w:val="004562A5"/>
    <w:rsid w:val="004615D3"/>
    <w:rsid w:val="0046500D"/>
    <w:rsid w:val="00467E10"/>
    <w:rsid w:val="0047434D"/>
    <w:rsid w:val="00476F1C"/>
    <w:rsid w:val="00477DD4"/>
    <w:rsid w:val="004801E5"/>
    <w:rsid w:val="00480656"/>
    <w:rsid w:val="00480F39"/>
    <w:rsid w:val="004853A3"/>
    <w:rsid w:val="00490509"/>
    <w:rsid w:val="00490715"/>
    <w:rsid w:val="00494E9D"/>
    <w:rsid w:val="00494F9C"/>
    <w:rsid w:val="00495ED6"/>
    <w:rsid w:val="004A6FF5"/>
    <w:rsid w:val="004B5E67"/>
    <w:rsid w:val="004C37E3"/>
    <w:rsid w:val="004C4734"/>
    <w:rsid w:val="004D52AA"/>
    <w:rsid w:val="004E1484"/>
    <w:rsid w:val="004E2BC6"/>
    <w:rsid w:val="004E3A63"/>
    <w:rsid w:val="004E5659"/>
    <w:rsid w:val="004F0905"/>
    <w:rsid w:val="004F4295"/>
    <w:rsid w:val="004F63B3"/>
    <w:rsid w:val="005071AF"/>
    <w:rsid w:val="005131D1"/>
    <w:rsid w:val="00517A34"/>
    <w:rsid w:val="00517DAC"/>
    <w:rsid w:val="005208F6"/>
    <w:rsid w:val="00521363"/>
    <w:rsid w:val="00521432"/>
    <w:rsid w:val="00522D6A"/>
    <w:rsid w:val="0052609F"/>
    <w:rsid w:val="00526453"/>
    <w:rsid w:val="00536B1F"/>
    <w:rsid w:val="00556F7C"/>
    <w:rsid w:val="0056380E"/>
    <w:rsid w:val="00563D25"/>
    <w:rsid w:val="00564190"/>
    <w:rsid w:val="0056422B"/>
    <w:rsid w:val="0056545D"/>
    <w:rsid w:val="00570BEB"/>
    <w:rsid w:val="00576784"/>
    <w:rsid w:val="00577541"/>
    <w:rsid w:val="00590F16"/>
    <w:rsid w:val="005A0ED6"/>
    <w:rsid w:val="005A107A"/>
    <w:rsid w:val="005A371C"/>
    <w:rsid w:val="005A3D1F"/>
    <w:rsid w:val="005A3D21"/>
    <w:rsid w:val="005A3DDB"/>
    <w:rsid w:val="005A488B"/>
    <w:rsid w:val="005A7872"/>
    <w:rsid w:val="005B18CB"/>
    <w:rsid w:val="005B2B51"/>
    <w:rsid w:val="005B39B1"/>
    <w:rsid w:val="005B757A"/>
    <w:rsid w:val="005C16A0"/>
    <w:rsid w:val="005C3911"/>
    <w:rsid w:val="005C4969"/>
    <w:rsid w:val="005C6A8E"/>
    <w:rsid w:val="005D05D7"/>
    <w:rsid w:val="005D1E8C"/>
    <w:rsid w:val="005D1F61"/>
    <w:rsid w:val="005D23CB"/>
    <w:rsid w:val="005D41FC"/>
    <w:rsid w:val="005D5456"/>
    <w:rsid w:val="005D68B4"/>
    <w:rsid w:val="005D698C"/>
    <w:rsid w:val="005E1C93"/>
    <w:rsid w:val="005E47B4"/>
    <w:rsid w:val="005E559F"/>
    <w:rsid w:val="005E6383"/>
    <w:rsid w:val="005F21E3"/>
    <w:rsid w:val="005F490F"/>
    <w:rsid w:val="005F7F8F"/>
    <w:rsid w:val="00601990"/>
    <w:rsid w:val="00606459"/>
    <w:rsid w:val="00607772"/>
    <w:rsid w:val="00610B86"/>
    <w:rsid w:val="00610E24"/>
    <w:rsid w:val="006111C8"/>
    <w:rsid w:val="00612DAC"/>
    <w:rsid w:val="006151B0"/>
    <w:rsid w:val="006170BF"/>
    <w:rsid w:val="006206A0"/>
    <w:rsid w:val="00623D41"/>
    <w:rsid w:val="00624225"/>
    <w:rsid w:val="00625F9B"/>
    <w:rsid w:val="006317D9"/>
    <w:rsid w:val="00633AD0"/>
    <w:rsid w:val="00633D58"/>
    <w:rsid w:val="00635E21"/>
    <w:rsid w:val="00643D6E"/>
    <w:rsid w:val="006465FE"/>
    <w:rsid w:val="00647864"/>
    <w:rsid w:val="00652132"/>
    <w:rsid w:val="0066431D"/>
    <w:rsid w:val="00664354"/>
    <w:rsid w:val="00666246"/>
    <w:rsid w:val="00667DD4"/>
    <w:rsid w:val="00670E83"/>
    <w:rsid w:val="00671E43"/>
    <w:rsid w:val="00673040"/>
    <w:rsid w:val="006867C9"/>
    <w:rsid w:val="00690849"/>
    <w:rsid w:val="006916B0"/>
    <w:rsid w:val="00692A32"/>
    <w:rsid w:val="0069416F"/>
    <w:rsid w:val="00696CC2"/>
    <w:rsid w:val="006A0F98"/>
    <w:rsid w:val="006A5C47"/>
    <w:rsid w:val="006B1686"/>
    <w:rsid w:val="006B24B5"/>
    <w:rsid w:val="006B5BA1"/>
    <w:rsid w:val="006B775B"/>
    <w:rsid w:val="006B7CD1"/>
    <w:rsid w:val="006D6AE3"/>
    <w:rsid w:val="006E22DB"/>
    <w:rsid w:val="006E2885"/>
    <w:rsid w:val="006F3D2E"/>
    <w:rsid w:val="006F5642"/>
    <w:rsid w:val="006F69EB"/>
    <w:rsid w:val="007032C0"/>
    <w:rsid w:val="00704A02"/>
    <w:rsid w:val="00706BC7"/>
    <w:rsid w:val="007074F9"/>
    <w:rsid w:val="0071039B"/>
    <w:rsid w:val="0071387C"/>
    <w:rsid w:val="00715920"/>
    <w:rsid w:val="00720967"/>
    <w:rsid w:val="00732C9C"/>
    <w:rsid w:val="007331BE"/>
    <w:rsid w:val="00734B2E"/>
    <w:rsid w:val="00740FC3"/>
    <w:rsid w:val="00741AF4"/>
    <w:rsid w:val="00742D20"/>
    <w:rsid w:val="0074733D"/>
    <w:rsid w:val="00755750"/>
    <w:rsid w:val="0076268C"/>
    <w:rsid w:val="00764B37"/>
    <w:rsid w:val="00765F60"/>
    <w:rsid w:val="00770ACE"/>
    <w:rsid w:val="00774F89"/>
    <w:rsid w:val="00776D7A"/>
    <w:rsid w:val="00777A6C"/>
    <w:rsid w:val="0078417E"/>
    <w:rsid w:val="00785E4E"/>
    <w:rsid w:val="00785F23"/>
    <w:rsid w:val="007905A8"/>
    <w:rsid w:val="007917E7"/>
    <w:rsid w:val="007964B0"/>
    <w:rsid w:val="00796B8C"/>
    <w:rsid w:val="00797963"/>
    <w:rsid w:val="007A0016"/>
    <w:rsid w:val="007A21EC"/>
    <w:rsid w:val="007A7050"/>
    <w:rsid w:val="007A7BD9"/>
    <w:rsid w:val="007B068C"/>
    <w:rsid w:val="007B1EE4"/>
    <w:rsid w:val="007B5E49"/>
    <w:rsid w:val="007C2371"/>
    <w:rsid w:val="007C2392"/>
    <w:rsid w:val="007C39DB"/>
    <w:rsid w:val="007C40E6"/>
    <w:rsid w:val="007C5109"/>
    <w:rsid w:val="007D7768"/>
    <w:rsid w:val="007E1150"/>
    <w:rsid w:val="007E12D2"/>
    <w:rsid w:val="007E270D"/>
    <w:rsid w:val="007E2CAF"/>
    <w:rsid w:val="007E3A3E"/>
    <w:rsid w:val="007E7DA7"/>
    <w:rsid w:val="007E7EE8"/>
    <w:rsid w:val="007F2FEA"/>
    <w:rsid w:val="007F4765"/>
    <w:rsid w:val="007F65C4"/>
    <w:rsid w:val="00804557"/>
    <w:rsid w:val="00804956"/>
    <w:rsid w:val="00804BB9"/>
    <w:rsid w:val="00805161"/>
    <w:rsid w:val="00805CA1"/>
    <w:rsid w:val="00810587"/>
    <w:rsid w:val="008106BE"/>
    <w:rsid w:val="008119D3"/>
    <w:rsid w:val="00812EFA"/>
    <w:rsid w:val="0081584A"/>
    <w:rsid w:val="0081629D"/>
    <w:rsid w:val="00816D8E"/>
    <w:rsid w:val="00816E0B"/>
    <w:rsid w:val="008243F2"/>
    <w:rsid w:val="0082560B"/>
    <w:rsid w:val="00827F72"/>
    <w:rsid w:val="008368F8"/>
    <w:rsid w:val="00836DF9"/>
    <w:rsid w:val="00841798"/>
    <w:rsid w:val="0084692D"/>
    <w:rsid w:val="008475C3"/>
    <w:rsid w:val="00851326"/>
    <w:rsid w:val="008522D6"/>
    <w:rsid w:val="008523DB"/>
    <w:rsid w:val="008563B8"/>
    <w:rsid w:val="00862351"/>
    <w:rsid w:val="00863331"/>
    <w:rsid w:val="0086672A"/>
    <w:rsid w:val="008736A0"/>
    <w:rsid w:val="008754CF"/>
    <w:rsid w:val="00876CF6"/>
    <w:rsid w:val="00883F67"/>
    <w:rsid w:val="0089122F"/>
    <w:rsid w:val="00894519"/>
    <w:rsid w:val="00897304"/>
    <w:rsid w:val="008A1B28"/>
    <w:rsid w:val="008B41D9"/>
    <w:rsid w:val="008B4881"/>
    <w:rsid w:val="008B5837"/>
    <w:rsid w:val="008C1DFE"/>
    <w:rsid w:val="008C2D98"/>
    <w:rsid w:val="008D2F79"/>
    <w:rsid w:val="008D6A20"/>
    <w:rsid w:val="008E355B"/>
    <w:rsid w:val="008F4B5F"/>
    <w:rsid w:val="008F5600"/>
    <w:rsid w:val="008F658B"/>
    <w:rsid w:val="00900288"/>
    <w:rsid w:val="00905B45"/>
    <w:rsid w:val="009114BC"/>
    <w:rsid w:val="0091368A"/>
    <w:rsid w:val="0091476E"/>
    <w:rsid w:val="00914B00"/>
    <w:rsid w:val="009206AA"/>
    <w:rsid w:val="00921C69"/>
    <w:rsid w:val="00922E9D"/>
    <w:rsid w:val="0092783F"/>
    <w:rsid w:val="00930758"/>
    <w:rsid w:val="009335D4"/>
    <w:rsid w:val="00937A67"/>
    <w:rsid w:val="009407C0"/>
    <w:rsid w:val="009431D0"/>
    <w:rsid w:val="009509AF"/>
    <w:rsid w:val="00955183"/>
    <w:rsid w:val="00955F66"/>
    <w:rsid w:val="009573E8"/>
    <w:rsid w:val="00960699"/>
    <w:rsid w:val="00967E71"/>
    <w:rsid w:val="0097341A"/>
    <w:rsid w:val="00973AA8"/>
    <w:rsid w:val="0097626D"/>
    <w:rsid w:val="009775ED"/>
    <w:rsid w:val="009840AB"/>
    <w:rsid w:val="00984131"/>
    <w:rsid w:val="00986617"/>
    <w:rsid w:val="00990820"/>
    <w:rsid w:val="009934CB"/>
    <w:rsid w:val="009937CB"/>
    <w:rsid w:val="009A15F3"/>
    <w:rsid w:val="009A1828"/>
    <w:rsid w:val="009A2B67"/>
    <w:rsid w:val="009A6E7A"/>
    <w:rsid w:val="009A72B7"/>
    <w:rsid w:val="009A733D"/>
    <w:rsid w:val="009B450D"/>
    <w:rsid w:val="009B5724"/>
    <w:rsid w:val="009C3A50"/>
    <w:rsid w:val="009C3CCB"/>
    <w:rsid w:val="009C5C44"/>
    <w:rsid w:val="009D0E11"/>
    <w:rsid w:val="009D1200"/>
    <w:rsid w:val="009D5A77"/>
    <w:rsid w:val="009D7CCB"/>
    <w:rsid w:val="009E3023"/>
    <w:rsid w:val="009E5DE9"/>
    <w:rsid w:val="009F0454"/>
    <w:rsid w:val="009F1BAF"/>
    <w:rsid w:val="009F40F3"/>
    <w:rsid w:val="009F4A4F"/>
    <w:rsid w:val="009F5FE4"/>
    <w:rsid w:val="009F67A3"/>
    <w:rsid w:val="00A00664"/>
    <w:rsid w:val="00A02173"/>
    <w:rsid w:val="00A054F6"/>
    <w:rsid w:val="00A0730D"/>
    <w:rsid w:val="00A14889"/>
    <w:rsid w:val="00A207DC"/>
    <w:rsid w:val="00A25D81"/>
    <w:rsid w:val="00A27118"/>
    <w:rsid w:val="00A31586"/>
    <w:rsid w:val="00A33845"/>
    <w:rsid w:val="00A3522F"/>
    <w:rsid w:val="00A37C10"/>
    <w:rsid w:val="00A4051F"/>
    <w:rsid w:val="00A40EFA"/>
    <w:rsid w:val="00A44EED"/>
    <w:rsid w:val="00A5022F"/>
    <w:rsid w:val="00A50581"/>
    <w:rsid w:val="00A602AB"/>
    <w:rsid w:val="00A63C20"/>
    <w:rsid w:val="00A641EC"/>
    <w:rsid w:val="00A71497"/>
    <w:rsid w:val="00A73009"/>
    <w:rsid w:val="00A73ADE"/>
    <w:rsid w:val="00A81554"/>
    <w:rsid w:val="00A84051"/>
    <w:rsid w:val="00A84A3F"/>
    <w:rsid w:val="00A8543F"/>
    <w:rsid w:val="00A86298"/>
    <w:rsid w:val="00A901F0"/>
    <w:rsid w:val="00A90B2E"/>
    <w:rsid w:val="00A976C7"/>
    <w:rsid w:val="00AA2510"/>
    <w:rsid w:val="00AA74CC"/>
    <w:rsid w:val="00AB1540"/>
    <w:rsid w:val="00AB7482"/>
    <w:rsid w:val="00AC4C8E"/>
    <w:rsid w:val="00AD10B6"/>
    <w:rsid w:val="00AD1F01"/>
    <w:rsid w:val="00AD2B2D"/>
    <w:rsid w:val="00AD7D4F"/>
    <w:rsid w:val="00AD7FE0"/>
    <w:rsid w:val="00AE036B"/>
    <w:rsid w:val="00AE2E5E"/>
    <w:rsid w:val="00AE4EAD"/>
    <w:rsid w:val="00AF0046"/>
    <w:rsid w:val="00AF1F36"/>
    <w:rsid w:val="00AF4141"/>
    <w:rsid w:val="00AF5892"/>
    <w:rsid w:val="00AF647A"/>
    <w:rsid w:val="00B01ADF"/>
    <w:rsid w:val="00B02ADF"/>
    <w:rsid w:val="00B101C7"/>
    <w:rsid w:val="00B1313D"/>
    <w:rsid w:val="00B145B2"/>
    <w:rsid w:val="00B26A02"/>
    <w:rsid w:val="00B26AB9"/>
    <w:rsid w:val="00B32C97"/>
    <w:rsid w:val="00B32D58"/>
    <w:rsid w:val="00B330BE"/>
    <w:rsid w:val="00B36707"/>
    <w:rsid w:val="00B45A5D"/>
    <w:rsid w:val="00B46B83"/>
    <w:rsid w:val="00B46FB7"/>
    <w:rsid w:val="00B674E7"/>
    <w:rsid w:val="00B6769D"/>
    <w:rsid w:val="00B67A6F"/>
    <w:rsid w:val="00B735E9"/>
    <w:rsid w:val="00B80EF0"/>
    <w:rsid w:val="00B81CB8"/>
    <w:rsid w:val="00B905CC"/>
    <w:rsid w:val="00B933D2"/>
    <w:rsid w:val="00B9630E"/>
    <w:rsid w:val="00BA1F2E"/>
    <w:rsid w:val="00BA7FBC"/>
    <w:rsid w:val="00BB091D"/>
    <w:rsid w:val="00BC125E"/>
    <w:rsid w:val="00BC495D"/>
    <w:rsid w:val="00BC574E"/>
    <w:rsid w:val="00BC6C7C"/>
    <w:rsid w:val="00BC7DA7"/>
    <w:rsid w:val="00BD0C03"/>
    <w:rsid w:val="00BD168A"/>
    <w:rsid w:val="00BD2832"/>
    <w:rsid w:val="00BD35A1"/>
    <w:rsid w:val="00BD3E51"/>
    <w:rsid w:val="00BD487A"/>
    <w:rsid w:val="00BD4D31"/>
    <w:rsid w:val="00BE1FF5"/>
    <w:rsid w:val="00BE1FFE"/>
    <w:rsid w:val="00BE38E9"/>
    <w:rsid w:val="00BE3F52"/>
    <w:rsid w:val="00BE41E5"/>
    <w:rsid w:val="00BF01EF"/>
    <w:rsid w:val="00BF0FAD"/>
    <w:rsid w:val="00BF3BEB"/>
    <w:rsid w:val="00BF42FC"/>
    <w:rsid w:val="00C03105"/>
    <w:rsid w:val="00C050EC"/>
    <w:rsid w:val="00C075BE"/>
    <w:rsid w:val="00C1380C"/>
    <w:rsid w:val="00C151AA"/>
    <w:rsid w:val="00C176DC"/>
    <w:rsid w:val="00C22655"/>
    <w:rsid w:val="00C245FF"/>
    <w:rsid w:val="00C3178F"/>
    <w:rsid w:val="00C331DD"/>
    <w:rsid w:val="00C3344F"/>
    <w:rsid w:val="00C34B23"/>
    <w:rsid w:val="00C3542A"/>
    <w:rsid w:val="00C3609E"/>
    <w:rsid w:val="00C36F1B"/>
    <w:rsid w:val="00C443D4"/>
    <w:rsid w:val="00C45C1C"/>
    <w:rsid w:val="00C5175A"/>
    <w:rsid w:val="00C556CD"/>
    <w:rsid w:val="00C57805"/>
    <w:rsid w:val="00C66B18"/>
    <w:rsid w:val="00C705F8"/>
    <w:rsid w:val="00C778E3"/>
    <w:rsid w:val="00C809EB"/>
    <w:rsid w:val="00C813D5"/>
    <w:rsid w:val="00C82CBD"/>
    <w:rsid w:val="00C84BEA"/>
    <w:rsid w:val="00C874BA"/>
    <w:rsid w:val="00C923C0"/>
    <w:rsid w:val="00CA151D"/>
    <w:rsid w:val="00CA648F"/>
    <w:rsid w:val="00CB2B56"/>
    <w:rsid w:val="00CB3805"/>
    <w:rsid w:val="00CB4C15"/>
    <w:rsid w:val="00CB52EA"/>
    <w:rsid w:val="00CC2C75"/>
    <w:rsid w:val="00CC3573"/>
    <w:rsid w:val="00CC41A2"/>
    <w:rsid w:val="00CD69DA"/>
    <w:rsid w:val="00CE2455"/>
    <w:rsid w:val="00CE2852"/>
    <w:rsid w:val="00CE705C"/>
    <w:rsid w:val="00CF235A"/>
    <w:rsid w:val="00D0239E"/>
    <w:rsid w:val="00D02E7B"/>
    <w:rsid w:val="00D03595"/>
    <w:rsid w:val="00D060F9"/>
    <w:rsid w:val="00D06378"/>
    <w:rsid w:val="00D11F15"/>
    <w:rsid w:val="00D13BFB"/>
    <w:rsid w:val="00D17A14"/>
    <w:rsid w:val="00D20B4E"/>
    <w:rsid w:val="00D228E9"/>
    <w:rsid w:val="00D246B3"/>
    <w:rsid w:val="00D24AE9"/>
    <w:rsid w:val="00D252C0"/>
    <w:rsid w:val="00D30057"/>
    <w:rsid w:val="00D44046"/>
    <w:rsid w:val="00D45D67"/>
    <w:rsid w:val="00D47325"/>
    <w:rsid w:val="00D53F23"/>
    <w:rsid w:val="00D6308C"/>
    <w:rsid w:val="00D67A6F"/>
    <w:rsid w:val="00D70158"/>
    <w:rsid w:val="00D702B4"/>
    <w:rsid w:val="00D70DF9"/>
    <w:rsid w:val="00D7112B"/>
    <w:rsid w:val="00D724BF"/>
    <w:rsid w:val="00D74E10"/>
    <w:rsid w:val="00D77DB3"/>
    <w:rsid w:val="00D81CDD"/>
    <w:rsid w:val="00D91259"/>
    <w:rsid w:val="00D91AC5"/>
    <w:rsid w:val="00D91F58"/>
    <w:rsid w:val="00D92401"/>
    <w:rsid w:val="00D930EB"/>
    <w:rsid w:val="00D93E6D"/>
    <w:rsid w:val="00D9466A"/>
    <w:rsid w:val="00DA032D"/>
    <w:rsid w:val="00DA0831"/>
    <w:rsid w:val="00DA0FB0"/>
    <w:rsid w:val="00DA7572"/>
    <w:rsid w:val="00DB1993"/>
    <w:rsid w:val="00DB477E"/>
    <w:rsid w:val="00DC04D6"/>
    <w:rsid w:val="00DC132E"/>
    <w:rsid w:val="00DC1E0E"/>
    <w:rsid w:val="00DC5146"/>
    <w:rsid w:val="00DC6688"/>
    <w:rsid w:val="00DC76DF"/>
    <w:rsid w:val="00DC7A8E"/>
    <w:rsid w:val="00DD2794"/>
    <w:rsid w:val="00DE1F58"/>
    <w:rsid w:val="00DE4242"/>
    <w:rsid w:val="00DE7B86"/>
    <w:rsid w:val="00DF2288"/>
    <w:rsid w:val="00DF44CA"/>
    <w:rsid w:val="00E01281"/>
    <w:rsid w:val="00E06D05"/>
    <w:rsid w:val="00E1003A"/>
    <w:rsid w:val="00E105A4"/>
    <w:rsid w:val="00E13E6C"/>
    <w:rsid w:val="00E20830"/>
    <w:rsid w:val="00E304CD"/>
    <w:rsid w:val="00E30952"/>
    <w:rsid w:val="00E32219"/>
    <w:rsid w:val="00E325A7"/>
    <w:rsid w:val="00E371D0"/>
    <w:rsid w:val="00E42784"/>
    <w:rsid w:val="00E433E6"/>
    <w:rsid w:val="00E44653"/>
    <w:rsid w:val="00E51E4D"/>
    <w:rsid w:val="00E61D3B"/>
    <w:rsid w:val="00E629E0"/>
    <w:rsid w:val="00E6560A"/>
    <w:rsid w:val="00E663DE"/>
    <w:rsid w:val="00E73AC8"/>
    <w:rsid w:val="00E73DBB"/>
    <w:rsid w:val="00E7576E"/>
    <w:rsid w:val="00E77238"/>
    <w:rsid w:val="00E82EAF"/>
    <w:rsid w:val="00E836FA"/>
    <w:rsid w:val="00E87CA2"/>
    <w:rsid w:val="00E90710"/>
    <w:rsid w:val="00E92D84"/>
    <w:rsid w:val="00E93D9F"/>
    <w:rsid w:val="00E93EAD"/>
    <w:rsid w:val="00E973A2"/>
    <w:rsid w:val="00E97AC5"/>
    <w:rsid w:val="00EA5F90"/>
    <w:rsid w:val="00EA6537"/>
    <w:rsid w:val="00EB11D3"/>
    <w:rsid w:val="00EB3286"/>
    <w:rsid w:val="00EB45C2"/>
    <w:rsid w:val="00EB7AD9"/>
    <w:rsid w:val="00EC0FA9"/>
    <w:rsid w:val="00EC28B9"/>
    <w:rsid w:val="00EC7612"/>
    <w:rsid w:val="00EE193F"/>
    <w:rsid w:val="00EE3DDE"/>
    <w:rsid w:val="00EE45B6"/>
    <w:rsid w:val="00EF4BE6"/>
    <w:rsid w:val="00EF5D1E"/>
    <w:rsid w:val="00EF6F58"/>
    <w:rsid w:val="00F06F72"/>
    <w:rsid w:val="00F20101"/>
    <w:rsid w:val="00F243BD"/>
    <w:rsid w:val="00F26D18"/>
    <w:rsid w:val="00F43F0B"/>
    <w:rsid w:val="00F47711"/>
    <w:rsid w:val="00F510DD"/>
    <w:rsid w:val="00F51B84"/>
    <w:rsid w:val="00F54B80"/>
    <w:rsid w:val="00F57DBF"/>
    <w:rsid w:val="00F643AF"/>
    <w:rsid w:val="00F660DD"/>
    <w:rsid w:val="00F7480E"/>
    <w:rsid w:val="00F74F7A"/>
    <w:rsid w:val="00F81B08"/>
    <w:rsid w:val="00F856C8"/>
    <w:rsid w:val="00F86F14"/>
    <w:rsid w:val="00F87824"/>
    <w:rsid w:val="00F95984"/>
    <w:rsid w:val="00F97536"/>
    <w:rsid w:val="00FA4FCD"/>
    <w:rsid w:val="00FA5A94"/>
    <w:rsid w:val="00FB19AB"/>
    <w:rsid w:val="00FC0B24"/>
    <w:rsid w:val="00FC3063"/>
    <w:rsid w:val="00FC520F"/>
    <w:rsid w:val="00FC5553"/>
    <w:rsid w:val="00FC55DD"/>
    <w:rsid w:val="00FD27A9"/>
    <w:rsid w:val="00FD7E56"/>
    <w:rsid w:val="00FE06A2"/>
    <w:rsid w:val="00FE29E0"/>
    <w:rsid w:val="00FE460F"/>
    <w:rsid w:val="00FF51F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8500BBB"/>
  <w15:docId w15:val="{E1FCC478-AF20-4BCA-A2EF-C6D2AA7F89D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GB" w:eastAsia="en-US" w:bidi="ar-SA"/>
      </w:rPr>
    </w:rPrDefault>
    <w:pPrDefault>
      <w:pPr>
        <w:spacing w:after="160" w:line="252"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E7148"/>
  </w:style>
  <w:style w:type="paragraph" w:styleId="Heading1">
    <w:name w:val="heading 1"/>
    <w:basedOn w:val="Normal"/>
    <w:next w:val="Normal"/>
    <w:link w:val="Heading1Char"/>
    <w:uiPriority w:val="9"/>
    <w:qFormat/>
    <w:rsid w:val="003E7148"/>
    <w:pPr>
      <w:keepNext/>
      <w:keepLines/>
      <w:spacing w:before="320" w:after="40"/>
      <w:outlineLvl w:val="0"/>
    </w:pPr>
    <w:rPr>
      <w:rFonts w:asciiTheme="majorHAnsi" w:eastAsiaTheme="majorEastAsia" w:hAnsiTheme="majorHAnsi" w:cstheme="majorBidi"/>
      <w:b/>
      <w:bCs/>
      <w:caps/>
      <w:spacing w:val="4"/>
      <w:sz w:val="28"/>
      <w:szCs w:val="28"/>
    </w:rPr>
  </w:style>
  <w:style w:type="paragraph" w:styleId="Heading2">
    <w:name w:val="heading 2"/>
    <w:basedOn w:val="Normal"/>
    <w:next w:val="Normal"/>
    <w:link w:val="Heading2Char"/>
    <w:uiPriority w:val="9"/>
    <w:unhideWhenUsed/>
    <w:qFormat/>
    <w:rsid w:val="003E7148"/>
    <w:pPr>
      <w:keepNext/>
      <w:keepLines/>
      <w:spacing w:before="120" w:after="0"/>
      <w:outlineLvl w:val="1"/>
    </w:pPr>
    <w:rPr>
      <w:rFonts w:asciiTheme="majorHAnsi" w:eastAsiaTheme="majorEastAsia" w:hAnsiTheme="majorHAnsi" w:cstheme="majorBidi"/>
      <w:b/>
      <w:bCs/>
      <w:sz w:val="28"/>
      <w:szCs w:val="28"/>
    </w:rPr>
  </w:style>
  <w:style w:type="paragraph" w:styleId="Heading3">
    <w:name w:val="heading 3"/>
    <w:basedOn w:val="Normal"/>
    <w:next w:val="Normal"/>
    <w:link w:val="Heading3Char"/>
    <w:uiPriority w:val="9"/>
    <w:unhideWhenUsed/>
    <w:qFormat/>
    <w:rsid w:val="003E7148"/>
    <w:pPr>
      <w:keepNext/>
      <w:keepLines/>
      <w:spacing w:before="120" w:after="0"/>
      <w:outlineLvl w:val="2"/>
    </w:pPr>
    <w:rPr>
      <w:rFonts w:asciiTheme="majorHAnsi" w:eastAsiaTheme="majorEastAsia" w:hAnsiTheme="majorHAnsi" w:cstheme="majorBidi"/>
      <w:spacing w:val="4"/>
      <w:sz w:val="24"/>
      <w:szCs w:val="24"/>
    </w:rPr>
  </w:style>
  <w:style w:type="paragraph" w:styleId="Heading4">
    <w:name w:val="heading 4"/>
    <w:basedOn w:val="Normal"/>
    <w:next w:val="Normal"/>
    <w:link w:val="Heading4Char"/>
    <w:uiPriority w:val="9"/>
    <w:semiHidden/>
    <w:unhideWhenUsed/>
    <w:qFormat/>
    <w:rsid w:val="003E7148"/>
    <w:pPr>
      <w:keepNext/>
      <w:keepLines/>
      <w:spacing w:before="120" w:after="0"/>
      <w:outlineLvl w:val="3"/>
    </w:pPr>
    <w:rPr>
      <w:rFonts w:asciiTheme="majorHAnsi" w:eastAsiaTheme="majorEastAsia" w:hAnsiTheme="majorHAnsi" w:cstheme="majorBidi"/>
      <w:i/>
      <w:iCs/>
      <w:sz w:val="24"/>
      <w:szCs w:val="24"/>
    </w:rPr>
  </w:style>
  <w:style w:type="paragraph" w:styleId="Heading5">
    <w:name w:val="heading 5"/>
    <w:basedOn w:val="Normal"/>
    <w:next w:val="Normal"/>
    <w:link w:val="Heading5Char"/>
    <w:uiPriority w:val="9"/>
    <w:semiHidden/>
    <w:unhideWhenUsed/>
    <w:qFormat/>
    <w:rsid w:val="003E7148"/>
    <w:pPr>
      <w:keepNext/>
      <w:keepLines/>
      <w:spacing w:before="120" w:after="0"/>
      <w:outlineLvl w:val="4"/>
    </w:pPr>
    <w:rPr>
      <w:rFonts w:asciiTheme="majorHAnsi" w:eastAsiaTheme="majorEastAsia" w:hAnsiTheme="majorHAnsi" w:cstheme="majorBidi"/>
      <w:b/>
      <w:bCs/>
    </w:rPr>
  </w:style>
  <w:style w:type="paragraph" w:styleId="Heading6">
    <w:name w:val="heading 6"/>
    <w:basedOn w:val="Normal"/>
    <w:next w:val="Normal"/>
    <w:link w:val="Heading6Char"/>
    <w:uiPriority w:val="9"/>
    <w:semiHidden/>
    <w:unhideWhenUsed/>
    <w:qFormat/>
    <w:rsid w:val="003E7148"/>
    <w:pPr>
      <w:keepNext/>
      <w:keepLines/>
      <w:spacing w:before="120" w:after="0"/>
      <w:outlineLvl w:val="5"/>
    </w:pPr>
    <w:rPr>
      <w:rFonts w:asciiTheme="majorHAnsi" w:eastAsiaTheme="majorEastAsia" w:hAnsiTheme="majorHAnsi" w:cstheme="majorBidi"/>
      <w:b/>
      <w:bCs/>
      <w:i/>
      <w:iCs/>
    </w:rPr>
  </w:style>
  <w:style w:type="paragraph" w:styleId="Heading7">
    <w:name w:val="heading 7"/>
    <w:basedOn w:val="Normal"/>
    <w:next w:val="Normal"/>
    <w:link w:val="Heading7Char"/>
    <w:uiPriority w:val="9"/>
    <w:semiHidden/>
    <w:unhideWhenUsed/>
    <w:qFormat/>
    <w:rsid w:val="003E7148"/>
    <w:pPr>
      <w:keepNext/>
      <w:keepLines/>
      <w:spacing w:before="120" w:after="0"/>
      <w:outlineLvl w:val="6"/>
    </w:pPr>
    <w:rPr>
      <w:i/>
      <w:iCs/>
    </w:rPr>
  </w:style>
  <w:style w:type="paragraph" w:styleId="Heading8">
    <w:name w:val="heading 8"/>
    <w:basedOn w:val="Normal"/>
    <w:next w:val="Normal"/>
    <w:link w:val="Heading8Char"/>
    <w:uiPriority w:val="9"/>
    <w:semiHidden/>
    <w:unhideWhenUsed/>
    <w:qFormat/>
    <w:rsid w:val="003E7148"/>
    <w:pPr>
      <w:keepNext/>
      <w:keepLines/>
      <w:spacing w:before="120" w:after="0"/>
      <w:outlineLvl w:val="7"/>
    </w:pPr>
    <w:rPr>
      <w:b/>
      <w:bCs/>
    </w:rPr>
  </w:style>
  <w:style w:type="paragraph" w:styleId="Heading9">
    <w:name w:val="heading 9"/>
    <w:basedOn w:val="Normal"/>
    <w:next w:val="Normal"/>
    <w:link w:val="Heading9Char"/>
    <w:uiPriority w:val="9"/>
    <w:semiHidden/>
    <w:unhideWhenUsed/>
    <w:qFormat/>
    <w:rsid w:val="003E7148"/>
    <w:pPr>
      <w:keepNext/>
      <w:keepLines/>
      <w:spacing w:before="120" w:after="0"/>
      <w:outlineLvl w:val="8"/>
    </w:pPr>
    <w:rPr>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06378"/>
    <w:pPr>
      <w:ind w:left="720"/>
      <w:contextualSpacing/>
    </w:pPr>
  </w:style>
  <w:style w:type="table" w:styleId="TableGrid">
    <w:name w:val="Table Grid"/>
    <w:basedOn w:val="TableNormal"/>
    <w:uiPriority w:val="39"/>
    <w:rsid w:val="0045480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CE2852"/>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CE2852"/>
    <w:rPr>
      <w:rFonts w:ascii="Calibri" w:hAnsi="Calibri" w:cs="Calibri"/>
      <w:noProof/>
      <w:lang w:val="en-US"/>
    </w:rPr>
  </w:style>
  <w:style w:type="paragraph" w:customStyle="1" w:styleId="EndNoteBibliography">
    <w:name w:val="EndNote Bibliography"/>
    <w:basedOn w:val="Normal"/>
    <w:link w:val="EndNoteBibliographyChar"/>
    <w:rsid w:val="00CE2852"/>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CE2852"/>
    <w:rPr>
      <w:rFonts w:ascii="Calibri" w:hAnsi="Calibri" w:cs="Calibri"/>
      <w:noProof/>
      <w:lang w:val="en-US"/>
    </w:rPr>
  </w:style>
  <w:style w:type="character" w:customStyle="1" w:styleId="Heading1Char">
    <w:name w:val="Heading 1 Char"/>
    <w:basedOn w:val="DefaultParagraphFont"/>
    <w:link w:val="Heading1"/>
    <w:uiPriority w:val="9"/>
    <w:rsid w:val="003E7148"/>
    <w:rPr>
      <w:rFonts w:asciiTheme="majorHAnsi" w:eastAsiaTheme="majorEastAsia" w:hAnsiTheme="majorHAnsi" w:cstheme="majorBidi"/>
      <w:b/>
      <w:bCs/>
      <w:caps/>
      <w:spacing w:val="4"/>
      <w:sz w:val="28"/>
      <w:szCs w:val="28"/>
    </w:rPr>
  </w:style>
  <w:style w:type="character" w:customStyle="1" w:styleId="Heading2Char">
    <w:name w:val="Heading 2 Char"/>
    <w:basedOn w:val="DefaultParagraphFont"/>
    <w:link w:val="Heading2"/>
    <w:uiPriority w:val="9"/>
    <w:rsid w:val="003E7148"/>
    <w:rPr>
      <w:rFonts w:asciiTheme="majorHAnsi" w:eastAsiaTheme="majorEastAsia" w:hAnsiTheme="majorHAnsi" w:cstheme="majorBidi"/>
      <w:b/>
      <w:bCs/>
      <w:sz w:val="28"/>
      <w:szCs w:val="28"/>
    </w:rPr>
  </w:style>
  <w:style w:type="character" w:customStyle="1" w:styleId="Heading3Char">
    <w:name w:val="Heading 3 Char"/>
    <w:basedOn w:val="DefaultParagraphFont"/>
    <w:link w:val="Heading3"/>
    <w:uiPriority w:val="9"/>
    <w:rsid w:val="003E7148"/>
    <w:rPr>
      <w:rFonts w:asciiTheme="majorHAnsi" w:eastAsiaTheme="majorEastAsia" w:hAnsiTheme="majorHAnsi" w:cstheme="majorBidi"/>
      <w:spacing w:val="4"/>
      <w:sz w:val="24"/>
      <w:szCs w:val="24"/>
    </w:rPr>
  </w:style>
  <w:style w:type="character" w:customStyle="1" w:styleId="Heading4Char">
    <w:name w:val="Heading 4 Char"/>
    <w:basedOn w:val="DefaultParagraphFont"/>
    <w:link w:val="Heading4"/>
    <w:uiPriority w:val="9"/>
    <w:semiHidden/>
    <w:rsid w:val="003E7148"/>
    <w:rPr>
      <w:rFonts w:asciiTheme="majorHAnsi" w:eastAsiaTheme="majorEastAsia" w:hAnsiTheme="majorHAnsi" w:cstheme="majorBidi"/>
      <w:i/>
      <w:iCs/>
      <w:sz w:val="24"/>
      <w:szCs w:val="24"/>
    </w:rPr>
  </w:style>
  <w:style w:type="character" w:customStyle="1" w:styleId="Heading5Char">
    <w:name w:val="Heading 5 Char"/>
    <w:basedOn w:val="DefaultParagraphFont"/>
    <w:link w:val="Heading5"/>
    <w:uiPriority w:val="9"/>
    <w:semiHidden/>
    <w:rsid w:val="003E7148"/>
    <w:rPr>
      <w:rFonts w:asciiTheme="majorHAnsi" w:eastAsiaTheme="majorEastAsia" w:hAnsiTheme="majorHAnsi" w:cstheme="majorBidi"/>
      <w:b/>
      <w:bCs/>
    </w:rPr>
  </w:style>
  <w:style w:type="character" w:customStyle="1" w:styleId="Heading6Char">
    <w:name w:val="Heading 6 Char"/>
    <w:basedOn w:val="DefaultParagraphFont"/>
    <w:link w:val="Heading6"/>
    <w:uiPriority w:val="9"/>
    <w:semiHidden/>
    <w:rsid w:val="003E7148"/>
    <w:rPr>
      <w:rFonts w:asciiTheme="majorHAnsi" w:eastAsiaTheme="majorEastAsia" w:hAnsiTheme="majorHAnsi" w:cstheme="majorBidi"/>
      <w:b/>
      <w:bCs/>
      <w:i/>
      <w:iCs/>
    </w:rPr>
  </w:style>
  <w:style w:type="character" w:customStyle="1" w:styleId="Heading7Char">
    <w:name w:val="Heading 7 Char"/>
    <w:basedOn w:val="DefaultParagraphFont"/>
    <w:link w:val="Heading7"/>
    <w:uiPriority w:val="9"/>
    <w:semiHidden/>
    <w:rsid w:val="003E7148"/>
    <w:rPr>
      <w:i/>
      <w:iCs/>
    </w:rPr>
  </w:style>
  <w:style w:type="character" w:customStyle="1" w:styleId="Heading8Char">
    <w:name w:val="Heading 8 Char"/>
    <w:basedOn w:val="DefaultParagraphFont"/>
    <w:link w:val="Heading8"/>
    <w:uiPriority w:val="9"/>
    <w:semiHidden/>
    <w:rsid w:val="003E7148"/>
    <w:rPr>
      <w:b/>
      <w:bCs/>
    </w:rPr>
  </w:style>
  <w:style w:type="character" w:customStyle="1" w:styleId="Heading9Char">
    <w:name w:val="Heading 9 Char"/>
    <w:basedOn w:val="DefaultParagraphFont"/>
    <w:link w:val="Heading9"/>
    <w:uiPriority w:val="9"/>
    <w:semiHidden/>
    <w:rsid w:val="003E7148"/>
    <w:rPr>
      <w:i/>
      <w:iCs/>
    </w:rPr>
  </w:style>
  <w:style w:type="paragraph" w:styleId="Caption">
    <w:name w:val="caption"/>
    <w:basedOn w:val="Normal"/>
    <w:next w:val="Normal"/>
    <w:uiPriority w:val="35"/>
    <w:semiHidden/>
    <w:unhideWhenUsed/>
    <w:qFormat/>
    <w:rsid w:val="003E7148"/>
    <w:rPr>
      <w:b/>
      <w:bCs/>
      <w:sz w:val="18"/>
      <w:szCs w:val="18"/>
    </w:rPr>
  </w:style>
  <w:style w:type="paragraph" w:styleId="Title">
    <w:name w:val="Title"/>
    <w:basedOn w:val="Normal"/>
    <w:next w:val="Normal"/>
    <w:link w:val="TitleChar"/>
    <w:uiPriority w:val="10"/>
    <w:qFormat/>
    <w:rsid w:val="003E7148"/>
    <w:pPr>
      <w:spacing w:after="0" w:line="240" w:lineRule="auto"/>
      <w:contextualSpacing/>
      <w:jc w:val="center"/>
    </w:pPr>
    <w:rPr>
      <w:rFonts w:asciiTheme="majorHAnsi" w:eastAsiaTheme="majorEastAsia" w:hAnsiTheme="majorHAnsi" w:cstheme="majorBidi"/>
      <w:b/>
      <w:bCs/>
      <w:spacing w:val="-7"/>
      <w:sz w:val="48"/>
      <w:szCs w:val="48"/>
    </w:rPr>
  </w:style>
  <w:style w:type="character" w:customStyle="1" w:styleId="TitleChar">
    <w:name w:val="Title Char"/>
    <w:basedOn w:val="DefaultParagraphFont"/>
    <w:link w:val="Title"/>
    <w:uiPriority w:val="10"/>
    <w:rsid w:val="003E7148"/>
    <w:rPr>
      <w:rFonts w:asciiTheme="majorHAnsi" w:eastAsiaTheme="majorEastAsia" w:hAnsiTheme="majorHAnsi" w:cstheme="majorBidi"/>
      <w:b/>
      <w:bCs/>
      <w:spacing w:val="-7"/>
      <w:sz w:val="48"/>
      <w:szCs w:val="48"/>
    </w:rPr>
  </w:style>
  <w:style w:type="paragraph" w:styleId="Subtitle">
    <w:name w:val="Subtitle"/>
    <w:basedOn w:val="Normal"/>
    <w:next w:val="Normal"/>
    <w:link w:val="SubtitleChar"/>
    <w:uiPriority w:val="11"/>
    <w:qFormat/>
    <w:rsid w:val="003E7148"/>
    <w:pPr>
      <w:numPr>
        <w:ilvl w:val="1"/>
      </w:numPr>
      <w:spacing w:after="240"/>
      <w:jc w:val="center"/>
    </w:pPr>
    <w:rPr>
      <w:rFonts w:asciiTheme="majorHAnsi" w:eastAsiaTheme="majorEastAsia" w:hAnsiTheme="majorHAnsi" w:cstheme="majorBidi"/>
      <w:sz w:val="24"/>
      <w:szCs w:val="24"/>
    </w:rPr>
  </w:style>
  <w:style w:type="character" w:customStyle="1" w:styleId="SubtitleChar">
    <w:name w:val="Subtitle Char"/>
    <w:basedOn w:val="DefaultParagraphFont"/>
    <w:link w:val="Subtitle"/>
    <w:uiPriority w:val="11"/>
    <w:rsid w:val="003E7148"/>
    <w:rPr>
      <w:rFonts w:asciiTheme="majorHAnsi" w:eastAsiaTheme="majorEastAsia" w:hAnsiTheme="majorHAnsi" w:cstheme="majorBidi"/>
      <w:sz w:val="24"/>
      <w:szCs w:val="24"/>
    </w:rPr>
  </w:style>
  <w:style w:type="character" w:styleId="Strong">
    <w:name w:val="Strong"/>
    <w:basedOn w:val="DefaultParagraphFont"/>
    <w:uiPriority w:val="22"/>
    <w:qFormat/>
    <w:rsid w:val="003E7148"/>
    <w:rPr>
      <w:b/>
      <w:bCs/>
      <w:color w:val="auto"/>
    </w:rPr>
  </w:style>
  <w:style w:type="character" w:styleId="Emphasis">
    <w:name w:val="Emphasis"/>
    <w:basedOn w:val="DefaultParagraphFont"/>
    <w:uiPriority w:val="20"/>
    <w:qFormat/>
    <w:rsid w:val="003E7148"/>
    <w:rPr>
      <w:i/>
      <w:iCs/>
      <w:color w:val="auto"/>
    </w:rPr>
  </w:style>
  <w:style w:type="paragraph" w:styleId="NoSpacing">
    <w:name w:val="No Spacing"/>
    <w:uiPriority w:val="1"/>
    <w:qFormat/>
    <w:rsid w:val="003E7148"/>
    <w:pPr>
      <w:spacing w:after="0" w:line="240" w:lineRule="auto"/>
    </w:pPr>
  </w:style>
  <w:style w:type="paragraph" w:styleId="Quote">
    <w:name w:val="Quote"/>
    <w:basedOn w:val="Normal"/>
    <w:next w:val="Normal"/>
    <w:link w:val="QuoteChar"/>
    <w:uiPriority w:val="29"/>
    <w:qFormat/>
    <w:rsid w:val="003E7148"/>
    <w:pPr>
      <w:spacing w:before="200" w:line="264" w:lineRule="auto"/>
      <w:ind w:left="864" w:right="864"/>
      <w:jc w:val="center"/>
    </w:pPr>
    <w:rPr>
      <w:rFonts w:asciiTheme="majorHAnsi" w:eastAsiaTheme="majorEastAsia" w:hAnsiTheme="majorHAnsi" w:cstheme="majorBidi"/>
      <w:i/>
      <w:iCs/>
      <w:sz w:val="24"/>
      <w:szCs w:val="24"/>
    </w:rPr>
  </w:style>
  <w:style w:type="character" w:customStyle="1" w:styleId="QuoteChar">
    <w:name w:val="Quote Char"/>
    <w:basedOn w:val="DefaultParagraphFont"/>
    <w:link w:val="Quote"/>
    <w:uiPriority w:val="29"/>
    <w:rsid w:val="003E7148"/>
    <w:rPr>
      <w:rFonts w:asciiTheme="majorHAnsi" w:eastAsiaTheme="majorEastAsia" w:hAnsiTheme="majorHAnsi" w:cstheme="majorBidi"/>
      <w:i/>
      <w:iCs/>
      <w:sz w:val="24"/>
      <w:szCs w:val="24"/>
    </w:rPr>
  </w:style>
  <w:style w:type="paragraph" w:styleId="IntenseQuote">
    <w:name w:val="Intense Quote"/>
    <w:basedOn w:val="Normal"/>
    <w:next w:val="Normal"/>
    <w:link w:val="IntenseQuoteChar"/>
    <w:uiPriority w:val="30"/>
    <w:qFormat/>
    <w:rsid w:val="003E7148"/>
    <w:pPr>
      <w:spacing w:before="100" w:beforeAutospacing="1" w:after="240"/>
      <w:ind w:left="936" w:right="936"/>
      <w:jc w:val="center"/>
    </w:pPr>
    <w:rPr>
      <w:rFonts w:asciiTheme="majorHAnsi" w:eastAsiaTheme="majorEastAsia" w:hAnsiTheme="majorHAnsi" w:cstheme="majorBidi"/>
      <w:sz w:val="26"/>
      <w:szCs w:val="26"/>
    </w:rPr>
  </w:style>
  <w:style w:type="character" w:customStyle="1" w:styleId="IntenseQuoteChar">
    <w:name w:val="Intense Quote Char"/>
    <w:basedOn w:val="DefaultParagraphFont"/>
    <w:link w:val="IntenseQuote"/>
    <w:uiPriority w:val="30"/>
    <w:rsid w:val="003E7148"/>
    <w:rPr>
      <w:rFonts w:asciiTheme="majorHAnsi" w:eastAsiaTheme="majorEastAsia" w:hAnsiTheme="majorHAnsi" w:cstheme="majorBidi"/>
      <w:sz w:val="26"/>
      <w:szCs w:val="26"/>
    </w:rPr>
  </w:style>
  <w:style w:type="character" w:styleId="SubtleEmphasis">
    <w:name w:val="Subtle Emphasis"/>
    <w:basedOn w:val="DefaultParagraphFont"/>
    <w:uiPriority w:val="19"/>
    <w:qFormat/>
    <w:rsid w:val="003E7148"/>
    <w:rPr>
      <w:i/>
      <w:iCs/>
      <w:color w:val="auto"/>
    </w:rPr>
  </w:style>
  <w:style w:type="character" w:styleId="IntenseEmphasis">
    <w:name w:val="Intense Emphasis"/>
    <w:basedOn w:val="DefaultParagraphFont"/>
    <w:uiPriority w:val="21"/>
    <w:qFormat/>
    <w:rsid w:val="003E7148"/>
    <w:rPr>
      <w:b/>
      <w:bCs/>
      <w:i/>
      <w:iCs/>
      <w:color w:val="auto"/>
    </w:rPr>
  </w:style>
  <w:style w:type="character" w:styleId="SubtleReference">
    <w:name w:val="Subtle Reference"/>
    <w:basedOn w:val="DefaultParagraphFont"/>
    <w:uiPriority w:val="31"/>
    <w:qFormat/>
    <w:rsid w:val="003E7148"/>
    <w:rPr>
      <w:smallCaps/>
      <w:color w:val="auto"/>
      <w:u w:val="single" w:color="7F7F7F" w:themeColor="text1" w:themeTint="80"/>
    </w:rPr>
  </w:style>
  <w:style w:type="character" w:styleId="IntenseReference">
    <w:name w:val="Intense Reference"/>
    <w:basedOn w:val="DefaultParagraphFont"/>
    <w:uiPriority w:val="32"/>
    <w:qFormat/>
    <w:rsid w:val="003E7148"/>
    <w:rPr>
      <w:b/>
      <w:bCs/>
      <w:smallCaps/>
      <w:color w:val="auto"/>
      <w:u w:val="single"/>
    </w:rPr>
  </w:style>
  <w:style w:type="character" w:styleId="BookTitle">
    <w:name w:val="Book Title"/>
    <w:basedOn w:val="DefaultParagraphFont"/>
    <w:uiPriority w:val="33"/>
    <w:qFormat/>
    <w:rsid w:val="003E7148"/>
    <w:rPr>
      <w:b/>
      <w:bCs/>
      <w:smallCaps/>
      <w:color w:val="auto"/>
    </w:rPr>
  </w:style>
  <w:style w:type="paragraph" w:styleId="TOCHeading">
    <w:name w:val="TOC Heading"/>
    <w:basedOn w:val="Heading1"/>
    <w:next w:val="Normal"/>
    <w:uiPriority w:val="39"/>
    <w:semiHidden/>
    <w:unhideWhenUsed/>
    <w:qFormat/>
    <w:rsid w:val="003E7148"/>
    <w:pPr>
      <w:outlineLvl w:val="9"/>
    </w:pPr>
  </w:style>
  <w:style w:type="character" w:styleId="Hyperlink">
    <w:name w:val="Hyperlink"/>
    <w:basedOn w:val="DefaultParagraphFont"/>
    <w:uiPriority w:val="99"/>
    <w:semiHidden/>
    <w:unhideWhenUsed/>
    <w:rsid w:val="0029101F"/>
    <w:rPr>
      <w:color w:val="0000FF"/>
      <w:u w:val="single"/>
    </w:rPr>
  </w:style>
  <w:style w:type="character" w:customStyle="1" w:styleId="highlight">
    <w:name w:val="highlight"/>
    <w:basedOn w:val="DefaultParagraphFont"/>
    <w:rsid w:val="0029101F"/>
  </w:style>
  <w:style w:type="character" w:customStyle="1" w:styleId="ui-ncbitoggler-master-text">
    <w:name w:val="ui-ncbitoggler-master-text"/>
    <w:basedOn w:val="DefaultParagraphFont"/>
    <w:rsid w:val="00F20101"/>
  </w:style>
  <w:style w:type="paragraph" w:styleId="NormalWeb">
    <w:name w:val="Normal (Web)"/>
    <w:basedOn w:val="Normal"/>
    <w:uiPriority w:val="99"/>
    <w:semiHidden/>
    <w:unhideWhenUsed/>
    <w:rsid w:val="00F20101"/>
    <w:pPr>
      <w:spacing w:before="100" w:beforeAutospacing="1" w:after="100" w:afterAutospacing="1" w:line="240" w:lineRule="auto"/>
      <w:jc w:val="left"/>
    </w:pPr>
    <w:rPr>
      <w:rFonts w:ascii="Times New Roman" w:eastAsia="Times New Roman" w:hAnsi="Times New Roman" w:cs="Times New Roman"/>
      <w:sz w:val="24"/>
      <w:szCs w:val="24"/>
      <w:lang w:eastAsia="en-GB"/>
    </w:rPr>
  </w:style>
  <w:style w:type="character" w:customStyle="1" w:styleId="source">
    <w:name w:val="source"/>
    <w:basedOn w:val="DefaultParagraphFont"/>
    <w:rsid w:val="00F20101"/>
  </w:style>
  <w:style w:type="character" w:styleId="FollowedHyperlink">
    <w:name w:val="FollowedHyperlink"/>
    <w:basedOn w:val="DefaultParagraphFont"/>
    <w:uiPriority w:val="99"/>
    <w:semiHidden/>
    <w:unhideWhenUsed/>
    <w:rsid w:val="00851326"/>
    <w:rPr>
      <w:color w:val="954F72" w:themeColor="followedHyperlink"/>
      <w:u w:val="single"/>
    </w:rPr>
  </w:style>
  <w:style w:type="paragraph" w:styleId="BalloonText">
    <w:name w:val="Balloon Text"/>
    <w:basedOn w:val="Normal"/>
    <w:link w:val="BalloonTextChar"/>
    <w:uiPriority w:val="99"/>
    <w:semiHidden/>
    <w:unhideWhenUsed/>
    <w:rsid w:val="005D545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D5456"/>
    <w:rPr>
      <w:rFonts w:ascii="Tahoma" w:hAnsi="Tahoma" w:cs="Tahoma"/>
      <w:sz w:val="16"/>
      <w:szCs w:val="16"/>
    </w:rPr>
  </w:style>
  <w:style w:type="character" w:styleId="CommentReference">
    <w:name w:val="annotation reference"/>
    <w:basedOn w:val="DefaultParagraphFont"/>
    <w:uiPriority w:val="99"/>
    <w:semiHidden/>
    <w:unhideWhenUsed/>
    <w:rsid w:val="007C2392"/>
    <w:rPr>
      <w:sz w:val="16"/>
      <w:szCs w:val="16"/>
    </w:rPr>
  </w:style>
  <w:style w:type="paragraph" w:styleId="CommentText">
    <w:name w:val="annotation text"/>
    <w:basedOn w:val="Normal"/>
    <w:link w:val="CommentTextChar"/>
    <w:uiPriority w:val="99"/>
    <w:semiHidden/>
    <w:unhideWhenUsed/>
    <w:rsid w:val="007C2392"/>
    <w:pPr>
      <w:spacing w:line="240" w:lineRule="auto"/>
    </w:pPr>
    <w:rPr>
      <w:sz w:val="20"/>
      <w:szCs w:val="20"/>
    </w:rPr>
  </w:style>
  <w:style w:type="character" w:customStyle="1" w:styleId="CommentTextChar">
    <w:name w:val="Comment Text Char"/>
    <w:basedOn w:val="DefaultParagraphFont"/>
    <w:link w:val="CommentText"/>
    <w:uiPriority w:val="99"/>
    <w:semiHidden/>
    <w:rsid w:val="007C2392"/>
    <w:rPr>
      <w:sz w:val="20"/>
      <w:szCs w:val="20"/>
    </w:rPr>
  </w:style>
  <w:style w:type="paragraph" w:styleId="CommentSubject">
    <w:name w:val="annotation subject"/>
    <w:basedOn w:val="CommentText"/>
    <w:next w:val="CommentText"/>
    <w:link w:val="CommentSubjectChar"/>
    <w:uiPriority w:val="99"/>
    <w:semiHidden/>
    <w:unhideWhenUsed/>
    <w:rsid w:val="007C2392"/>
    <w:rPr>
      <w:b/>
      <w:bCs/>
    </w:rPr>
  </w:style>
  <w:style w:type="character" w:customStyle="1" w:styleId="CommentSubjectChar">
    <w:name w:val="Comment Subject Char"/>
    <w:basedOn w:val="CommentTextChar"/>
    <w:link w:val="CommentSubject"/>
    <w:uiPriority w:val="99"/>
    <w:semiHidden/>
    <w:rsid w:val="007C2392"/>
    <w:rPr>
      <w:b/>
      <w:bCs/>
      <w:sz w:val="20"/>
      <w:szCs w:val="20"/>
    </w:rPr>
  </w:style>
  <w:style w:type="paragraph" w:styleId="Revision">
    <w:name w:val="Revision"/>
    <w:hidden/>
    <w:uiPriority w:val="99"/>
    <w:semiHidden/>
    <w:rsid w:val="007F4765"/>
    <w:pPr>
      <w:spacing w:after="0" w:line="240" w:lineRule="auto"/>
      <w:jc w:val="left"/>
    </w:pPr>
  </w:style>
  <w:style w:type="character" w:styleId="PlaceholderText">
    <w:name w:val="Placeholder Text"/>
    <w:basedOn w:val="DefaultParagraphFont"/>
    <w:uiPriority w:val="99"/>
    <w:semiHidden/>
    <w:rsid w:val="0086672A"/>
    <w:rPr>
      <w:color w:val="808080"/>
    </w:rPr>
  </w:style>
  <w:style w:type="paragraph" w:styleId="Header">
    <w:name w:val="header"/>
    <w:basedOn w:val="Normal"/>
    <w:link w:val="HeaderChar"/>
    <w:uiPriority w:val="99"/>
    <w:unhideWhenUsed/>
    <w:rsid w:val="00D20B4E"/>
    <w:pPr>
      <w:tabs>
        <w:tab w:val="center" w:pos="4513"/>
        <w:tab w:val="right" w:pos="9026"/>
      </w:tabs>
      <w:spacing w:after="0" w:line="240" w:lineRule="auto"/>
    </w:pPr>
  </w:style>
  <w:style w:type="character" w:customStyle="1" w:styleId="HeaderChar">
    <w:name w:val="Header Char"/>
    <w:basedOn w:val="DefaultParagraphFont"/>
    <w:link w:val="Header"/>
    <w:uiPriority w:val="99"/>
    <w:rsid w:val="00D20B4E"/>
  </w:style>
  <w:style w:type="paragraph" w:styleId="Footer">
    <w:name w:val="footer"/>
    <w:basedOn w:val="Normal"/>
    <w:link w:val="FooterChar"/>
    <w:uiPriority w:val="99"/>
    <w:unhideWhenUsed/>
    <w:rsid w:val="00D20B4E"/>
    <w:pPr>
      <w:tabs>
        <w:tab w:val="center" w:pos="4513"/>
        <w:tab w:val="right" w:pos="9026"/>
      </w:tabs>
      <w:spacing w:after="0" w:line="240" w:lineRule="auto"/>
    </w:pPr>
  </w:style>
  <w:style w:type="character" w:customStyle="1" w:styleId="FooterChar">
    <w:name w:val="Footer Char"/>
    <w:basedOn w:val="DefaultParagraphFont"/>
    <w:link w:val="Footer"/>
    <w:uiPriority w:val="99"/>
    <w:rsid w:val="00D20B4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08641946">
      <w:bodyDiv w:val="1"/>
      <w:marLeft w:val="0"/>
      <w:marRight w:val="0"/>
      <w:marTop w:val="0"/>
      <w:marBottom w:val="0"/>
      <w:divBdr>
        <w:top w:val="none" w:sz="0" w:space="0" w:color="auto"/>
        <w:left w:val="none" w:sz="0" w:space="0" w:color="auto"/>
        <w:bottom w:val="none" w:sz="0" w:space="0" w:color="auto"/>
        <w:right w:val="none" w:sz="0" w:space="0" w:color="auto"/>
      </w:divBdr>
      <w:divsChild>
        <w:div w:id="2025856265">
          <w:marLeft w:val="0"/>
          <w:marRight w:val="0"/>
          <w:marTop w:val="264"/>
          <w:marBottom w:val="0"/>
          <w:divBdr>
            <w:top w:val="none" w:sz="0" w:space="0" w:color="auto"/>
            <w:left w:val="none" w:sz="0" w:space="0" w:color="auto"/>
            <w:bottom w:val="none" w:sz="0" w:space="0" w:color="auto"/>
            <w:right w:val="none" w:sz="0" w:space="0" w:color="auto"/>
          </w:divBdr>
        </w:div>
        <w:div w:id="15667822">
          <w:marLeft w:val="0"/>
          <w:marRight w:val="0"/>
          <w:marTop w:val="288"/>
          <w:marBottom w:val="100"/>
          <w:divBdr>
            <w:top w:val="none" w:sz="0" w:space="0" w:color="auto"/>
            <w:left w:val="none" w:sz="0" w:space="0" w:color="auto"/>
            <w:bottom w:val="none" w:sz="0" w:space="0" w:color="auto"/>
            <w:right w:val="none" w:sz="0" w:space="0" w:color="auto"/>
          </w:divBdr>
          <w:divsChild>
            <w:div w:id="627264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4477069">
      <w:bodyDiv w:val="1"/>
      <w:marLeft w:val="0"/>
      <w:marRight w:val="0"/>
      <w:marTop w:val="0"/>
      <w:marBottom w:val="0"/>
      <w:divBdr>
        <w:top w:val="none" w:sz="0" w:space="0" w:color="auto"/>
        <w:left w:val="none" w:sz="0" w:space="0" w:color="auto"/>
        <w:bottom w:val="none" w:sz="0" w:space="0" w:color="auto"/>
        <w:right w:val="none" w:sz="0" w:space="0" w:color="auto"/>
      </w:divBdr>
      <w:divsChild>
        <w:div w:id="1059860678">
          <w:marLeft w:val="0"/>
          <w:marRight w:val="0"/>
          <w:marTop w:val="288"/>
          <w:marBottom w:val="100"/>
          <w:divBdr>
            <w:top w:val="none" w:sz="0" w:space="0" w:color="auto"/>
            <w:left w:val="none" w:sz="0" w:space="0" w:color="auto"/>
            <w:bottom w:val="none" w:sz="0" w:space="0" w:color="auto"/>
            <w:right w:val="none" w:sz="0" w:space="0" w:color="auto"/>
          </w:divBdr>
          <w:divsChild>
            <w:div w:id="14717084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5981805">
      <w:bodyDiv w:val="1"/>
      <w:marLeft w:val="0"/>
      <w:marRight w:val="0"/>
      <w:marTop w:val="0"/>
      <w:marBottom w:val="0"/>
      <w:divBdr>
        <w:top w:val="none" w:sz="0" w:space="0" w:color="auto"/>
        <w:left w:val="none" w:sz="0" w:space="0" w:color="auto"/>
        <w:bottom w:val="none" w:sz="0" w:space="0" w:color="auto"/>
        <w:right w:val="none" w:sz="0" w:space="0" w:color="auto"/>
      </w:divBdr>
      <w:divsChild>
        <w:div w:id="1058361731">
          <w:marLeft w:val="0"/>
          <w:marRight w:val="0"/>
          <w:marTop w:val="288"/>
          <w:marBottom w:val="100"/>
          <w:divBdr>
            <w:top w:val="none" w:sz="0" w:space="0" w:color="auto"/>
            <w:left w:val="none" w:sz="0" w:space="0" w:color="auto"/>
            <w:bottom w:val="none" w:sz="0" w:space="0" w:color="auto"/>
            <w:right w:val="none" w:sz="0" w:space="0" w:color="auto"/>
          </w:divBdr>
          <w:divsChild>
            <w:div w:id="15529633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9489883">
      <w:bodyDiv w:val="1"/>
      <w:marLeft w:val="0"/>
      <w:marRight w:val="0"/>
      <w:marTop w:val="0"/>
      <w:marBottom w:val="0"/>
      <w:divBdr>
        <w:top w:val="none" w:sz="0" w:space="0" w:color="auto"/>
        <w:left w:val="none" w:sz="0" w:space="0" w:color="auto"/>
        <w:bottom w:val="none" w:sz="0" w:space="0" w:color="auto"/>
        <w:right w:val="none" w:sz="0" w:space="0" w:color="auto"/>
      </w:divBdr>
      <w:divsChild>
        <w:div w:id="461311152">
          <w:marLeft w:val="0"/>
          <w:marRight w:val="0"/>
          <w:marTop w:val="0"/>
          <w:marBottom w:val="166"/>
          <w:divBdr>
            <w:top w:val="none" w:sz="0" w:space="0" w:color="auto"/>
            <w:left w:val="none" w:sz="0" w:space="0" w:color="auto"/>
            <w:bottom w:val="none" w:sz="0" w:space="0" w:color="auto"/>
            <w:right w:val="none" w:sz="0" w:space="0" w:color="auto"/>
          </w:divBdr>
          <w:divsChild>
            <w:div w:id="1790274337">
              <w:marLeft w:val="0"/>
              <w:marRight w:val="0"/>
              <w:marTop w:val="166"/>
              <w:marBottom w:val="166"/>
              <w:divBdr>
                <w:top w:val="none" w:sz="0" w:space="0" w:color="auto"/>
                <w:left w:val="none" w:sz="0" w:space="0" w:color="auto"/>
                <w:bottom w:val="none" w:sz="0" w:space="0" w:color="auto"/>
                <w:right w:val="none" w:sz="0" w:space="0" w:color="auto"/>
              </w:divBdr>
              <w:divsChild>
                <w:div w:id="1205368836">
                  <w:marLeft w:val="0"/>
                  <w:marRight w:val="0"/>
                  <w:marTop w:val="0"/>
                  <w:marBottom w:val="0"/>
                  <w:divBdr>
                    <w:top w:val="none" w:sz="0" w:space="0" w:color="auto"/>
                    <w:left w:val="none" w:sz="0" w:space="0" w:color="auto"/>
                    <w:bottom w:val="none" w:sz="0" w:space="0" w:color="auto"/>
                    <w:right w:val="none" w:sz="0" w:space="0" w:color="auto"/>
                  </w:divBdr>
                </w:div>
              </w:divsChild>
            </w:div>
            <w:div w:id="1758283168">
              <w:marLeft w:val="0"/>
              <w:marRight w:val="0"/>
              <w:marTop w:val="166"/>
              <w:marBottom w:val="166"/>
              <w:divBdr>
                <w:top w:val="none" w:sz="0" w:space="0" w:color="auto"/>
                <w:left w:val="none" w:sz="0" w:space="0" w:color="auto"/>
                <w:bottom w:val="none" w:sz="0" w:space="0" w:color="auto"/>
                <w:right w:val="none" w:sz="0" w:space="0" w:color="auto"/>
              </w:divBdr>
              <w:divsChild>
                <w:div w:id="21393750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5429324">
          <w:marLeft w:val="0"/>
          <w:marRight w:val="0"/>
          <w:marTop w:val="331"/>
          <w:marBottom w:val="331"/>
          <w:divBdr>
            <w:top w:val="single" w:sz="18" w:space="0" w:color="639ACE"/>
            <w:left w:val="none" w:sz="0" w:space="0" w:color="auto"/>
            <w:bottom w:val="single" w:sz="18" w:space="16" w:color="639ACE"/>
            <w:right w:val="none" w:sz="0" w:space="0" w:color="auto"/>
          </w:divBdr>
        </w:div>
        <w:div w:id="182787842">
          <w:marLeft w:val="0"/>
          <w:marRight w:val="0"/>
          <w:marTop w:val="0"/>
          <w:marBottom w:val="0"/>
          <w:divBdr>
            <w:top w:val="none" w:sz="0" w:space="0" w:color="auto"/>
            <w:left w:val="none" w:sz="0" w:space="0" w:color="auto"/>
            <w:bottom w:val="none" w:sz="0" w:space="0" w:color="auto"/>
            <w:right w:val="none" w:sz="0" w:space="0" w:color="auto"/>
          </w:divBdr>
        </w:div>
      </w:divsChild>
    </w:div>
    <w:div w:id="995887648">
      <w:bodyDiv w:val="1"/>
      <w:marLeft w:val="0"/>
      <w:marRight w:val="0"/>
      <w:marTop w:val="0"/>
      <w:marBottom w:val="0"/>
      <w:divBdr>
        <w:top w:val="none" w:sz="0" w:space="0" w:color="auto"/>
        <w:left w:val="none" w:sz="0" w:space="0" w:color="auto"/>
        <w:bottom w:val="none" w:sz="0" w:space="0" w:color="auto"/>
        <w:right w:val="none" w:sz="0" w:space="0" w:color="auto"/>
      </w:divBdr>
      <w:divsChild>
        <w:div w:id="656803555">
          <w:marLeft w:val="0"/>
          <w:marRight w:val="0"/>
          <w:marTop w:val="288"/>
          <w:marBottom w:val="100"/>
          <w:divBdr>
            <w:top w:val="none" w:sz="0" w:space="0" w:color="auto"/>
            <w:left w:val="none" w:sz="0" w:space="0" w:color="auto"/>
            <w:bottom w:val="none" w:sz="0" w:space="0" w:color="auto"/>
            <w:right w:val="none" w:sz="0" w:space="0" w:color="auto"/>
          </w:divBdr>
          <w:divsChild>
            <w:div w:id="2128843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7168268">
      <w:bodyDiv w:val="1"/>
      <w:marLeft w:val="0"/>
      <w:marRight w:val="0"/>
      <w:marTop w:val="0"/>
      <w:marBottom w:val="0"/>
      <w:divBdr>
        <w:top w:val="none" w:sz="0" w:space="0" w:color="auto"/>
        <w:left w:val="none" w:sz="0" w:space="0" w:color="auto"/>
        <w:bottom w:val="none" w:sz="0" w:space="0" w:color="auto"/>
        <w:right w:val="none" w:sz="0" w:space="0" w:color="auto"/>
      </w:divBdr>
      <w:divsChild>
        <w:div w:id="1220441261">
          <w:marLeft w:val="0"/>
          <w:marRight w:val="0"/>
          <w:marTop w:val="288"/>
          <w:marBottom w:val="100"/>
          <w:divBdr>
            <w:top w:val="none" w:sz="0" w:space="0" w:color="auto"/>
            <w:left w:val="none" w:sz="0" w:space="0" w:color="auto"/>
            <w:bottom w:val="none" w:sz="0" w:space="0" w:color="auto"/>
            <w:right w:val="none" w:sz="0" w:space="0" w:color="auto"/>
          </w:divBdr>
          <w:divsChild>
            <w:div w:id="9726357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3374470">
      <w:bodyDiv w:val="1"/>
      <w:marLeft w:val="0"/>
      <w:marRight w:val="0"/>
      <w:marTop w:val="0"/>
      <w:marBottom w:val="0"/>
      <w:divBdr>
        <w:top w:val="none" w:sz="0" w:space="0" w:color="auto"/>
        <w:left w:val="none" w:sz="0" w:space="0" w:color="auto"/>
        <w:bottom w:val="none" w:sz="0" w:space="0" w:color="auto"/>
        <w:right w:val="none" w:sz="0" w:space="0" w:color="auto"/>
      </w:divBdr>
      <w:divsChild>
        <w:div w:id="882181482">
          <w:marLeft w:val="0"/>
          <w:marRight w:val="0"/>
          <w:marTop w:val="288"/>
          <w:marBottom w:val="100"/>
          <w:divBdr>
            <w:top w:val="none" w:sz="0" w:space="0" w:color="auto"/>
            <w:left w:val="none" w:sz="0" w:space="0" w:color="auto"/>
            <w:bottom w:val="none" w:sz="0" w:space="0" w:color="auto"/>
            <w:right w:val="none" w:sz="0" w:space="0" w:color="auto"/>
          </w:divBdr>
          <w:divsChild>
            <w:div w:id="15390103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8802366">
      <w:bodyDiv w:val="1"/>
      <w:marLeft w:val="0"/>
      <w:marRight w:val="0"/>
      <w:marTop w:val="0"/>
      <w:marBottom w:val="0"/>
      <w:divBdr>
        <w:top w:val="none" w:sz="0" w:space="0" w:color="auto"/>
        <w:left w:val="none" w:sz="0" w:space="0" w:color="auto"/>
        <w:bottom w:val="none" w:sz="0" w:space="0" w:color="auto"/>
        <w:right w:val="none" w:sz="0" w:space="0" w:color="auto"/>
      </w:divBdr>
      <w:divsChild>
        <w:div w:id="926425419">
          <w:marLeft w:val="0"/>
          <w:marRight w:val="0"/>
          <w:marTop w:val="288"/>
          <w:marBottom w:val="100"/>
          <w:divBdr>
            <w:top w:val="none" w:sz="0" w:space="0" w:color="auto"/>
            <w:left w:val="none" w:sz="0" w:space="0" w:color="auto"/>
            <w:bottom w:val="none" w:sz="0" w:space="0" w:color="auto"/>
            <w:right w:val="none" w:sz="0" w:space="0" w:color="auto"/>
          </w:divBdr>
          <w:divsChild>
            <w:div w:id="6176802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1932434">
      <w:bodyDiv w:val="1"/>
      <w:marLeft w:val="0"/>
      <w:marRight w:val="0"/>
      <w:marTop w:val="0"/>
      <w:marBottom w:val="0"/>
      <w:divBdr>
        <w:top w:val="none" w:sz="0" w:space="0" w:color="auto"/>
        <w:left w:val="none" w:sz="0" w:space="0" w:color="auto"/>
        <w:bottom w:val="none" w:sz="0" w:space="0" w:color="auto"/>
        <w:right w:val="none" w:sz="0" w:space="0" w:color="auto"/>
      </w:divBdr>
      <w:divsChild>
        <w:div w:id="1022979148">
          <w:marLeft w:val="420"/>
          <w:marRight w:val="0"/>
          <w:marTop w:val="0"/>
          <w:marBottom w:val="0"/>
          <w:divBdr>
            <w:top w:val="none" w:sz="0" w:space="0" w:color="auto"/>
            <w:left w:val="none" w:sz="0" w:space="0" w:color="auto"/>
            <w:bottom w:val="none" w:sz="0" w:space="0" w:color="auto"/>
            <w:right w:val="none" w:sz="0" w:space="0" w:color="auto"/>
          </w:divBdr>
          <w:divsChild>
            <w:div w:id="581331720">
              <w:marLeft w:val="0"/>
              <w:marRight w:val="0"/>
              <w:marTop w:val="34"/>
              <w:marBottom w:val="34"/>
              <w:divBdr>
                <w:top w:val="none" w:sz="0" w:space="0" w:color="auto"/>
                <w:left w:val="none" w:sz="0" w:space="0" w:color="auto"/>
                <w:bottom w:val="none" w:sz="0" w:space="0" w:color="auto"/>
                <w:right w:val="none" w:sz="0" w:space="0" w:color="auto"/>
              </w:divBdr>
            </w:div>
            <w:div w:id="1514422058">
              <w:marLeft w:val="0"/>
              <w:marRight w:val="0"/>
              <w:marTop w:val="0"/>
              <w:marBottom w:val="0"/>
              <w:divBdr>
                <w:top w:val="none" w:sz="0" w:space="0" w:color="auto"/>
                <w:left w:val="none" w:sz="0" w:space="0" w:color="auto"/>
                <w:bottom w:val="none" w:sz="0" w:space="0" w:color="auto"/>
                <w:right w:val="none" w:sz="0" w:space="0" w:color="auto"/>
              </w:divBdr>
              <w:divsChild>
                <w:div w:id="9266195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75689012">
      <w:bodyDiv w:val="1"/>
      <w:marLeft w:val="0"/>
      <w:marRight w:val="0"/>
      <w:marTop w:val="0"/>
      <w:marBottom w:val="0"/>
      <w:divBdr>
        <w:top w:val="none" w:sz="0" w:space="0" w:color="auto"/>
        <w:left w:val="none" w:sz="0" w:space="0" w:color="auto"/>
        <w:bottom w:val="none" w:sz="0" w:space="0" w:color="auto"/>
        <w:right w:val="none" w:sz="0" w:space="0" w:color="auto"/>
      </w:divBdr>
    </w:div>
    <w:div w:id="1538276120">
      <w:bodyDiv w:val="1"/>
      <w:marLeft w:val="0"/>
      <w:marRight w:val="0"/>
      <w:marTop w:val="0"/>
      <w:marBottom w:val="0"/>
      <w:divBdr>
        <w:top w:val="none" w:sz="0" w:space="0" w:color="auto"/>
        <w:left w:val="none" w:sz="0" w:space="0" w:color="auto"/>
        <w:bottom w:val="none" w:sz="0" w:space="0" w:color="auto"/>
        <w:right w:val="none" w:sz="0" w:space="0" w:color="auto"/>
      </w:divBdr>
      <w:divsChild>
        <w:div w:id="476579983">
          <w:marLeft w:val="0"/>
          <w:marRight w:val="0"/>
          <w:marTop w:val="288"/>
          <w:marBottom w:val="100"/>
          <w:divBdr>
            <w:top w:val="none" w:sz="0" w:space="0" w:color="auto"/>
            <w:left w:val="none" w:sz="0" w:space="0" w:color="auto"/>
            <w:bottom w:val="none" w:sz="0" w:space="0" w:color="auto"/>
            <w:right w:val="none" w:sz="0" w:space="0" w:color="auto"/>
          </w:divBdr>
          <w:divsChild>
            <w:div w:id="743189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7083251">
      <w:bodyDiv w:val="1"/>
      <w:marLeft w:val="0"/>
      <w:marRight w:val="0"/>
      <w:marTop w:val="0"/>
      <w:marBottom w:val="0"/>
      <w:divBdr>
        <w:top w:val="none" w:sz="0" w:space="0" w:color="auto"/>
        <w:left w:val="none" w:sz="0" w:space="0" w:color="auto"/>
        <w:bottom w:val="none" w:sz="0" w:space="0" w:color="auto"/>
        <w:right w:val="none" w:sz="0" w:space="0" w:color="auto"/>
      </w:divBdr>
      <w:divsChild>
        <w:div w:id="357439068">
          <w:marLeft w:val="0"/>
          <w:marRight w:val="0"/>
          <w:marTop w:val="288"/>
          <w:marBottom w:val="100"/>
          <w:divBdr>
            <w:top w:val="none" w:sz="0" w:space="0" w:color="auto"/>
            <w:left w:val="none" w:sz="0" w:space="0" w:color="auto"/>
            <w:bottom w:val="none" w:sz="0" w:space="0" w:color="auto"/>
            <w:right w:val="none" w:sz="0" w:space="0" w:color="auto"/>
          </w:divBdr>
          <w:divsChild>
            <w:div w:id="3954724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5943356">
      <w:bodyDiv w:val="1"/>
      <w:marLeft w:val="0"/>
      <w:marRight w:val="0"/>
      <w:marTop w:val="0"/>
      <w:marBottom w:val="0"/>
      <w:divBdr>
        <w:top w:val="none" w:sz="0" w:space="0" w:color="auto"/>
        <w:left w:val="none" w:sz="0" w:space="0" w:color="auto"/>
        <w:bottom w:val="none" w:sz="0" w:space="0" w:color="auto"/>
        <w:right w:val="none" w:sz="0" w:space="0" w:color="auto"/>
      </w:divBdr>
      <w:divsChild>
        <w:div w:id="991711057">
          <w:marLeft w:val="0"/>
          <w:marRight w:val="0"/>
          <w:marTop w:val="288"/>
          <w:marBottom w:val="100"/>
          <w:divBdr>
            <w:top w:val="none" w:sz="0" w:space="0" w:color="auto"/>
            <w:left w:val="none" w:sz="0" w:space="0" w:color="auto"/>
            <w:bottom w:val="none" w:sz="0" w:space="0" w:color="auto"/>
            <w:right w:val="none" w:sz="0" w:space="0" w:color="auto"/>
          </w:divBdr>
          <w:divsChild>
            <w:div w:id="12776429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6548372">
      <w:bodyDiv w:val="1"/>
      <w:marLeft w:val="0"/>
      <w:marRight w:val="0"/>
      <w:marTop w:val="0"/>
      <w:marBottom w:val="0"/>
      <w:divBdr>
        <w:top w:val="none" w:sz="0" w:space="0" w:color="auto"/>
        <w:left w:val="none" w:sz="0" w:space="0" w:color="auto"/>
        <w:bottom w:val="none" w:sz="0" w:space="0" w:color="auto"/>
        <w:right w:val="none" w:sz="0" w:space="0" w:color="auto"/>
      </w:divBdr>
      <w:divsChild>
        <w:div w:id="1088428053">
          <w:marLeft w:val="0"/>
          <w:marRight w:val="0"/>
          <w:marTop w:val="288"/>
          <w:marBottom w:val="100"/>
          <w:divBdr>
            <w:top w:val="none" w:sz="0" w:space="0" w:color="auto"/>
            <w:left w:val="none" w:sz="0" w:space="0" w:color="auto"/>
            <w:bottom w:val="none" w:sz="0" w:space="0" w:color="auto"/>
            <w:right w:val="none" w:sz="0" w:space="0" w:color="auto"/>
          </w:divBdr>
          <w:divsChild>
            <w:div w:id="11108519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6003804">
      <w:bodyDiv w:val="1"/>
      <w:marLeft w:val="0"/>
      <w:marRight w:val="0"/>
      <w:marTop w:val="0"/>
      <w:marBottom w:val="0"/>
      <w:divBdr>
        <w:top w:val="none" w:sz="0" w:space="0" w:color="auto"/>
        <w:left w:val="none" w:sz="0" w:space="0" w:color="auto"/>
        <w:bottom w:val="none" w:sz="0" w:space="0" w:color="auto"/>
        <w:right w:val="none" w:sz="0" w:space="0" w:color="auto"/>
      </w:divBdr>
      <w:divsChild>
        <w:div w:id="544945633">
          <w:marLeft w:val="0"/>
          <w:marRight w:val="0"/>
          <w:marTop w:val="288"/>
          <w:marBottom w:val="100"/>
          <w:divBdr>
            <w:top w:val="none" w:sz="0" w:space="0" w:color="auto"/>
            <w:left w:val="none" w:sz="0" w:space="0" w:color="auto"/>
            <w:bottom w:val="none" w:sz="0" w:space="0" w:color="auto"/>
            <w:right w:val="none" w:sz="0" w:space="0" w:color="auto"/>
          </w:divBdr>
          <w:divsChild>
            <w:div w:id="12972942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1D18A01-85AB-48AC-8578-10A65FCD72B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1</Pages>
  <Words>13845</Words>
  <Characters>78922</Characters>
  <Application>Microsoft Office Word</Application>
  <DocSecurity>0</DocSecurity>
  <Lines>657</Lines>
  <Paragraphs>185</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925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rundy, Gabrielle</dc:creator>
  <cp:lastModifiedBy>Parsons, Jason</cp:lastModifiedBy>
  <cp:revision>2</cp:revision>
  <cp:lastPrinted>2020-05-07T14:02:00Z</cp:lastPrinted>
  <dcterms:created xsi:type="dcterms:W3CDTF">2020-07-13T07:36:00Z</dcterms:created>
  <dcterms:modified xsi:type="dcterms:W3CDTF">2020-07-13T07:36:00Z</dcterms:modified>
</cp:coreProperties>
</file>